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D345674" w14:textId="06B90BD4" w:rsidR="007507C3" w:rsidRDefault="00464694" w:rsidP="00D43E74">
      <w:pPr>
        <w:pStyle w:val="Title"/>
        <w:jc w:val="left"/>
        <w:rPr>
          <w:sz w:val="40"/>
          <w:szCs w:val="40"/>
        </w:rPr>
      </w:pPr>
      <w:r>
        <w:rPr>
          <w:rStyle w:val="TitleChar"/>
        </w:rPr>
        <w:t>Leprosy</w:t>
      </w:r>
      <w:r w:rsidR="007507C3">
        <w:rPr>
          <w:sz w:val="40"/>
          <w:szCs w:val="40"/>
        </w:rPr>
        <w:t xml:space="preserve"> </w:t>
      </w:r>
      <w:r w:rsidR="007507C3" w:rsidRPr="00584A1E">
        <w:rPr>
          <w:b/>
          <w:bCs/>
          <w:color w:val="0A0A23"/>
          <w:szCs w:val="48"/>
          <w:shd w:val="clear" w:color="auto" w:fill="FFFFFF"/>
        </w:rPr>
        <w:t>|</w:t>
      </w:r>
      <w:r w:rsidR="007507C3">
        <w:rPr>
          <w:b/>
          <w:bCs/>
          <w:color w:val="0A0A23"/>
          <w:szCs w:val="48"/>
          <w:shd w:val="clear" w:color="auto" w:fill="FFFFFF"/>
        </w:rPr>
        <w:t xml:space="preserve"> </w:t>
      </w:r>
      <w:r w:rsidRPr="00464694">
        <w:rPr>
          <w:rStyle w:val="TitleChar"/>
          <w:i/>
          <w:iCs/>
        </w:rPr>
        <w:t xml:space="preserve">Mycobacterium </w:t>
      </w:r>
      <w:r>
        <w:rPr>
          <w:rStyle w:val="TitleChar"/>
          <w:i/>
          <w:iCs/>
        </w:rPr>
        <w:t>l</w:t>
      </w:r>
      <w:r w:rsidRPr="00464694">
        <w:rPr>
          <w:rStyle w:val="TitleChar"/>
          <w:i/>
          <w:iCs/>
        </w:rPr>
        <w:t>eprae</w:t>
      </w:r>
      <w:r w:rsidR="001D29D0">
        <w:rPr>
          <w:rStyle w:val="TitleChar"/>
          <w:i/>
          <w:iCs/>
        </w:rPr>
        <w:t xml:space="preserve"> </w:t>
      </w:r>
      <w:r w:rsidR="001D29D0" w:rsidRPr="001D29D0">
        <w:rPr>
          <w:rStyle w:val="TitleChar"/>
        </w:rPr>
        <w:t>and</w:t>
      </w:r>
      <w:r w:rsidR="001D29D0">
        <w:rPr>
          <w:rStyle w:val="TitleChar"/>
          <w:i/>
          <w:iCs/>
        </w:rPr>
        <w:t xml:space="preserve"> Mycobacterium lepromatosis  </w:t>
      </w:r>
    </w:p>
    <w:p w14:paraId="40E92C25" w14:textId="2EEC603A" w:rsidR="006B7635" w:rsidRPr="004F61C6" w:rsidRDefault="006B7635" w:rsidP="00D43E74">
      <w:pPr>
        <w:pStyle w:val="Title"/>
        <w:jc w:val="left"/>
      </w:pPr>
      <w:r w:rsidRPr="004F61C6">
        <w:t xml:space="preserve">Laboratory </w:t>
      </w:r>
      <w:r w:rsidR="00866892" w:rsidRPr="004F61C6">
        <w:t>c</w:t>
      </w:r>
      <w:r w:rsidRPr="004F61C6">
        <w:t xml:space="preserve">ase </w:t>
      </w:r>
      <w:r w:rsidR="00866892" w:rsidRPr="004F61C6">
        <w:t>d</w:t>
      </w:r>
      <w:r w:rsidRPr="004F61C6">
        <w:t>efinition</w:t>
      </w:r>
    </w:p>
    <w:p w14:paraId="4C4F5E22" w14:textId="1834B42A" w:rsidR="006B7635" w:rsidRDefault="006B7635" w:rsidP="00D43E74">
      <w:r w:rsidRPr="00C46834">
        <w:t xml:space="preserve">The Public Health Laboratory Network </w:t>
      </w:r>
      <w:r w:rsidR="00866892" w:rsidRPr="00C46834">
        <w:t xml:space="preserve">(PHLN) </w:t>
      </w:r>
      <w:r w:rsidR="00664005" w:rsidRPr="00C46834">
        <w:t>has</w:t>
      </w:r>
      <w:r w:rsidRPr="00C46834">
        <w:t xml:space="preserve"> developed </w:t>
      </w:r>
      <w:r w:rsidR="00866892" w:rsidRPr="00C46834">
        <w:t>standard case definitions to inform</w:t>
      </w:r>
      <w:r w:rsidRPr="00C46834">
        <w:t xml:space="preserve"> the diagnosis of </w:t>
      </w:r>
      <w:r w:rsidR="00866892" w:rsidRPr="00C46834">
        <w:t xml:space="preserve">key </w:t>
      </w:r>
      <w:r w:rsidRPr="00C46834">
        <w:t>disease</w:t>
      </w:r>
      <w:r w:rsidR="00866892" w:rsidRPr="00C46834">
        <w:t>s</w:t>
      </w:r>
      <w:r w:rsidR="004F61C6" w:rsidRPr="00C46834">
        <w:t xml:space="preserve"> in Australia</w:t>
      </w:r>
      <w:r w:rsidRPr="00C46834">
        <w:t xml:space="preserve">. This </w:t>
      </w:r>
      <w:r w:rsidR="00866892" w:rsidRPr="00C46834">
        <w:t>document</w:t>
      </w:r>
      <w:r w:rsidRPr="00C46834">
        <w:t xml:space="preserve"> contains the </w:t>
      </w:r>
      <w:r w:rsidR="00866892" w:rsidRPr="00C46834">
        <w:t>laboratory case definition</w:t>
      </w:r>
      <w:r w:rsidRPr="00C46834">
        <w:t xml:space="preserve"> </w:t>
      </w:r>
      <w:r w:rsidR="006431D9" w:rsidRPr="00C46834">
        <w:t xml:space="preserve">(LCD) </w:t>
      </w:r>
      <w:r w:rsidRPr="00C46834">
        <w:t>for</w:t>
      </w:r>
      <w:r w:rsidR="00415085" w:rsidRPr="00C46834">
        <w:t xml:space="preserve"> </w:t>
      </w:r>
      <w:r w:rsidR="00464694">
        <w:t>leprosy</w:t>
      </w:r>
      <w:r w:rsidR="006431D9" w:rsidRPr="00C46834">
        <w:t>.</w:t>
      </w:r>
    </w:p>
    <w:tbl>
      <w:tblPr>
        <w:tblStyle w:val="ListTable3-Accent1"/>
        <w:tblW w:w="0" w:type="auto"/>
        <w:tblLook w:val="04A0" w:firstRow="1" w:lastRow="0" w:firstColumn="1" w:lastColumn="0" w:noHBand="0" w:noVBand="1"/>
      </w:tblPr>
      <w:tblGrid>
        <w:gridCol w:w="1023"/>
        <w:gridCol w:w="3773"/>
        <w:gridCol w:w="1937"/>
        <w:gridCol w:w="2284"/>
      </w:tblGrid>
      <w:tr w:rsidR="00495BE0" w14:paraId="519B5F9B" w14:textId="77777777" w:rsidTr="006F349D">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279" w:type="dxa"/>
          </w:tcPr>
          <w:p w14:paraId="13EA7212" w14:textId="758F9938" w:rsidR="00A53F74" w:rsidRDefault="00A53F74" w:rsidP="00D43E74">
            <w:pPr>
              <w:spacing w:before="120" w:after="120" w:line="240" w:lineRule="auto"/>
            </w:pPr>
            <w:r>
              <w:t>Version</w:t>
            </w:r>
          </w:p>
        </w:tc>
        <w:tc>
          <w:tcPr>
            <w:tcW w:w="4229" w:type="dxa"/>
          </w:tcPr>
          <w:p w14:paraId="2426E91E" w14:textId="3DE828D3" w:rsidR="00A53F74" w:rsidRDefault="00A53F74" w:rsidP="00D43E74">
            <w:pPr>
              <w:spacing w:before="120" w:after="120" w:line="240" w:lineRule="auto"/>
              <w:cnfStyle w:val="100000000000" w:firstRow="1" w:lastRow="0" w:firstColumn="0" w:lastColumn="0" w:oddVBand="0" w:evenVBand="0" w:oddHBand="0" w:evenHBand="0" w:firstRowFirstColumn="0" w:firstRowLastColumn="0" w:lastRowFirstColumn="0" w:lastRowLastColumn="0"/>
            </w:pPr>
            <w:r>
              <w:t>Status</w:t>
            </w:r>
          </w:p>
        </w:tc>
        <w:tc>
          <w:tcPr>
            <w:tcW w:w="2008" w:type="dxa"/>
          </w:tcPr>
          <w:p w14:paraId="03C9EFCE" w14:textId="48322F2B" w:rsidR="00A53F74" w:rsidRDefault="00A53F74" w:rsidP="00D43E74">
            <w:pPr>
              <w:spacing w:before="120" w:after="120" w:line="240" w:lineRule="auto"/>
              <w:cnfStyle w:val="100000000000" w:firstRow="1" w:lastRow="0" w:firstColumn="0" w:lastColumn="0" w:oddVBand="0" w:evenVBand="0" w:oddHBand="0" w:evenHBand="0" w:firstRowFirstColumn="0" w:firstRowLastColumn="0" w:lastRowFirstColumn="0" w:lastRowLastColumn="0"/>
            </w:pPr>
            <w:r>
              <w:t>Authori</w:t>
            </w:r>
            <w:r w:rsidR="00BB603E">
              <w:t>s</w:t>
            </w:r>
            <w:r>
              <w:t>ation</w:t>
            </w:r>
          </w:p>
        </w:tc>
        <w:tc>
          <w:tcPr>
            <w:tcW w:w="2501" w:type="dxa"/>
          </w:tcPr>
          <w:p w14:paraId="75016562" w14:textId="3EAD2DE7" w:rsidR="00A53F74" w:rsidRDefault="00A53F74" w:rsidP="00D43E74">
            <w:pPr>
              <w:spacing w:before="120" w:after="120" w:line="240" w:lineRule="auto"/>
              <w:cnfStyle w:val="100000000000" w:firstRow="1" w:lastRow="0" w:firstColumn="0" w:lastColumn="0" w:oddVBand="0" w:evenVBand="0" w:oddHBand="0" w:evenHBand="0" w:firstRowFirstColumn="0" w:firstRowLastColumn="0" w:lastRowFirstColumn="0" w:lastRowLastColumn="0"/>
            </w:pPr>
            <w:r>
              <w:t>Consensus Date</w:t>
            </w:r>
          </w:p>
        </w:tc>
      </w:tr>
      <w:tr w:rsidR="00A53F74" w14:paraId="1F8F6488" w14:textId="77777777" w:rsidTr="00A53F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 w:type="dxa"/>
          </w:tcPr>
          <w:p w14:paraId="50AF92A7" w14:textId="3E508A52" w:rsidR="00A53F74" w:rsidRDefault="00A53F74" w:rsidP="00D43E74">
            <w:pPr>
              <w:spacing w:before="120" w:after="120" w:line="240" w:lineRule="auto"/>
            </w:pPr>
            <w:r>
              <w:t>1.1</w:t>
            </w:r>
          </w:p>
        </w:tc>
        <w:tc>
          <w:tcPr>
            <w:tcW w:w="4229" w:type="dxa"/>
          </w:tcPr>
          <w:p w14:paraId="69603F83" w14:textId="606B5E29" w:rsidR="00495A47" w:rsidRDefault="00ED14E3" w:rsidP="00495A47">
            <w:pPr>
              <w:pStyle w:val="ListParagraph"/>
              <w:numPr>
                <w:ilvl w:val="0"/>
                <w:numId w:val="50"/>
              </w:numPr>
              <w:spacing w:before="120" w:after="120" w:line="240" w:lineRule="auto"/>
              <w:ind w:left="421"/>
              <w:cnfStyle w:val="000000100000" w:firstRow="0" w:lastRow="0" w:firstColumn="0" w:lastColumn="0" w:oddVBand="0" w:evenVBand="0" w:oddHBand="1" w:evenHBand="0" w:firstRowFirstColumn="0" w:firstRowLastColumn="0" w:lastRowFirstColumn="0" w:lastRowLastColumn="0"/>
            </w:pPr>
            <w:r>
              <w:t>Transfer information into new LCD template.</w:t>
            </w:r>
          </w:p>
          <w:p w14:paraId="7A99E63C" w14:textId="274B78F0" w:rsidR="00A53F74" w:rsidRDefault="00ED14E3" w:rsidP="00495A47">
            <w:pPr>
              <w:pStyle w:val="ListParagraph"/>
              <w:numPr>
                <w:ilvl w:val="0"/>
                <w:numId w:val="50"/>
              </w:numPr>
              <w:spacing w:before="120" w:after="120" w:line="240" w:lineRule="auto"/>
              <w:ind w:left="421"/>
              <w:cnfStyle w:val="000000100000" w:firstRow="0" w:lastRow="0" w:firstColumn="0" w:lastColumn="0" w:oddVBand="0" w:evenVBand="0" w:oddHBand="1" w:evenHBand="0" w:firstRowFirstColumn="0" w:firstRowLastColumn="0" w:lastRowFirstColumn="0" w:lastRowLastColumn="0"/>
            </w:pPr>
            <w:r>
              <w:t>Ensure</w:t>
            </w:r>
            <w:r w:rsidR="000F20A1">
              <w:t xml:space="preserve"> the</w:t>
            </w:r>
            <w:r>
              <w:t xml:space="preserve"> gold standard of practice h</w:t>
            </w:r>
            <w:r w:rsidR="000F20A1">
              <w:t>as</w:t>
            </w:r>
            <w:r>
              <w:t xml:space="preserve"> been incorporated. </w:t>
            </w:r>
          </w:p>
        </w:tc>
        <w:tc>
          <w:tcPr>
            <w:tcW w:w="2008" w:type="dxa"/>
          </w:tcPr>
          <w:p w14:paraId="7D227644" w14:textId="7FCAE210" w:rsidR="00A53F74" w:rsidRDefault="00A53F74" w:rsidP="00D43E74">
            <w:pPr>
              <w:spacing w:before="120" w:after="120" w:line="240" w:lineRule="auto"/>
              <w:cnfStyle w:val="000000100000" w:firstRow="0" w:lastRow="0" w:firstColumn="0" w:lastColumn="0" w:oddVBand="0" w:evenVBand="0" w:oddHBand="1" w:evenHBand="0" w:firstRowFirstColumn="0" w:firstRowLastColumn="0" w:lastRowFirstColumn="0" w:lastRowLastColumn="0"/>
            </w:pPr>
            <w:r>
              <w:t>PHLN</w:t>
            </w:r>
          </w:p>
        </w:tc>
        <w:tc>
          <w:tcPr>
            <w:tcW w:w="2501" w:type="dxa"/>
          </w:tcPr>
          <w:p w14:paraId="2E201341" w14:textId="514CD45B" w:rsidR="00A53F74" w:rsidRDefault="008D12EF" w:rsidP="00D43E74">
            <w:pPr>
              <w:spacing w:before="120" w:after="120" w:line="240" w:lineRule="auto"/>
              <w:cnfStyle w:val="000000100000" w:firstRow="0" w:lastRow="0" w:firstColumn="0" w:lastColumn="0" w:oddVBand="0" w:evenVBand="0" w:oddHBand="1" w:evenHBand="0" w:firstRowFirstColumn="0" w:firstRowLastColumn="0" w:lastRowFirstColumn="0" w:lastRowLastColumn="0"/>
            </w:pPr>
            <w:r>
              <w:t>25 November 2024</w:t>
            </w:r>
          </w:p>
        </w:tc>
      </w:tr>
      <w:tr w:rsidR="00A53F74" w14:paraId="02B2C8C5" w14:textId="77777777" w:rsidTr="00A53F74">
        <w:tc>
          <w:tcPr>
            <w:cnfStyle w:val="001000000000" w:firstRow="0" w:lastRow="0" w:firstColumn="1" w:lastColumn="0" w:oddVBand="0" w:evenVBand="0" w:oddHBand="0" w:evenHBand="0" w:firstRowFirstColumn="0" w:firstRowLastColumn="0" w:lastRowFirstColumn="0" w:lastRowLastColumn="0"/>
            <w:tcW w:w="279" w:type="dxa"/>
          </w:tcPr>
          <w:p w14:paraId="5B10668F" w14:textId="5346E218" w:rsidR="00A53F74" w:rsidRDefault="00A53F74" w:rsidP="00D43E74">
            <w:pPr>
              <w:spacing w:before="120" w:after="120" w:line="240" w:lineRule="auto"/>
            </w:pPr>
            <w:r>
              <w:t>1.0</w:t>
            </w:r>
          </w:p>
        </w:tc>
        <w:tc>
          <w:tcPr>
            <w:tcW w:w="4229" w:type="dxa"/>
          </w:tcPr>
          <w:p w14:paraId="1F3B5BC9" w14:textId="7BBD2A33" w:rsidR="00A53F74" w:rsidRDefault="00A53F74" w:rsidP="00D43E74">
            <w:pPr>
              <w:spacing w:before="120" w:after="120" w:line="240" w:lineRule="auto"/>
              <w:cnfStyle w:val="000000000000" w:firstRow="0" w:lastRow="0" w:firstColumn="0" w:lastColumn="0" w:oddVBand="0" w:evenVBand="0" w:oddHBand="0" w:evenHBand="0" w:firstRowFirstColumn="0" w:firstRowLastColumn="0" w:lastRowFirstColumn="0" w:lastRowLastColumn="0"/>
            </w:pPr>
            <w:r>
              <w:t>Initial PHLN Laboratory Case Definition</w:t>
            </w:r>
          </w:p>
        </w:tc>
        <w:tc>
          <w:tcPr>
            <w:tcW w:w="2008" w:type="dxa"/>
          </w:tcPr>
          <w:p w14:paraId="433CEDB5" w14:textId="61438D1F" w:rsidR="00A53F74" w:rsidRDefault="00A53F74" w:rsidP="00D43E74">
            <w:pPr>
              <w:spacing w:before="120" w:after="120" w:line="240" w:lineRule="auto"/>
              <w:cnfStyle w:val="000000000000" w:firstRow="0" w:lastRow="0" w:firstColumn="0" w:lastColumn="0" w:oddVBand="0" w:evenVBand="0" w:oddHBand="0" w:evenHBand="0" w:firstRowFirstColumn="0" w:firstRowLastColumn="0" w:lastRowFirstColumn="0" w:lastRowLastColumn="0"/>
            </w:pPr>
            <w:r>
              <w:t>PHLN</w:t>
            </w:r>
          </w:p>
        </w:tc>
        <w:tc>
          <w:tcPr>
            <w:tcW w:w="2501" w:type="dxa"/>
          </w:tcPr>
          <w:p w14:paraId="137821BB" w14:textId="2A33517F" w:rsidR="00A53F74" w:rsidRDefault="00ED14E3" w:rsidP="00D43E74">
            <w:pPr>
              <w:spacing w:before="120" w:after="120" w:line="240" w:lineRule="auto"/>
              <w:cnfStyle w:val="000000000000" w:firstRow="0" w:lastRow="0" w:firstColumn="0" w:lastColumn="0" w:oddVBand="0" w:evenVBand="0" w:oddHBand="0" w:evenHBand="0" w:firstRowFirstColumn="0" w:firstRowLastColumn="0" w:lastRowFirstColumn="0" w:lastRowLastColumn="0"/>
            </w:pPr>
            <w:r>
              <w:t>17 August 2011</w:t>
            </w:r>
          </w:p>
        </w:tc>
      </w:tr>
    </w:tbl>
    <w:p w14:paraId="358CA5D4" w14:textId="77777777" w:rsidR="00495BE0" w:rsidRPr="006F349D" w:rsidRDefault="00495BE0" w:rsidP="006F349D">
      <w:r>
        <w:br w:type="page"/>
      </w:r>
    </w:p>
    <w:p w14:paraId="53E35CFB" w14:textId="511F36F8" w:rsidR="006B7635" w:rsidRPr="007D0923" w:rsidRDefault="006B7635" w:rsidP="00D43E74">
      <w:pPr>
        <w:pStyle w:val="Heading1"/>
        <w:jc w:val="left"/>
      </w:pPr>
      <w:r w:rsidRPr="007D0923">
        <w:lastRenderedPageBreak/>
        <w:t xml:space="preserve">PHLN </w:t>
      </w:r>
      <w:r w:rsidR="006431D9">
        <w:t>s</w:t>
      </w:r>
      <w:r w:rsidRPr="007D0923">
        <w:t>ummary laboratory definition</w:t>
      </w:r>
    </w:p>
    <w:p w14:paraId="5472EA97" w14:textId="748692FF" w:rsidR="006B7635" w:rsidRPr="007D0923" w:rsidRDefault="006B7635" w:rsidP="00D43E74">
      <w:pPr>
        <w:pStyle w:val="Heading2"/>
        <w:jc w:val="left"/>
      </w:pPr>
      <w:r w:rsidRPr="00A53F74">
        <w:t>Condition</w:t>
      </w:r>
    </w:p>
    <w:p w14:paraId="70C7654D" w14:textId="117F18E5" w:rsidR="00C96641" w:rsidRDefault="00213D4C" w:rsidP="00D43E74">
      <w:r w:rsidRPr="00AC7B8E">
        <w:t>Leprosy</w:t>
      </w:r>
      <w:r w:rsidR="00367A25" w:rsidRPr="00AC7B8E">
        <w:t xml:space="preserve">, </w:t>
      </w:r>
      <w:r w:rsidR="00A80F50" w:rsidRPr="00AC7B8E">
        <w:t>or</w:t>
      </w:r>
      <w:r w:rsidR="00367A25" w:rsidRPr="00AC7B8E">
        <w:t xml:space="preserve"> Hansen</w:t>
      </w:r>
      <w:r w:rsidR="00897825" w:rsidRPr="00AC7B8E">
        <w:t>'</w:t>
      </w:r>
      <w:r w:rsidR="00367A25" w:rsidRPr="00AC7B8E">
        <w:t>s disease,</w:t>
      </w:r>
      <w:r w:rsidR="008B6E31" w:rsidRPr="00AC7B8E">
        <w:t xml:space="preserve"> </w:t>
      </w:r>
      <w:r w:rsidR="006B3878" w:rsidRPr="00AC7B8E">
        <w:t xml:space="preserve">is a chronic infectious disease </w:t>
      </w:r>
      <w:r w:rsidR="00A80F50" w:rsidRPr="00AC7B8E">
        <w:t>primarily affecting</w:t>
      </w:r>
      <w:r w:rsidR="0001650F" w:rsidRPr="00AC7B8E">
        <w:t xml:space="preserve"> the </w:t>
      </w:r>
      <w:r w:rsidR="00684251" w:rsidRPr="00AC7B8E">
        <w:t xml:space="preserve">skin and peripheral nerves. It is caused by </w:t>
      </w:r>
      <w:r w:rsidR="002C542E" w:rsidRPr="00AC7B8E">
        <w:rPr>
          <w:i/>
          <w:iCs/>
        </w:rPr>
        <w:t>Mycobacterium leprae</w:t>
      </w:r>
      <w:r w:rsidR="002C542E" w:rsidRPr="00AC7B8E">
        <w:t xml:space="preserve"> and </w:t>
      </w:r>
      <w:r w:rsidR="002C542E" w:rsidRPr="00AC7B8E">
        <w:rPr>
          <w:i/>
          <w:iCs/>
        </w:rPr>
        <w:t>Mycobacterium lepromatosis</w:t>
      </w:r>
      <w:r w:rsidR="00051328">
        <w:rPr>
          <w:i/>
          <w:iCs/>
        </w:rPr>
        <w:t xml:space="preserve"> </w:t>
      </w:r>
      <w:r w:rsidR="00EC027B" w:rsidRPr="00AC7B8E">
        <w:fldChar w:fldCharType="begin"/>
      </w:r>
      <w:r w:rsidR="00EC027B" w:rsidRPr="00AC7B8E">
        <w:instrText xml:space="preserve"> ADDIN EN.CITE &lt;EndNote&gt;&lt;Cite&gt;&lt;Author&gt;Deps&lt;/Author&gt;&lt;Year&gt;2021&lt;/Year&gt;&lt;RecNum&gt;14970&lt;/RecNum&gt;&lt;DisplayText&gt;&lt;style face="superscript"&gt;1&lt;/style&gt;&lt;/DisplayText&gt;&lt;record&gt;&lt;rec-number&gt;14970&lt;/rec-number&gt;&lt;foreign-keys&gt;&lt;key app="EN" db-id="zvd9drxf0p0df9etsz4psxwd5vwrtxz0fvpt" timestamp="1692848985"&gt;14970&lt;/key&gt;&lt;/foreign-keys&gt;&lt;ref-type name="Journal Article"&gt;17&lt;/ref-type&gt;&lt;contributors&gt;&lt;authors&gt;&lt;author&gt;Deps, Patrícia&lt;/author&gt;&lt;author&gt;Collin, Simon M&lt;/author&gt;&lt;/authors&gt;&lt;/contributors&gt;&lt;titles&gt;&lt;title&gt;Mycobacterium lepromatosis as a Second Agent of Hansen’s Disease&lt;/title&gt;&lt;secondary-title&gt;Frontiers in microbiology&lt;/secondary-title&gt;&lt;/titles&gt;&lt;periodical&gt;&lt;full-title&gt;Frontiers in Microbiology&lt;/full-title&gt;&lt;abbr-1&gt;Front. Microbiol.&lt;/abbr-1&gt;&lt;abbr-2&gt;Front Microbiol&lt;/abbr-2&gt;&lt;/periodical&gt;&lt;pages&gt;698588&lt;/pages&gt;&lt;volume&gt;12&lt;/volume&gt;&lt;dates&gt;&lt;year&gt;2021&lt;/year&gt;&lt;/dates&gt;&lt;isbn&gt;1664-302X&lt;/isbn&gt;&lt;urls&gt;&lt;/urls&gt;&lt;/record&gt;&lt;/Cite&gt;&lt;/EndNote&gt;</w:instrText>
      </w:r>
      <w:r w:rsidR="00EC027B" w:rsidRPr="00AC7B8E">
        <w:fldChar w:fldCharType="separate"/>
      </w:r>
      <w:r w:rsidR="00EC027B" w:rsidRPr="00AC7B8E">
        <w:rPr>
          <w:noProof/>
          <w:vertAlign w:val="superscript"/>
        </w:rPr>
        <w:t>1</w:t>
      </w:r>
      <w:r w:rsidR="00EC027B" w:rsidRPr="00AC7B8E">
        <w:fldChar w:fldCharType="end"/>
      </w:r>
      <w:r w:rsidR="002C542E" w:rsidRPr="00AC7B8E">
        <w:t>.</w:t>
      </w:r>
      <w:r w:rsidR="007932F2" w:rsidRPr="00AC7B8E">
        <w:t xml:space="preserve"> </w:t>
      </w:r>
    </w:p>
    <w:p w14:paraId="6792984C" w14:textId="778FBBCC" w:rsidR="00215261" w:rsidRPr="00AC7B8E" w:rsidRDefault="007932F2" w:rsidP="006F349D">
      <w:r w:rsidRPr="00AC7B8E">
        <w:t>The</w:t>
      </w:r>
      <w:r w:rsidR="00EC027B" w:rsidRPr="00AC7B8E">
        <w:t xml:space="preserve"> Australian National Notifiable Diseases case definition for leprosy </w:t>
      </w:r>
      <w:r w:rsidR="00C74F53" w:rsidRPr="00AC7B8E">
        <w:t>require</w:t>
      </w:r>
      <w:r w:rsidR="00EC027B" w:rsidRPr="00AC7B8E">
        <w:t xml:space="preserve">s </w:t>
      </w:r>
      <w:r w:rsidR="00C74F53" w:rsidRPr="00AC7B8E">
        <w:t>clinical and laboratory evidence</w:t>
      </w:r>
      <w:r w:rsidR="00051328">
        <w:t xml:space="preserve"> </w:t>
      </w:r>
      <w:r w:rsidR="00EC027B" w:rsidRPr="00AC7B8E">
        <w:fldChar w:fldCharType="begin"/>
      </w:r>
      <w:r w:rsidR="00EC027B" w:rsidRPr="00AC7B8E">
        <w:instrText xml:space="preserve"> ADDIN EN.CITE &lt;EndNote&gt;&lt;Cite&gt;&lt;Author&gt;Australia&lt;/Author&gt;&lt;Year&gt;2004&lt;/Year&gt;&lt;RecNum&gt;14971&lt;/RecNum&gt;&lt;DisplayText&gt;&lt;style face="superscript"&gt;2&lt;/style&gt;&lt;/DisplayText&gt;&lt;record&gt;&lt;rec-number&gt;14971&lt;/rec-number&gt;&lt;foreign-keys&gt;&lt;key app="EN" db-id="zvd9drxf0p0df9etsz4psxwd5vwrtxz0fvpt" timestamp="1692849347"&gt;14971&lt;/key&gt;&lt;/foreign-keys&gt;&lt;ref-type name="Report"&gt;27&lt;/ref-type&gt;&lt;contributors&gt;&lt;authors&gt;&lt;author&gt;Communicable Disease Network Australia&lt;/author&gt;&lt;/authors&gt;&lt;/contributors&gt;&lt;titles&gt;&lt;title&gt;Leprosy- Australian national notifiable diseases case definition&lt;/title&gt;&lt;/titles&gt;&lt;dates&gt;&lt;year&gt;2004&lt;/year&gt;&lt;/dates&gt;&lt;publisher&gt;Australian Government Department of Health and Aged Care&lt;/publisher&gt;&lt;urls&gt;&lt;related-urls&gt;&lt;url&gt;https://www.health.gov.au/sites/default/files/documents/2022/06/leprosy-surveillance-case-definition.pdf&lt;/url&gt;&lt;/related-urls&gt;&lt;/urls&gt;&lt;/record&gt;&lt;/Cite&gt;&lt;/EndNote&gt;</w:instrText>
      </w:r>
      <w:r w:rsidR="00EC027B" w:rsidRPr="00AC7B8E">
        <w:fldChar w:fldCharType="separate"/>
      </w:r>
      <w:r w:rsidR="00EC027B" w:rsidRPr="00AC7B8E">
        <w:rPr>
          <w:noProof/>
          <w:vertAlign w:val="superscript"/>
        </w:rPr>
        <w:t>2</w:t>
      </w:r>
      <w:r w:rsidR="00EC027B" w:rsidRPr="00AC7B8E">
        <w:fldChar w:fldCharType="end"/>
      </w:r>
      <w:r w:rsidR="00C74F53" w:rsidRPr="00AC7B8E">
        <w:t xml:space="preserve">. </w:t>
      </w:r>
      <w:r w:rsidR="00215261" w:rsidRPr="00AC7B8E">
        <w:t>Clinical Criteria</w:t>
      </w:r>
      <w:r w:rsidR="003161C6" w:rsidRPr="00AC7B8E">
        <w:t xml:space="preserve"> includes c</w:t>
      </w:r>
      <w:r w:rsidR="00215261" w:rsidRPr="00AC7B8E">
        <w:t>ompatible nerve conduction studies</w:t>
      </w:r>
      <w:r w:rsidR="003161C6" w:rsidRPr="00AC7B8E">
        <w:t>, p</w:t>
      </w:r>
      <w:r w:rsidR="00215261" w:rsidRPr="00AC7B8E">
        <w:t>eripheral nerve enlargement</w:t>
      </w:r>
      <w:r w:rsidR="003161C6" w:rsidRPr="00AC7B8E">
        <w:t xml:space="preserve">, </w:t>
      </w:r>
      <w:r w:rsidR="003B0A29" w:rsidRPr="00AC7B8E">
        <w:t>l</w:t>
      </w:r>
      <w:r w:rsidR="00215261" w:rsidRPr="00AC7B8E">
        <w:t xml:space="preserve">oss of neurological function not attributable to trauma or </w:t>
      </w:r>
      <w:r w:rsidR="00A80F50" w:rsidRPr="00AC7B8E">
        <w:t>an</w:t>
      </w:r>
      <w:r w:rsidR="00215261" w:rsidRPr="00AC7B8E">
        <w:t>other disease process</w:t>
      </w:r>
      <w:r w:rsidR="0082092D">
        <w:t>,</w:t>
      </w:r>
      <w:r w:rsidR="003B0A29" w:rsidRPr="00AC7B8E">
        <w:t xml:space="preserve"> or h</w:t>
      </w:r>
      <w:r w:rsidR="00215261" w:rsidRPr="00AC7B8E">
        <w:t>ypopigmented or reddish skin lesions with deﬁnite loss of sensation</w:t>
      </w:r>
      <w:r w:rsidR="00C96641">
        <w:t>.</w:t>
      </w:r>
    </w:p>
    <w:p w14:paraId="7516D15A" w14:textId="3DC1E38C" w:rsidR="00AC7B8E" w:rsidRPr="004E2A36" w:rsidRDefault="00AC7B8E" w:rsidP="00D43E74">
      <w:pPr>
        <w:pStyle w:val="Heading2"/>
        <w:jc w:val="left"/>
      </w:pPr>
      <w:r w:rsidRPr="004E2A36">
        <w:t xml:space="preserve">Laboratory Criteria </w:t>
      </w:r>
    </w:p>
    <w:p w14:paraId="76E6018A" w14:textId="5801F577" w:rsidR="006B7635" w:rsidRPr="004E2A36" w:rsidRDefault="006B7635" w:rsidP="00D43E74">
      <w:pPr>
        <w:pStyle w:val="Heading3"/>
        <w:jc w:val="left"/>
      </w:pPr>
      <w:r w:rsidRPr="004E2A36">
        <w:t xml:space="preserve">Definitive </w:t>
      </w:r>
      <w:r w:rsidR="00C44A1B" w:rsidRPr="004E2A36">
        <w:t xml:space="preserve">laboratory </w:t>
      </w:r>
      <w:r w:rsidR="006D70F9" w:rsidRPr="004E2A36">
        <w:t>c</w:t>
      </w:r>
      <w:r w:rsidRPr="004E2A36">
        <w:t>riteria</w:t>
      </w:r>
    </w:p>
    <w:p w14:paraId="3DC77F1F" w14:textId="2E5FD947" w:rsidR="00215261" w:rsidRDefault="00215261" w:rsidP="00D43E74">
      <w:pPr>
        <w:pStyle w:val="NoSpacing"/>
      </w:pPr>
      <w:bookmarkStart w:id="0" w:name="_Hlk123904107"/>
      <w:r w:rsidRPr="00215261">
        <w:t xml:space="preserve">Detection of </w:t>
      </w:r>
      <w:r w:rsidRPr="00215261">
        <w:rPr>
          <w:i/>
          <w:iCs/>
        </w:rPr>
        <w:t>M</w:t>
      </w:r>
      <w:r w:rsidR="00FB2EF9">
        <w:rPr>
          <w:i/>
          <w:iCs/>
        </w:rPr>
        <w:t>.</w:t>
      </w:r>
      <w:r w:rsidRPr="00215261">
        <w:rPr>
          <w:i/>
          <w:iCs/>
        </w:rPr>
        <w:t xml:space="preserve"> leprae</w:t>
      </w:r>
      <w:r w:rsidR="00FB2EF9">
        <w:rPr>
          <w:i/>
          <w:iCs/>
        </w:rPr>
        <w:t xml:space="preserve"> </w:t>
      </w:r>
      <w:r w:rsidR="00FB2EF9" w:rsidRPr="00FB2EF9">
        <w:t>or</w:t>
      </w:r>
      <w:r w:rsidR="00FB2EF9">
        <w:t xml:space="preserve"> </w:t>
      </w:r>
      <w:r w:rsidR="00FB2EF9" w:rsidRPr="00FB2EF9">
        <w:rPr>
          <w:i/>
          <w:iCs/>
        </w:rPr>
        <w:t xml:space="preserve">M. lepromatosis </w:t>
      </w:r>
      <w:r w:rsidRPr="00215261">
        <w:t xml:space="preserve">nucleic acid from </w:t>
      </w:r>
      <w:r w:rsidR="00FB2EF9">
        <w:t>a clinical</w:t>
      </w:r>
      <w:r w:rsidRPr="00215261">
        <w:t xml:space="preserve"> specimen.</w:t>
      </w:r>
    </w:p>
    <w:bookmarkEnd w:id="0"/>
    <w:p w14:paraId="432D9A3A" w14:textId="4AACE9E0" w:rsidR="006B7635" w:rsidRPr="004E2A36" w:rsidRDefault="006B7635" w:rsidP="00D43E74">
      <w:pPr>
        <w:pStyle w:val="Heading3"/>
        <w:jc w:val="left"/>
      </w:pPr>
      <w:r w:rsidRPr="004E2A36">
        <w:t xml:space="preserve">Suggestive </w:t>
      </w:r>
      <w:r w:rsidR="00C44A1B" w:rsidRPr="004E2A36">
        <w:t xml:space="preserve">laboratory </w:t>
      </w:r>
      <w:r w:rsidR="006D70F9" w:rsidRPr="004E2A36">
        <w:t>c</w:t>
      </w:r>
      <w:r w:rsidRPr="004E2A36">
        <w:t>riteria</w:t>
      </w:r>
    </w:p>
    <w:p w14:paraId="65D3CC5A" w14:textId="60738B33" w:rsidR="009B32A2" w:rsidRDefault="00FB2EF9" w:rsidP="00D43E74">
      <w:pPr>
        <w:pStyle w:val="Heading3"/>
        <w:numPr>
          <w:ilvl w:val="0"/>
          <w:numId w:val="40"/>
        </w:numPr>
        <w:jc w:val="left"/>
        <w:rPr>
          <w:rFonts w:eastAsiaTheme="minorHAnsi"/>
          <w:color w:val="auto"/>
          <w:sz w:val="22"/>
          <w:szCs w:val="22"/>
        </w:rPr>
      </w:pPr>
      <w:r w:rsidRPr="00FB2EF9">
        <w:rPr>
          <w:rFonts w:eastAsiaTheme="minorHAnsi"/>
          <w:color w:val="auto"/>
          <w:sz w:val="22"/>
          <w:szCs w:val="22"/>
        </w:rPr>
        <w:t xml:space="preserve">Demonstration of acid-fast bacilli in </w:t>
      </w:r>
      <w:r>
        <w:rPr>
          <w:rFonts w:eastAsiaTheme="minorHAnsi"/>
          <w:color w:val="auto"/>
          <w:sz w:val="22"/>
          <w:szCs w:val="22"/>
        </w:rPr>
        <w:t xml:space="preserve">split skin smear </w:t>
      </w:r>
      <w:r w:rsidR="00C44A1B">
        <w:rPr>
          <w:rFonts w:eastAsiaTheme="minorHAnsi"/>
          <w:color w:val="auto"/>
          <w:sz w:val="22"/>
          <w:szCs w:val="22"/>
        </w:rPr>
        <w:t xml:space="preserve">or </w:t>
      </w:r>
      <w:r w:rsidR="0024776A">
        <w:rPr>
          <w:rFonts w:eastAsiaTheme="minorHAnsi"/>
          <w:color w:val="auto"/>
          <w:sz w:val="22"/>
          <w:szCs w:val="22"/>
        </w:rPr>
        <w:t xml:space="preserve">tissue </w:t>
      </w:r>
      <w:r>
        <w:rPr>
          <w:rFonts w:eastAsiaTheme="minorHAnsi"/>
          <w:color w:val="auto"/>
          <w:sz w:val="22"/>
          <w:szCs w:val="22"/>
        </w:rPr>
        <w:t>biop</w:t>
      </w:r>
      <w:r w:rsidR="00C44A1B">
        <w:rPr>
          <w:rFonts w:eastAsiaTheme="minorHAnsi"/>
          <w:color w:val="auto"/>
          <w:sz w:val="22"/>
          <w:szCs w:val="22"/>
        </w:rPr>
        <w:t>sy</w:t>
      </w:r>
      <w:r w:rsidR="004E2A36">
        <w:rPr>
          <w:rFonts w:eastAsiaTheme="minorHAnsi"/>
          <w:color w:val="auto"/>
          <w:sz w:val="22"/>
          <w:szCs w:val="22"/>
        </w:rPr>
        <w:t xml:space="preserve"> in an individual undergoing testing for leprosy</w:t>
      </w:r>
      <w:r w:rsidR="00C44A1B">
        <w:rPr>
          <w:rFonts w:eastAsiaTheme="minorHAnsi"/>
          <w:color w:val="auto"/>
          <w:sz w:val="22"/>
          <w:szCs w:val="22"/>
        </w:rPr>
        <w:t xml:space="preserve"> </w:t>
      </w:r>
    </w:p>
    <w:p w14:paraId="4C0EF85A" w14:textId="2C06F025" w:rsidR="00FB2EF9" w:rsidRPr="00FB2EF9" w:rsidRDefault="00FB2EF9" w:rsidP="00D43E74">
      <w:pPr>
        <w:ind w:left="720" w:firstLine="720"/>
      </w:pPr>
      <w:r>
        <w:t>OR</w:t>
      </w:r>
    </w:p>
    <w:p w14:paraId="1BF5304D" w14:textId="04B04835" w:rsidR="00E821C1" w:rsidRPr="004F61C6" w:rsidRDefault="00FB2EF9" w:rsidP="00D43E74">
      <w:pPr>
        <w:pStyle w:val="ListParagraph"/>
        <w:numPr>
          <w:ilvl w:val="0"/>
          <w:numId w:val="40"/>
        </w:numPr>
      </w:pPr>
      <w:r w:rsidRPr="00FB2EF9">
        <w:t>Histopathological report from skin or nerve biopsy compatible with leprosy</w:t>
      </w:r>
    </w:p>
    <w:p w14:paraId="5A0FF03A" w14:textId="77777777" w:rsidR="006B7635" w:rsidRPr="007D0923" w:rsidRDefault="006B7635" w:rsidP="00D43E74">
      <w:pPr>
        <w:pStyle w:val="Heading1"/>
        <w:jc w:val="left"/>
      </w:pPr>
      <w:r w:rsidRPr="007D0923">
        <w:t>Introduction</w:t>
      </w:r>
    </w:p>
    <w:p w14:paraId="55F24F2B" w14:textId="34CA5796" w:rsidR="00E821C1" w:rsidRPr="006F349D" w:rsidRDefault="00D427F6" w:rsidP="006F349D">
      <w:pPr>
        <w:rPr>
          <w:rStyle w:val="Strong"/>
        </w:rPr>
      </w:pPr>
      <w:r w:rsidRPr="006F349D">
        <w:rPr>
          <w:rStyle w:val="Strong"/>
        </w:rPr>
        <w:t>Overview</w:t>
      </w:r>
    </w:p>
    <w:p w14:paraId="49E06300" w14:textId="4A69B57F" w:rsidR="0080470A" w:rsidRDefault="005B2D12" w:rsidP="006F349D">
      <w:pPr>
        <w:spacing w:before="0" w:after="0"/>
      </w:pPr>
      <w:r>
        <w:t xml:space="preserve">Leprosy, </w:t>
      </w:r>
      <w:r w:rsidR="00A80F50">
        <w:t>or</w:t>
      </w:r>
      <w:r>
        <w:t xml:space="preserve"> Hansen</w:t>
      </w:r>
      <w:r w:rsidR="00897825">
        <w:t>'</w:t>
      </w:r>
      <w:r>
        <w:t xml:space="preserve">s disease, is a chronic infectious disease </w:t>
      </w:r>
      <w:r w:rsidR="00A80F50">
        <w:t>primarily affecting</w:t>
      </w:r>
      <w:r>
        <w:t xml:space="preserve"> the skin and peripheral nerves.</w:t>
      </w:r>
      <w:r w:rsidR="00791AE5">
        <w:t xml:space="preserve"> </w:t>
      </w:r>
      <w:r w:rsidR="008A4372">
        <w:t xml:space="preserve">The </w:t>
      </w:r>
      <w:r w:rsidR="00791AE5">
        <w:t xml:space="preserve">exact </w:t>
      </w:r>
      <w:r w:rsidR="008A4372">
        <w:t xml:space="preserve">origins of leprosy are unclear. </w:t>
      </w:r>
      <w:r w:rsidR="00965F7A">
        <w:t xml:space="preserve">Early descriptions of leprosy </w:t>
      </w:r>
      <w:r w:rsidR="00A54778">
        <w:t>date back to 600-1400 BC in India, with subsequent spread to China, Japan</w:t>
      </w:r>
      <w:r w:rsidR="00CC4175">
        <w:t xml:space="preserve"> and Greece</w:t>
      </w:r>
      <w:r w:rsidR="00A54778">
        <w:t xml:space="preserve"> </w:t>
      </w:r>
      <w:r w:rsidR="00791AE5">
        <w:t xml:space="preserve">believed to be </w:t>
      </w:r>
      <w:r w:rsidR="00CC4175">
        <w:t>facilitated by traders and armed forces</w:t>
      </w:r>
      <w:r w:rsidR="00A903FA">
        <w:t xml:space="preserve"> </w:t>
      </w:r>
      <w:r w:rsidR="00996772">
        <w:fldChar w:fldCharType="begin"/>
      </w:r>
      <w:r w:rsidR="00996772">
        <w:instrText xml:space="preserve"> ADDIN EN.CITE &lt;EndNote&gt;&lt;Cite&gt;&lt;Author&gt;Bennett&lt;/Author&gt;&lt;Year&gt;2008&lt;/Year&gt;&lt;RecNum&gt;14946&lt;/RecNum&gt;&lt;DisplayText&gt;&lt;style face="superscript"&gt;3&lt;/style&gt;&lt;/DisplayText&gt;&lt;record&gt;&lt;rec-number&gt;14946&lt;/rec-number&gt;&lt;foreign-keys&gt;&lt;key app="EN" db-id="zvd9drxf0p0df9etsz4psxwd5vwrtxz0fvpt" timestamp="1691544124"&gt;14946&lt;/key&gt;&lt;/foreign-keys&gt;&lt;ref-type name="Journal Article"&gt;17&lt;/ref-type&gt;&lt;contributors&gt;&lt;authors&gt;&lt;author&gt;Bennett, B. H.&lt;/author&gt;&lt;author&gt;Parker, D. L.&lt;/author&gt;&lt;author&gt;Robson, M.&lt;/author&gt;&lt;/authors&gt;&lt;/contributors&gt;&lt;auth-address&gt;University of Medicine and Dentistry of New Jersey School of Public Health, Piscataway, NJ, USA. Bennettbh@aol.com&lt;/auth-address&gt;&lt;titles&gt;&lt;title&gt;Leprosy: steps along the journey of eradication&lt;/title&gt;&lt;secondary-title&gt;Public Health Rep&lt;/secondary-title&gt;&lt;/titles&gt;&lt;periodical&gt;&lt;full-title&gt;Public Health Reports&lt;/full-title&gt;&lt;abbr-1&gt;Public Health Rep.&lt;/abbr-1&gt;&lt;abbr-2&gt;Public Health Rep&lt;/abbr-2&gt;&lt;/periodical&gt;&lt;pages&gt;198-205&lt;/pages&gt;&lt;volume&gt;123&lt;/volume&gt;&lt;number&gt;2&lt;/number&gt;&lt;keywords&gt;&lt;keyword&gt;*Global Health&lt;/keyword&gt;&lt;keyword&gt;Health Promotion/methods/*organization &amp;amp; administration&lt;/keyword&gt;&lt;keyword&gt;Humans&lt;/keyword&gt;&lt;keyword&gt;Leprostatic Agents/therapeutic use&lt;/keyword&gt;&lt;keyword&gt;Leprosy/drug therapy/epidemiology/*prevention &amp;amp; control/psychology&lt;/keyword&gt;&lt;keyword&gt;Prejudice&lt;/keyword&gt;&lt;keyword&gt;Prevalence&lt;/keyword&gt;&lt;keyword&gt;World Health Organization&lt;/keyword&gt;&lt;/keywords&gt;&lt;dates&gt;&lt;year&gt;2008&lt;/year&gt;&lt;pub-dates&gt;&lt;date&gt;Mar-Apr&lt;/date&gt;&lt;/pub-dates&gt;&lt;/dates&gt;&lt;isbn&gt;0033-3549 (Print)&amp;#xD;1468-2877 (Electronic)&amp;#xD;0033-3549 (Linking)&lt;/isbn&gt;&lt;accession-num&gt;18457072&lt;/accession-num&gt;&lt;urls&gt;&lt;related-urls&gt;&lt;url&gt;https://www.ncbi.nlm.nih.gov/pubmed/18457072&lt;/url&gt;&lt;/related-urls&gt;&lt;/urls&gt;&lt;custom2&gt;PMC2239329&lt;/custom2&gt;&lt;electronic-resource-num&gt;10.1177/003335490812300212&lt;/electronic-resource-num&gt;&lt;remote-database-name&gt;Medline&lt;/remote-database-name&gt;&lt;remote-database-provider&gt;NLM&lt;/remote-database-provider&gt;&lt;language&gt;eng&lt;/language&gt;&lt;/record&gt;&lt;/Cite&gt;&lt;/EndNote&gt;</w:instrText>
      </w:r>
      <w:r w:rsidR="00996772">
        <w:fldChar w:fldCharType="separate"/>
      </w:r>
      <w:r w:rsidR="00EC027B" w:rsidRPr="7B86A4EC">
        <w:rPr>
          <w:noProof/>
          <w:vertAlign w:val="superscript"/>
        </w:rPr>
        <w:t>3</w:t>
      </w:r>
      <w:r w:rsidR="00996772">
        <w:fldChar w:fldCharType="end"/>
      </w:r>
      <w:r w:rsidR="00437C24">
        <w:t xml:space="preserve">. Leprosy rapidly spread across Europe but declined between 1000-1400 AD, linked to improved living standards and </w:t>
      </w:r>
      <w:r w:rsidR="00E361EA">
        <w:t>outbreaks</w:t>
      </w:r>
      <w:r w:rsidR="00DD5526">
        <w:t xml:space="preserve"> of </w:t>
      </w:r>
      <w:r w:rsidR="00DD5526" w:rsidRPr="7B86A4EC">
        <w:rPr>
          <w:i/>
          <w:iCs/>
        </w:rPr>
        <w:t>Yersinia pestis</w:t>
      </w:r>
      <w:r w:rsidR="001A322D">
        <w:t xml:space="preserve">. </w:t>
      </w:r>
      <w:r w:rsidR="00BD616A">
        <w:t xml:space="preserve">Leprosy </w:t>
      </w:r>
      <w:r w:rsidR="004C0B40">
        <w:t>subsequently</w:t>
      </w:r>
      <w:r w:rsidR="00BD616A">
        <w:t xml:space="preserve"> spread to the Western hemisphere and Western Africa. </w:t>
      </w:r>
      <w:r w:rsidR="00791AE5">
        <w:t xml:space="preserve">In 1847, </w:t>
      </w:r>
      <w:r w:rsidR="00897825">
        <w:t>t</w:t>
      </w:r>
      <w:r w:rsidR="00791AE5">
        <w:t xml:space="preserve">he first detailed </w:t>
      </w:r>
      <w:r w:rsidR="004C0B40">
        <w:t>characteri</w:t>
      </w:r>
      <w:r w:rsidR="00897825">
        <w:t>s</w:t>
      </w:r>
      <w:r w:rsidR="004C0B40">
        <w:t>ation</w:t>
      </w:r>
      <w:r w:rsidR="00791AE5">
        <w:t xml:space="preserve"> of leprosy was compiled by Dr</w:t>
      </w:r>
      <w:r w:rsidR="00EC027B">
        <w:t>.</w:t>
      </w:r>
      <w:r w:rsidR="00791AE5">
        <w:t xml:space="preserve"> Danielssen and Dr</w:t>
      </w:r>
      <w:r w:rsidR="00EC027B">
        <w:t>.</w:t>
      </w:r>
      <w:r w:rsidR="00791AE5">
        <w:t xml:space="preserve"> Carl Boeck. Dr Gerhard Hansen identified </w:t>
      </w:r>
      <w:r w:rsidR="00791AE5" w:rsidRPr="7B86A4EC">
        <w:rPr>
          <w:i/>
          <w:iCs/>
        </w:rPr>
        <w:t>Mycobacterium leprae</w:t>
      </w:r>
      <w:r w:rsidR="00791AE5">
        <w:t xml:space="preserve"> as the causative agent in 1873</w:t>
      </w:r>
      <w:r w:rsidR="00494A9D">
        <w:t xml:space="preserve"> </w:t>
      </w:r>
      <w:r w:rsidR="00996772">
        <w:fldChar w:fldCharType="begin"/>
      </w:r>
      <w:r w:rsidR="00996772">
        <w:instrText xml:space="preserve"> ADDIN EN.CITE &lt;EndNote&gt;&lt;Cite&gt;&lt;Author&gt;Trautman&lt;/Author&gt;&lt;Year&gt;1984&lt;/Year&gt;&lt;RecNum&gt;14947&lt;/RecNum&gt;&lt;DisplayText&gt;&lt;style face="superscript"&gt;4&lt;/style&gt;&lt;/DisplayText&gt;&lt;record&gt;&lt;rec-number&gt;14947&lt;/rec-number&gt;&lt;foreign-keys&gt;&lt;key app="EN" db-id="zvd9drxf0p0df9etsz4psxwd5vwrtxz0fvpt" timestamp="1691544164"&gt;14947&lt;/key&gt;&lt;/foreign-keys&gt;&lt;ref-type name="Journal Article"&gt;17&lt;/ref-type&gt;&lt;contributors&gt;&lt;authors&gt;&lt;author&gt;Trautman, J. R.&lt;/author&gt;&lt;/authors&gt;&lt;/contributors&gt;&lt;titles&gt;&lt;title&gt;A brief history of Hansen&amp;apos;s disease&lt;/title&gt;&lt;secondary-title&gt;Bull N Y Acad Med&lt;/secondary-title&gt;&lt;/titles&gt;&lt;periodical&gt;&lt;full-title&gt;Bulletin of the New York Academy of Medicine&lt;/full-title&gt;&lt;abbr-1&gt;Bull. N. Y. Acad. Med.&lt;/abbr-1&gt;&lt;abbr-2&gt;Bull N Y Acad Med&lt;/abbr-2&gt;&lt;/periodical&gt;&lt;pages&gt;689-95&lt;/pages&gt;&lt;volume&gt;60&lt;/volume&gt;&lt;number&gt;7&lt;/number&gt;&lt;keywords&gt;&lt;keyword&gt;Americas&lt;/keyword&gt;&lt;keyword&gt;Asia&lt;/keyword&gt;&lt;keyword&gt;Europe&lt;/keyword&gt;&lt;keyword&gt;History, 19th Century&lt;/keyword&gt;&lt;keyword&gt;History, 20th Century&lt;/keyword&gt;&lt;keyword&gt;History, Ancient&lt;/keyword&gt;&lt;keyword&gt;History, Medieval&lt;/keyword&gt;&lt;keyword&gt;Humans&lt;/keyword&gt;&lt;keyword&gt;Leprosy/*history&lt;/keyword&gt;&lt;/keywords&gt;&lt;dates&gt;&lt;year&gt;1984&lt;/year&gt;&lt;pub-dates&gt;&lt;date&gt;Sep&lt;/date&gt;&lt;/pub-dates&gt;&lt;/dates&gt;&lt;isbn&gt;0028-7091 (Print)&amp;#xD;0028-7091 (Linking)&lt;/isbn&gt;&lt;accession-num&gt;6207880&lt;/accession-num&gt;&lt;urls&gt;&lt;related-urls&gt;&lt;url&gt;https://www.ncbi.nlm.nih.gov/pubmed/6207880&lt;/url&gt;&lt;/related-urls&gt;&lt;/urls&gt;&lt;custom2&gt;PMC1911721&lt;/custom2&gt;&lt;remote-database-name&gt;Medline&lt;/remote-database-name&gt;&lt;remote-database-provider&gt;NLM&lt;/remote-database-provider&gt;&lt;language&gt;eng&lt;/language&gt;&lt;/record&gt;&lt;/Cite&gt;&lt;/EndNote&gt;</w:instrText>
      </w:r>
      <w:r w:rsidR="00996772">
        <w:fldChar w:fldCharType="separate"/>
      </w:r>
      <w:r w:rsidR="00EC027B" w:rsidRPr="7B86A4EC">
        <w:rPr>
          <w:noProof/>
          <w:vertAlign w:val="superscript"/>
        </w:rPr>
        <w:t>4</w:t>
      </w:r>
      <w:r w:rsidR="00996772">
        <w:fldChar w:fldCharType="end"/>
      </w:r>
      <w:r w:rsidR="00BB603E">
        <w:t>.</w:t>
      </w:r>
    </w:p>
    <w:p w14:paraId="0243658D" w14:textId="49592D02" w:rsidR="00996772" w:rsidRPr="006F349D" w:rsidRDefault="00996772" w:rsidP="006F349D">
      <w:pPr>
        <w:rPr>
          <w:rStyle w:val="Strong"/>
        </w:rPr>
      </w:pPr>
      <w:r w:rsidRPr="006F349D">
        <w:rPr>
          <w:rStyle w:val="Strong"/>
        </w:rPr>
        <w:t>Epidemiology</w:t>
      </w:r>
    </w:p>
    <w:p w14:paraId="43C16513" w14:textId="1ADA86A8" w:rsidR="0071517B" w:rsidRDefault="00791AE5" w:rsidP="00D43E74">
      <w:pPr>
        <w:spacing w:before="0" w:after="0"/>
      </w:pPr>
      <w:r>
        <w:lastRenderedPageBreak/>
        <w:t>The incidence of leprosy is low, although leprosy r</w:t>
      </w:r>
      <w:r w:rsidR="004C52D2" w:rsidRPr="004C52D2">
        <w:t>emains endemic in areas of the Americas, Asia, and Africa</w:t>
      </w:r>
      <w:r w:rsidR="00442EE7">
        <w:fldChar w:fldCharType="begin"/>
      </w:r>
      <w:r w:rsidR="00EC027B">
        <w:instrText xml:space="preserve"> ADDIN EN.CITE &lt;EndNote&gt;&lt;Cite&gt;&lt;Author&gt;World Health Organization&lt;/Author&gt;&lt;Year&gt;2023&lt;/Year&gt;&lt;RecNum&gt;14948&lt;/RecNum&gt;&lt;DisplayText&gt;&lt;style face="superscript"&gt;5&lt;/style&gt;&lt;/DisplayText&gt;&lt;record&gt;&lt;rec-number&gt;14948&lt;/rec-number&gt;&lt;foreign-keys&gt;&lt;key app="EN" db-id="zvd9drxf0p0df9etsz4psxwd5vwrtxz0fvpt" timestamp="1691544279"&gt;14948&lt;/key&gt;&lt;/foreign-keys&gt;&lt;ref-type name="Web Page"&gt;12&lt;/ref-type&gt;&lt;contributors&gt;&lt;authors&gt;&lt;author&gt;World Health Organization,&lt;/author&gt;&lt;/authors&gt;&lt;/contributors&gt;&lt;titles&gt;&lt;title&gt;Leprosy&lt;/title&gt;&lt;/titles&gt;&lt;volume&gt;2023&lt;/volume&gt;&lt;number&gt;9th August &lt;/number&gt;&lt;dates&gt;&lt;year&gt;2023&lt;/year&gt;&lt;/dates&gt;&lt;pub-location&gt;Online&lt;/pub-location&gt;&lt;urls&gt;&lt;related-urls&gt;&lt;url&gt;https://www.who.int/data/gho/data/themes/topics/topic-details/GHO/leprosy&lt;/url&gt;&lt;/related-urls&gt;&lt;/urls&gt;&lt;/record&gt;&lt;/Cite&gt;&lt;/EndNote&gt;</w:instrText>
      </w:r>
      <w:r w:rsidR="00442EE7">
        <w:fldChar w:fldCharType="separate"/>
      </w:r>
      <w:r w:rsidR="00EC027B" w:rsidRPr="00EC027B">
        <w:rPr>
          <w:noProof/>
          <w:vertAlign w:val="superscript"/>
        </w:rPr>
        <w:t>5</w:t>
      </w:r>
      <w:r w:rsidR="00442EE7">
        <w:fldChar w:fldCharType="end"/>
      </w:r>
      <w:r>
        <w:t xml:space="preserve">. </w:t>
      </w:r>
      <w:r w:rsidR="004C52D2" w:rsidRPr="004C52D2">
        <w:t>In 2021, 135 WHO Member States reported 133,781 registered cases and 140,546 new cases</w:t>
      </w:r>
      <w:r w:rsidR="005F248B">
        <w:t xml:space="preserve"> </w:t>
      </w:r>
      <w:r w:rsidR="00442EE7">
        <w:fldChar w:fldCharType="begin"/>
      </w:r>
      <w:r w:rsidR="00EC027B">
        <w:instrText xml:space="preserve"> ADDIN EN.CITE &lt;EndNote&gt;&lt;Cite&gt;&lt;Author&gt;World Health Organization&lt;/Author&gt;&lt;Year&gt;2023&lt;/Year&gt;&lt;RecNum&gt;14948&lt;/RecNum&gt;&lt;DisplayText&gt;&lt;style face="superscript"&gt;5&lt;/style&gt;&lt;/DisplayText&gt;&lt;record&gt;&lt;rec-number&gt;14948&lt;/rec-number&gt;&lt;foreign-keys&gt;&lt;key app="EN" db-id="zvd9drxf0p0df9etsz4psxwd5vwrtxz0fvpt" timestamp="1691544279"&gt;14948&lt;/key&gt;&lt;/foreign-keys&gt;&lt;ref-type name="Web Page"&gt;12&lt;/ref-type&gt;&lt;contributors&gt;&lt;authors&gt;&lt;author&gt;World Health Organization,&lt;/author&gt;&lt;/authors&gt;&lt;/contributors&gt;&lt;titles&gt;&lt;title&gt;Leprosy&lt;/title&gt;&lt;/titles&gt;&lt;volume&gt;2023&lt;/volume&gt;&lt;number&gt;9th August &lt;/number&gt;&lt;dates&gt;&lt;year&gt;2023&lt;/year&gt;&lt;/dates&gt;&lt;pub-location&gt;Online&lt;/pub-location&gt;&lt;urls&gt;&lt;related-urls&gt;&lt;url&gt;https://www.who.int/data/gho/data/themes/topics/topic-details/GHO/leprosy&lt;/url&gt;&lt;/related-urls&gt;&lt;/urls&gt;&lt;/record&gt;&lt;/Cite&gt;&lt;/EndNote&gt;</w:instrText>
      </w:r>
      <w:r w:rsidR="00442EE7">
        <w:fldChar w:fldCharType="separate"/>
      </w:r>
      <w:r w:rsidR="00EC027B" w:rsidRPr="00EC027B">
        <w:rPr>
          <w:noProof/>
          <w:vertAlign w:val="superscript"/>
        </w:rPr>
        <w:t>5</w:t>
      </w:r>
      <w:r w:rsidR="00442EE7">
        <w:fldChar w:fldCharType="end"/>
      </w:r>
      <w:r w:rsidR="004C52D2" w:rsidRPr="004C52D2">
        <w:t xml:space="preserve">. Countries in the WHO African and South-East Asia Regions have high </w:t>
      </w:r>
      <w:r w:rsidR="00A80F50">
        <w:t>new case detection rates</w:t>
      </w:r>
      <w:r w:rsidR="00494A9D">
        <w:t xml:space="preserve"> </w:t>
      </w:r>
      <w:r w:rsidR="00442EE7">
        <w:fldChar w:fldCharType="begin"/>
      </w:r>
      <w:r w:rsidR="00EC027B">
        <w:instrText xml:space="preserve"> ADDIN EN.CITE &lt;EndNote&gt;&lt;Cite&gt;&lt;Author&gt;World Health Organization&lt;/Author&gt;&lt;Year&gt;2023&lt;/Year&gt;&lt;RecNum&gt;14948&lt;/RecNum&gt;&lt;DisplayText&gt;&lt;style face="superscript"&gt;5&lt;/style&gt;&lt;/DisplayText&gt;&lt;record&gt;&lt;rec-number&gt;14948&lt;/rec-number&gt;&lt;foreign-keys&gt;&lt;key app="EN" db-id="zvd9drxf0p0df9etsz4psxwd5vwrtxz0fvpt" timestamp="1691544279"&gt;14948&lt;/key&gt;&lt;/foreign-keys&gt;&lt;ref-type name="Web Page"&gt;12&lt;/ref-type&gt;&lt;contributors&gt;&lt;authors&gt;&lt;author&gt;World Health Organization,&lt;/author&gt;&lt;/authors&gt;&lt;/contributors&gt;&lt;titles&gt;&lt;title&gt;Leprosy&lt;/title&gt;&lt;/titles&gt;&lt;volume&gt;2023&lt;/volume&gt;&lt;number&gt;9th August &lt;/number&gt;&lt;dates&gt;&lt;year&gt;2023&lt;/year&gt;&lt;/dates&gt;&lt;pub-location&gt;Online&lt;/pub-location&gt;&lt;urls&gt;&lt;related-urls&gt;&lt;url&gt;https://www.who.int/data/gho/data/themes/topics/topic-details/GHO/leprosy&lt;/url&gt;&lt;/related-urls&gt;&lt;/urls&gt;&lt;/record&gt;&lt;/Cite&gt;&lt;/EndNote&gt;</w:instrText>
      </w:r>
      <w:r w:rsidR="00442EE7">
        <w:fldChar w:fldCharType="separate"/>
      </w:r>
      <w:r w:rsidR="00EC027B" w:rsidRPr="00EC027B">
        <w:rPr>
          <w:noProof/>
          <w:vertAlign w:val="superscript"/>
        </w:rPr>
        <w:t>5</w:t>
      </w:r>
      <w:r w:rsidR="00442EE7">
        <w:fldChar w:fldCharType="end"/>
      </w:r>
      <w:r w:rsidR="004C52D2" w:rsidRPr="004C52D2">
        <w:t xml:space="preserve">. Brazil, India, and Indonesia account </w:t>
      </w:r>
      <w:r w:rsidR="00AE48B7">
        <w:t xml:space="preserve">for almost 75% of </w:t>
      </w:r>
      <w:r w:rsidR="004C52D2" w:rsidRPr="004C52D2">
        <w:t>global new leprosy cases in 2021</w:t>
      </w:r>
      <w:r w:rsidR="00494A9D">
        <w:t xml:space="preserve"> </w:t>
      </w:r>
      <w:r w:rsidR="00494A9D">
        <w:fldChar w:fldCharType="begin"/>
      </w:r>
      <w:r w:rsidR="00EC027B">
        <w:instrText xml:space="preserve"> ADDIN EN.CITE &lt;EndNote&gt;&lt;Cite&gt;&lt;Author&gt;World Health Organization&lt;/Author&gt;&lt;Year&gt;2023&lt;/Year&gt;&lt;RecNum&gt;14948&lt;/RecNum&gt;&lt;DisplayText&gt;&lt;style face="superscript"&gt;5&lt;/style&gt;&lt;/DisplayText&gt;&lt;record&gt;&lt;rec-number&gt;14948&lt;/rec-number&gt;&lt;foreign-keys&gt;&lt;key app="EN" db-id="zvd9drxf0p0df9etsz4psxwd5vwrtxz0fvpt" timestamp="1691544279"&gt;14948&lt;/key&gt;&lt;/foreign-keys&gt;&lt;ref-type name="Web Page"&gt;12&lt;/ref-type&gt;&lt;contributors&gt;&lt;authors&gt;&lt;author&gt;World Health Organization,&lt;/author&gt;&lt;/authors&gt;&lt;/contributors&gt;&lt;titles&gt;&lt;title&gt;Leprosy&lt;/title&gt;&lt;/titles&gt;&lt;volume&gt;2023&lt;/volume&gt;&lt;number&gt;9th August &lt;/number&gt;&lt;dates&gt;&lt;year&gt;2023&lt;/year&gt;&lt;/dates&gt;&lt;pub-location&gt;Online&lt;/pub-location&gt;&lt;urls&gt;&lt;related-urls&gt;&lt;url&gt;https://www.who.int/data/gho/data/themes/topics/topic-details/GHO/leprosy&lt;/url&gt;&lt;/related-urls&gt;&lt;/urls&gt;&lt;/record&gt;&lt;/Cite&gt;&lt;/EndNote&gt;</w:instrText>
      </w:r>
      <w:r w:rsidR="00494A9D">
        <w:fldChar w:fldCharType="separate"/>
      </w:r>
      <w:r w:rsidR="00EC027B" w:rsidRPr="00EC027B">
        <w:rPr>
          <w:noProof/>
          <w:vertAlign w:val="superscript"/>
        </w:rPr>
        <w:t>5</w:t>
      </w:r>
      <w:r w:rsidR="00494A9D">
        <w:fldChar w:fldCharType="end"/>
      </w:r>
      <w:r w:rsidR="00494A9D" w:rsidRPr="004C52D2">
        <w:t>.</w:t>
      </w:r>
    </w:p>
    <w:p w14:paraId="51C4BE39" w14:textId="77D0FEE9" w:rsidR="00996772" w:rsidRDefault="00115E42" w:rsidP="00D43E74">
      <w:r>
        <w:t>Leprosy is infrequently diagnosed in Australia, with most cases acquired overseas</w:t>
      </w:r>
      <w:r w:rsidR="009930F8">
        <w:t xml:space="preserve"> </w:t>
      </w:r>
      <w:r w:rsidR="00996772">
        <w:fldChar w:fldCharType="begin"/>
      </w:r>
      <w:r w:rsidR="00996772">
        <w:instrText xml:space="preserve"> ADDIN EN.CITE &lt;EndNote&gt;&lt;Cite&gt;&lt;Author&gt;Hempenstall&lt;/Author&gt;&lt;Year&gt;2019&lt;/Year&gt;&lt;RecNum&gt;14949&lt;/RecNum&gt;&lt;DisplayText&gt;&lt;style face="superscript"&gt;6&lt;/style&gt;&lt;/DisplayText&gt;&lt;record&gt;&lt;rec-number&gt;14949&lt;/rec-number&gt;&lt;foreign-keys&gt;&lt;key app="EN" db-id="zvd9drxf0p0df9etsz4psxwd5vwrtxz0fvpt" timestamp="1691544450"&gt;14949&lt;/key&gt;&lt;/foreign-keys&gt;&lt;ref-type name="Journal Article"&gt;17&lt;/ref-type&gt;&lt;contributors&gt;&lt;authors&gt;&lt;author&gt;Hempenstall, Allison&lt;/author&gt;&lt;author&gt;Smith, Simon&lt;/author&gt;&lt;author&gt;Hanson, Josh&lt;/author&gt;&lt;/authors&gt;&lt;/contributors&gt;&lt;titles&gt;&lt;title&gt;Leprosy in Far North Queensland: almost gone, but not to be forgotten&lt;/title&gt;&lt;secondary-title&gt;Medical Journal of Australia&lt;/secondary-title&gt;&lt;/titles&gt;&lt;periodical&gt;&lt;full-title&gt;Medical Journal of Australia&lt;/full-title&gt;&lt;abbr-1&gt;Med. J. Aust.&lt;/abbr-1&gt;&lt;abbr-2&gt;Med J Aust&lt;/abbr-2&gt;&lt;/periodical&gt;&lt;pages&gt;182-183&lt;/pages&gt;&lt;volume&gt;211&lt;/volume&gt;&lt;number&gt;4&lt;/number&gt;&lt;dates&gt;&lt;year&gt;2019&lt;/year&gt;&lt;/dates&gt;&lt;isbn&gt;0025-729X&lt;/isbn&gt;&lt;urls&gt;&lt;/urls&gt;&lt;/record&gt;&lt;/Cite&gt;&lt;/EndNote&gt;</w:instrText>
      </w:r>
      <w:r w:rsidR="00996772">
        <w:fldChar w:fldCharType="separate"/>
      </w:r>
      <w:r w:rsidR="00EC027B" w:rsidRPr="7B86A4EC">
        <w:rPr>
          <w:noProof/>
          <w:vertAlign w:val="superscript"/>
        </w:rPr>
        <w:t>6</w:t>
      </w:r>
      <w:r w:rsidR="00996772">
        <w:fldChar w:fldCharType="end"/>
      </w:r>
      <w:r>
        <w:t xml:space="preserve">. However, there are still pockets of endemicity </w:t>
      </w:r>
      <w:r w:rsidR="004D1528">
        <w:t xml:space="preserve">in Western </w:t>
      </w:r>
      <w:r>
        <w:t>Australia and the Far North region of Queensland</w:t>
      </w:r>
      <w:r w:rsidR="00A90418">
        <w:t xml:space="preserve"> </w:t>
      </w:r>
      <w:r w:rsidR="00996772">
        <w:fldChar w:fldCharType="begin"/>
      </w:r>
      <w:r w:rsidR="00996772">
        <w:instrText xml:space="preserve"> ADDIN EN.CITE &lt;EndNote&gt;&lt;Cite&gt;&lt;Author&gt;Hempenstall&lt;/Author&gt;&lt;Year&gt;2019&lt;/Year&gt;&lt;RecNum&gt;14949&lt;/RecNum&gt;&lt;DisplayText&gt;&lt;style face="superscript"&gt;6&lt;/style&gt;&lt;/DisplayText&gt;&lt;record&gt;&lt;rec-number&gt;14949&lt;/rec-number&gt;&lt;foreign-keys&gt;&lt;key app="EN" db-id="zvd9drxf0p0df9etsz4psxwd5vwrtxz0fvpt" timestamp="1691544450"&gt;14949&lt;/key&gt;&lt;/foreign-keys&gt;&lt;ref-type name="Journal Article"&gt;17&lt;/ref-type&gt;&lt;contributors&gt;&lt;authors&gt;&lt;author&gt;Hempenstall, Allison&lt;/author&gt;&lt;author&gt;Smith, Simon&lt;/author&gt;&lt;author&gt;Hanson, Josh&lt;/author&gt;&lt;/authors&gt;&lt;/contributors&gt;&lt;titles&gt;&lt;title&gt;Leprosy in Far North Queensland: almost gone, but not to be forgotten&lt;/title&gt;&lt;secondary-title&gt;Medical Journal of Australia&lt;/secondary-title&gt;&lt;/titles&gt;&lt;periodical&gt;&lt;full-title&gt;Medical Journal of Australia&lt;/full-title&gt;&lt;abbr-1&gt;Med. J. Aust.&lt;/abbr-1&gt;&lt;abbr-2&gt;Med J Aust&lt;/abbr-2&gt;&lt;/periodical&gt;&lt;pages&gt;182-183&lt;/pages&gt;&lt;volume&gt;211&lt;/volume&gt;&lt;number&gt;4&lt;/number&gt;&lt;dates&gt;&lt;year&gt;2019&lt;/year&gt;&lt;/dates&gt;&lt;isbn&gt;0025-729X&lt;/isbn&gt;&lt;urls&gt;&lt;/urls&gt;&lt;/record&gt;&lt;/Cite&gt;&lt;/EndNote&gt;</w:instrText>
      </w:r>
      <w:r w:rsidR="00996772">
        <w:fldChar w:fldCharType="separate"/>
      </w:r>
      <w:r w:rsidR="00EC027B" w:rsidRPr="7B86A4EC">
        <w:rPr>
          <w:noProof/>
          <w:vertAlign w:val="superscript"/>
        </w:rPr>
        <w:t>6</w:t>
      </w:r>
      <w:r w:rsidR="00996772">
        <w:fldChar w:fldCharType="end"/>
      </w:r>
      <w:r>
        <w:t>, particularly in areas bordering Papua New Guinea</w:t>
      </w:r>
      <w:r w:rsidR="00A80F50">
        <w:t>,</w:t>
      </w:r>
      <w:r>
        <w:t xml:space="preserve"> where leprosy continues to be endemic.</w:t>
      </w:r>
      <w:r w:rsidR="00F4769C">
        <w:t xml:space="preserve"> Leprosy rates </w:t>
      </w:r>
      <w:r w:rsidR="00C315DB">
        <w:t>remain</w:t>
      </w:r>
      <w:r w:rsidR="00F4769C">
        <w:t xml:space="preserve"> disproportionate</w:t>
      </w:r>
      <w:r w:rsidR="00C315DB">
        <w:t>ly</w:t>
      </w:r>
      <w:r w:rsidR="000D4B89">
        <w:t xml:space="preserve"> high</w:t>
      </w:r>
      <w:r w:rsidR="00F4769C">
        <w:t xml:space="preserve"> </w:t>
      </w:r>
      <w:r w:rsidR="00C315DB">
        <w:t>i</w:t>
      </w:r>
      <w:r w:rsidR="00F4769C">
        <w:t>n Aboriginal and Torres Strait Islander communities</w:t>
      </w:r>
      <w:r w:rsidR="00C315DB">
        <w:t xml:space="preserve"> </w:t>
      </w:r>
      <w:r w:rsidR="00F4769C">
        <w:t xml:space="preserve">compared to the general population. Factors contributing to this disparity include socioeconomic disadvantage, </w:t>
      </w:r>
      <w:r w:rsidR="00390860">
        <w:t>barriers to</w:t>
      </w:r>
      <w:r w:rsidR="00F4769C">
        <w:t xml:space="preserve"> </w:t>
      </w:r>
      <w:r w:rsidR="00390860">
        <w:t>healthcare access</w:t>
      </w:r>
      <w:r w:rsidR="00F4769C">
        <w:t xml:space="preserve">, </w:t>
      </w:r>
      <w:r w:rsidR="00DE7034">
        <w:t>previous approaches to managing leprosy cases in these communities, and</w:t>
      </w:r>
      <w:r w:rsidR="00F4769C">
        <w:t xml:space="preserve"> the disruption of </w:t>
      </w:r>
      <w:r w:rsidR="00DE7034">
        <w:t xml:space="preserve">the </w:t>
      </w:r>
      <w:r w:rsidR="00F4769C">
        <w:t>traditional</w:t>
      </w:r>
      <w:r w:rsidR="00DE7034">
        <w:t xml:space="preserve"> way of life in these communities</w:t>
      </w:r>
      <w:r w:rsidR="00EA60C6">
        <w:t xml:space="preserve">. </w:t>
      </w:r>
    </w:p>
    <w:p w14:paraId="456DE2C8" w14:textId="761AA68B" w:rsidR="00996772" w:rsidRPr="006F349D" w:rsidRDefault="00996772" w:rsidP="006F349D">
      <w:pPr>
        <w:rPr>
          <w:rStyle w:val="Strong"/>
        </w:rPr>
      </w:pPr>
      <w:r w:rsidRPr="006F349D">
        <w:rPr>
          <w:rStyle w:val="Strong"/>
        </w:rPr>
        <w:t xml:space="preserve">The Pathogens </w:t>
      </w:r>
    </w:p>
    <w:p w14:paraId="3BC0D171" w14:textId="679C3914" w:rsidR="006D38EA" w:rsidRPr="0024776A" w:rsidRDefault="007747D1" w:rsidP="00D43E74">
      <w:pPr>
        <w:spacing w:before="0" w:after="0"/>
      </w:pPr>
      <w:r w:rsidRPr="007747D1">
        <w:rPr>
          <w:i/>
          <w:iCs/>
        </w:rPr>
        <w:t>M</w:t>
      </w:r>
      <w:r w:rsidR="00FA5F2F">
        <w:rPr>
          <w:i/>
          <w:iCs/>
        </w:rPr>
        <w:t xml:space="preserve">. </w:t>
      </w:r>
      <w:r w:rsidRPr="007747D1">
        <w:rPr>
          <w:i/>
          <w:iCs/>
        </w:rPr>
        <w:t>leprae</w:t>
      </w:r>
      <w:r w:rsidRPr="007747D1">
        <w:t xml:space="preserve">, the </w:t>
      </w:r>
      <w:r w:rsidR="00A80F50">
        <w:t>primary</w:t>
      </w:r>
      <w:r w:rsidRPr="007747D1">
        <w:t xml:space="preserve"> causative agent of leprosy, is an acid-fast, rod-shaped bacterium</w:t>
      </w:r>
      <w:r w:rsidR="00245852" w:rsidRPr="00245852">
        <w:t xml:space="preserve"> </w:t>
      </w:r>
      <w:r w:rsidR="00245852">
        <w:fldChar w:fldCharType="begin"/>
      </w:r>
      <w:r w:rsidR="00EC027B">
        <w:instrText xml:space="preserve"> ADDIN EN.CITE &lt;EndNote&gt;&lt;Cite&gt;&lt;Author&gt;Gilmore&lt;/Author&gt;&lt;Year&gt;2023&lt;/Year&gt;&lt;RecNum&gt;14950&lt;/RecNum&gt;&lt;DisplayText&gt;&lt;style face="superscript"&gt;7&lt;/style&gt;&lt;/DisplayText&gt;&lt;record&gt;&lt;rec-number&gt;14950&lt;/rec-number&gt;&lt;foreign-keys&gt;&lt;key app="EN" db-id="zvd9drxf0p0df9etsz4psxwd5vwrtxz0fvpt" timestamp="1691544823"&gt;14950&lt;/key&gt;&lt;/foreign-keys&gt;&lt;ref-type name="Journal Article"&gt;17&lt;/ref-type&gt;&lt;contributors&gt;&lt;authors&gt;&lt;author&gt;Gilmore, A.&lt;/author&gt;&lt;author&gt;Roller, J.&lt;/author&gt;&lt;author&gt;Dyer, J. A.&lt;/author&gt;&lt;/authors&gt;&lt;/contributors&gt;&lt;auth-address&gt;Department of Dermatology, University of Missouri-Columbia School of Medicine.&amp;#xD;Philip C. Anderson Chair and Professor Departments of Dermatology and Child Health, also at University of Missouri-Columbia, Columbia, Missouri.&lt;/auth-address&gt;&lt;titles&gt;&lt;title&gt;Leprosy (Hansen&amp;apos;s disease): An Update and Review&lt;/title&gt;&lt;secondary-title&gt;Mo Med&lt;/secondary-title&gt;&lt;/titles&gt;&lt;periodical&gt;&lt;full-title&gt;Missouri Medicine&lt;/full-title&gt;&lt;abbr-1&gt;Mo. Med.&lt;/abbr-1&gt;&lt;abbr-2&gt;Mo Med&lt;/abbr-2&gt;&lt;/periodical&gt;&lt;pages&gt;39-44&lt;/pages&gt;&lt;volume&gt;120&lt;/volume&gt;&lt;number&gt;1&lt;/number&gt;&lt;keywords&gt;&lt;keyword&gt;Humans&lt;/keyword&gt;&lt;keyword&gt;*Leprosy/diagnosis/epidemiology&lt;/keyword&gt;&lt;keyword&gt;Awareness&lt;/keyword&gt;&lt;keyword&gt;Health Facilities&lt;/keyword&gt;&lt;keyword&gt;Health Personnel&lt;/keyword&gt;&lt;keyword&gt;Missouri/epidemiology&lt;/keyword&gt;&lt;/keywords&gt;&lt;dates&gt;&lt;year&gt;2023&lt;/year&gt;&lt;pub-dates&gt;&lt;date&gt;Jan-Feb&lt;/date&gt;&lt;/pub-dates&gt;&lt;/dates&gt;&lt;isbn&gt;0026-6620 (Print)&amp;#xD;0026-6620 (Linking)&lt;/isbn&gt;&lt;accession-num&gt;36860602&lt;/accession-num&gt;&lt;urls&gt;&lt;related-urls&gt;&lt;url&gt;https://www.ncbi.nlm.nih.gov/pubmed/36860602&lt;/url&gt;&lt;/related-urls&gt;&lt;/urls&gt;&lt;custom2&gt;PMC9970335&lt;/custom2&gt;&lt;remote-database-name&gt;Medline&lt;/remote-database-name&gt;&lt;remote-database-provider&gt;NLM&lt;/remote-database-provider&gt;&lt;/record&gt;&lt;/Cite&gt;&lt;/EndNote&gt;</w:instrText>
      </w:r>
      <w:r w:rsidR="00245852">
        <w:fldChar w:fldCharType="separate"/>
      </w:r>
      <w:r w:rsidR="00EC027B" w:rsidRPr="00EC027B">
        <w:rPr>
          <w:noProof/>
          <w:vertAlign w:val="superscript"/>
        </w:rPr>
        <w:t>7</w:t>
      </w:r>
      <w:r w:rsidR="00245852">
        <w:fldChar w:fldCharType="end"/>
      </w:r>
      <w:r w:rsidRPr="007747D1">
        <w:t xml:space="preserve">. It is an intracellular pathogen that </w:t>
      </w:r>
      <w:r w:rsidR="00E019D5">
        <w:t>can survive and grow in</w:t>
      </w:r>
      <w:r w:rsidRPr="007747D1">
        <w:t xml:space="preserve"> macrophages and Schwann cells</w:t>
      </w:r>
      <w:r w:rsidR="009A15F9">
        <w:t xml:space="preserve"> </w:t>
      </w:r>
      <w:r w:rsidR="00245852">
        <w:fldChar w:fldCharType="begin"/>
      </w:r>
      <w:r w:rsidR="00EC027B">
        <w:instrText xml:space="preserve"> ADDIN EN.CITE &lt;EndNote&gt;&lt;Cite&gt;&lt;Author&gt;Gilmore&lt;/Author&gt;&lt;Year&gt;2023&lt;/Year&gt;&lt;RecNum&gt;14950&lt;/RecNum&gt;&lt;DisplayText&gt;&lt;style face="superscript"&gt;7&lt;/style&gt;&lt;/DisplayText&gt;&lt;record&gt;&lt;rec-number&gt;14950&lt;/rec-number&gt;&lt;foreign-keys&gt;&lt;key app="EN" db-id="zvd9drxf0p0df9etsz4psxwd5vwrtxz0fvpt" timestamp="1691544823"&gt;14950&lt;/key&gt;&lt;/foreign-keys&gt;&lt;ref-type name="Journal Article"&gt;17&lt;/ref-type&gt;&lt;contributors&gt;&lt;authors&gt;&lt;author&gt;Gilmore, A.&lt;/author&gt;&lt;author&gt;Roller, J.&lt;/author&gt;&lt;author&gt;Dyer, J. A.&lt;/author&gt;&lt;/authors&gt;&lt;/contributors&gt;&lt;auth-address&gt;Department of Dermatology, University of Missouri-Columbia School of Medicine.&amp;#xD;Philip C. Anderson Chair and Professor Departments of Dermatology and Child Health, also at University of Missouri-Columbia, Columbia, Missouri.&lt;/auth-address&gt;&lt;titles&gt;&lt;title&gt;Leprosy (Hansen&amp;apos;s disease): An Update and Review&lt;/title&gt;&lt;secondary-title&gt;Mo Med&lt;/secondary-title&gt;&lt;/titles&gt;&lt;periodical&gt;&lt;full-title&gt;Missouri Medicine&lt;/full-title&gt;&lt;abbr-1&gt;Mo. Med.&lt;/abbr-1&gt;&lt;abbr-2&gt;Mo Med&lt;/abbr-2&gt;&lt;/periodical&gt;&lt;pages&gt;39-44&lt;/pages&gt;&lt;volume&gt;120&lt;/volume&gt;&lt;number&gt;1&lt;/number&gt;&lt;keywords&gt;&lt;keyword&gt;Humans&lt;/keyword&gt;&lt;keyword&gt;*Leprosy/diagnosis/epidemiology&lt;/keyword&gt;&lt;keyword&gt;Awareness&lt;/keyword&gt;&lt;keyword&gt;Health Facilities&lt;/keyword&gt;&lt;keyword&gt;Health Personnel&lt;/keyword&gt;&lt;keyword&gt;Missouri/epidemiology&lt;/keyword&gt;&lt;/keywords&gt;&lt;dates&gt;&lt;year&gt;2023&lt;/year&gt;&lt;pub-dates&gt;&lt;date&gt;Jan-Feb&lt;/date&gt;&lt;/pub-dates&gt;&lt;/dates&gt;&lt;isbn&gt;0026-6620 (Print)&amp;#xD;0026-6620 (Linking)&lt;/isbn&gt;&lt;accession-num&gt;36860602&lt;/accession-num&gt;&lt;urls&gt;&lt;related-urls&gt;&lt;url&gt;https://www.ncbi.nlm.nih.gov/pubmed/36860602&lt;/url&gt;&lt;/related-urls&gt;&lt;/urls&gt;&lt;custom2&gt;PMC9970335&lt;/custom2&gt;&lt;remote-database-name&gt;Medline&lt;/remote-database-name&gt;&lt;remote-database-provider&gt;NLM&lt;/remote-database-provider&gt;&lt;/record&gt;&lt;/Cite&gt;&lt;/EndNote&gt;</w:instrText>
      </w:r>
      <w:r w:rsidR="00245852">
        <w:fldChar w:fldCharType="separate"/>
      </w:r>
      <w:r w:rsidR="00EC027B" w:rsidRPr="00EC027B">
        <w:rPr>
          <w:noProof/>
          <w:vertAlign w:val="superscript"/>
        </w:rPr>
        <w:t>7</w:t>
      </w:r>
      <w:r w:rsidR="00245852">
        <w:fldChar w:fldCharType="end"/>
      </w:r>
      <w:r>
        <w:t>.</w:t>
      </w:r>
      <w:r w:rsidRPr="007747D1">
        <w:t xml:space="preserve"> </w:t>
      </w:r>
      <w:r w:rsidRPr="00E019D5">
        <w:rPr>
          <w:i/>
          <w:iCs/>
        </w:rPr>
        <w:t>M. leprae</w:t>
      </w:r>
      <w:r w:rsidRPr="007747D1">
        <w:t xml:space="preserve"> has </w:t>
      </w:r>
      <w:r w:rsidR="004C0B40" w:rsidRPr="007747D1">
        <w:t>a slow</w:t>
      </w:r>
      <w:r w:rsidRPr="007747D1">
        <w:t xml:space="preserve"> growth rate, with a generation time of around 12-14 days</w:t>
      </w:r>
      <w:r w:rsidR="00494A9D" w:rsidRPr="00494A9D">
        <w:t xml:space="preserve"> </w:t>
      </w:r>
      <w:r w:rsidR="00494A9D">
        <w:fldChar w:fldCharType="begin"/>
      </w:r>
      <w:r w:rsidR="00EC027B">
        <w:instrText xml:space="preserve"> ADDIN EN.CITE &lt;EndNote&gt;&lt;Cite&gt;&lt;Author&gt;Shepard&lt;/Author&gt;&lt;Year&gt;1960&lt;/Year&gt;&lt;RecNum&gt;14951&lt;/RecNum&gt;&lt;DisplayText&gt;&lt;style face="superscript"&gt;8&lt;/style&gt;&lt;/DisplayText&gt;&lt;record&gt;&lt;rec-number&gt;14951&lt;/rec-number&gt;&lt;foreign-keys&gt;&lt;key app="EN" db-id="zvd9drxf0p0df9etsz4psxwd5vwrtxz0fvpt" timestamp="1691545033"&gt;14951&lt;/key&gt;&lt;/foreign-keys&gt;&lt;ref-type name="Journal Article"&gt;17&lt;/ref-type&gt;&lt;contributors&gt;&lt;authors&gt;&lt;author&gt;Shepard, Charles C&lt;/author&gt;&lt;/authors&gt;&lt;/contributors&gt;&lt;titles&gt;&lt;title&gt;The experimental disease that follows the injection of human leprosy bacilli into foot-pads of mice&lt;/title&gt;&lt;secondary-title&gt;The Journal of experimental medicine&lt;/secondary-title&gt;&lt;/titles&gt;&lt;pages&gt;445-454&lt;/pages&gt;&lt;volume&gt;112&lt;/volume&gt;&lt;number&gt;3&lt;/number&gt;&lt;dates&gt;&lt;year&gt;1960&lt;/year&gt;&lt;/dates&gt;&lt;isbn&gt;1540-9538&lt;/isbn&gt;&lt;urls&gt;&lt;/urls&gt;&lt;/record&gt;&lt;/Cite&gt;&lt;/EndNote&gt;</w:instrText>
      </w:r>
      <w:r w:rsidR="00494A9D">
        <w:fldChar w:fldCharType="separate"/>
      </w:r>
      <w:r w:rsidR="00EC027B" w:rsidRPr="00EC027B">
        <w:rPr>
          <w:noProof/>
          <w:vertAlign w:val="superscript"/>
        </w:rPr>
        <w:t>8</w:t>
      </w:r>
      <w:r w:rsidR="00494A9D">
        <w:fldChar w:fldCharType="end"/>
      </w:r>
      <w:r w:rsidRPr="007747D1">
        <w:t xml:space="preserve">. This </w:t>
      </w:r>
      <w:r w:rsidRPr="009427D5">
        <w:t xml:space="preserve">slow growth contributes to the prolonged incubation period of leprosy, </w:t>
      </w:r>
      <w:r w:rsidR="00A80F50" w:rsidRPr="009427D5">
        <w:t>ranging</w:t>
      </w:r>
      <w:r w:rsidRPr="009427D5">
        <w:t xml:space="preserve"> from several months to years.</w:t>
      </w:r>
      <w:r w:rsidR="00996772">
        <w:t xml:space="preserve"> </w:t>
      </w:r>
      <w:r w:rsidR="004B7A29">
        <w:t xml:space="preserve">Attempts to culture </w:t>
      </w:r>
      <w:r w:rsidR="004B7A29" w:rsidRPr="004B7A29">
        <w:rPr>
          <w:i/>
          <w:iCs/>
        </w:rPr>
        <w:t>M. leprae</w:t>
      </w:r>
      <w:r w:rsidR="000F4702">
        <w:t xml:space="preserve"> in-vitro</w:t>
      </w:r>
      <w:r w:rsidR="004B7A29">
        <w:rPr>
          <w:i/>
          <w:iCs/>
        </w:rPr>
        <w:t xml:space="preserve"> </w:t>
      </w:r>
      <w:r w:rsidR="004B7A29" w:rsidRPr="004B7A29">
        <w:t>have not been successful</w:t>
      </w:r>
      <w:r w:rsidR="004B7A29">
        <w:t xml:space="preserve"> to date. This failure </w:t>
      </w:r>
      <w:r w:rsidR="00776CA6">
        <w:t>is</w:t>
      </w:r>
      <w:r w:rsidR="004B7A29">
        <w:t xml:space="preserve"> linked to the </w:t>
      </w:r>
      <w:r w:rsidR="00776CA6">
        <w:t xml:space="preserve">bacterial </w:t>
      </w:r>
      <w:r w:rsidR="004B7A29">
        <w:t xml:space="preserve">genome </w:t>
      </w:r>
      <w:r w:rsidR="00776CA6">
        <w:t>size</w:t>
      </w:r>
      <w:r w:rsidR="00C103AE">
        <w:t xml:space="preserve"> and the absence of necessary genes for independent replication</w:t>
      </w:r>
      <w:r w:rsidR="00776CA6">
        <w:t xml:space="preserve">. </w:t>
      </w:r>
      <w:r w:rsidR="0024776A" w:rsidRPr="0024776A">
        <w:t xml:space="preserve">The genome of </w:t>
      </w:r>
      <w:r w:rsidR="0024776A" w:rsidRPr="00FA5F2F">
        <w:rPr>
          <w:i/>
          <w:iCs/>
        </w:rPr>
        <w:t>M. leprae</w:t>
      </w:r>
      <w:r w:rsidR="0024776A" w:rsidRPr="0024776A">
        <w:t xml:space="preserve"> is </w:t>
      </w:r>
      <w:r w:rsidR="004C0B40" w:rsidRPr="0024776A">
        <w:t>small</w:t>
      </w:r>
      <w:r w:rsidR="0024776A" w:rsidRPr="0024776A">
        <w:t>, measuring around 3.3 mega</w:t>
      </w:r>
      <w:r w:rsidR="004C0B40">
        <w:t>-</w:t>
      </w:r>
      <w:r w:rsidR="0024776A" w:rsidRPr="0024776A">
        <w:t>base pairs</w:t>
      </w:r>
      <w:r w:rsidR="00791AE5">
        <w:t>,</w:t>
      </w:r>
      <w:r w:rsidR="0024776A" w:rsidRPr="0024776A">
        <w:t xml:space="preserve"> making it the smallest genome among the mycobacterial species</w:t>
      </w:r>
      <w:r w:rsidR="00A903FA">
        <w:t xml:space="preserve"> </w:t>
      </w:r>
      <w:r w:rsidR="0054727D">
        <w:fldChar w:fldCharType="begin">
          <w:fldData xml:space="preserve">PEVuZE5vdGU+PENpdGU+PEF1dGhvcj5Pam88L0F1dGhvcj48WWVhcj4yMDIxPC9ZZWFyPjxSZWNO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</w:fldData>
        </w:fldChar>
      </w:r>
      <w:r w:rsidR="00EC027B">
        <w:instrText xml:space="preserve"> ADDIN EN.CITE </w:instrText>
      </w:r>
      <w:r w:rsidR="00EC027B">
        <w:fldChar w:fldCharType="begin">
          <w:fldData xml:space="preserve">PEVuZE5vdGU+PENpdGU+PEF1dGhvcj5Pam88L0F1dGhvcj48WWVhcj4yMDIxPC9ZZWFyPjxSZWNO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</w:fldData>
        </w:fldChar>
      </w:r>
      <w:r w:rsidR="00EC027B">
        <w:instrText xml:space="preserve"> ADDIN EN.CITE.DATA </w:instrText>
      </w:r>
      <w:r w:rsidR="00EC027B">
        <w:fldChar w:fldCharType="end"/>
      </w:r>
      <w:r w:rsidR="0054727D">
        <w:fldChar w:fldCharType="separate"/>
      </w:r>
      <w:r w:rsidR="00EC027B" w:rsidRPr="00EC027B">
        <w:rPr>
          <w:noProof/>
          <w:vertAlign w:val="superscript"/>
        </w:rPr>
        <w:t>9</w:t>
      </w:r>
      <w:r w:rsidR="0054727D">
        <w:fldChar w:fldCharType="end"/>
      </w:r>
      <w:r w:rsidR="0024776A">
        <w:t>.</w:t>
      </w:r>
      <w:r w:rsidR="0024776A" w:rsidRPr="0024776A">
        <w:rPr>
          <w:i/>
          <w:iCs/>
        </w:rPr>
        <w:t xml:space="preserve"> </w:t>
      </w:r>
      <w:r w:rsidR="00776CA6" w:rsidRPr="00776CA6">
        <w:t>This genome is</w:t>
      </w:r>
      <w:r w:rsidR="00776CA6">
        <w:rPr>
          <w:i/>
          <w:iCs/>
        </w:rPr>
        <w:t xml:space="preserve"> </w:t>
      </w:r>
      <w:r w:rsidR="0024776A" w:rsidRPr="0024776A">
        <w:t xml:space="preserve">highly degraded compared to other mycobacteria, such as </w:t>
      </w:r>
      <w:r w:rsidR="0024776A" w:rsidRPr="0024776A">
        <w:rPr>
          <w:i/>
          <w:iCs/>
        </w:rPr>
        <w:t>Mycobacterium tuberculosis</w:t>
      </w:r>
      <w:r w:rsidR="0054727D">
        <w:rPr>
          <w:i/>
          <w:iCs/>
        </w:rPr>
        <w:t xml:space="preserve"> </w:t>
      </w:r>
      <w:r w:rsidR="0054727D">
        <w:fldChar w:fldCharType="begin">
          <w:fldData xml:space="preserve">PEVuZE5vdGU+PENpdGU+PEF1dGhvcj5Pam88L0F1dGhvcj48WWVhcj4yMDIxPC9ZZWFyPjxSZWNO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</w:fldData>
        </w:fldChar>
      </w:r>
      <w:r w:rsidR="00EC027B">
        <w:instrText xml:space="preserve"> ADDIN EN.CITE </w:instrText>
      </w:r>
      <w:r w:rsidR="00EC027B">
        <w:fldChar w:fldCharType="begin">
          <w:fldData xml:space="preserve">PEVuZE5vdGU+PENpdGU+PEF1dGhvcj5Pam88L0F1dGhvcj48WWVhcj4yMDIxPC9ZZWFyPjxSZWNO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</w:fldData>
        </w:fldChar>
      </w:r>
      <w:r w:rsidR="00EC027B">
        <w:instrText xml:space="preserve"> ADDIN EN.CITE.DATA </w:instrText>
      </w:r>
      <w:r w:rsidR="00EC027B">
        <w:fldChar w:fldCharType="end"/>
      </w:r>
      <w:r w:rsidR="0054727D">
        <w:fldChar w:fldCharType="separate"/>
      </w:r>
      <w:r w:rsidR="00EC027B" w:rsidRPr="00EC027B">
        <w:rPr>
          <w:noProof/>
          <w:vertAlign w:val="superscript"/>
        </w:rPr>
        <w:t>9</w:t>
      </w:r>
      <w:r w:rsidR="0054727D">
        <w:fldChar w:fldCharType="end"/>
      </w:r>
      <w:r w:rsidR="0024776A" w:rsidRPr="0024776A">
        <w:t xml:space="preserve">. This degradation has led to the loss of approximately one-third of the coding capacity found in </w:t>
      </w:r>
      <w:r w:rsidR="0024776A" w:rsidRPr="0054727D">
        <w:rPr>
          <w:i/>
          <w:iCs/>
        </w:rPr>
        <w:t>M. tuberculosis</w:t>
      </w:r>
      <w:r w:rsidR="0054727D">
        <w:rPr>
          <w:i/>
          <w:iCs/>
        </w:rPr>
        <w:t xml:space="preserve"> </w:t>
      </w:r>
      <w:r w:rsidR="0054727D">
        <w:fldChar w:fldCharType="begin">
          <w:fldData xml:space="preserve">PEVuZE5vdGU+PENpdGU+PEF1dGhvcj5Pam88L0F1dGhvcj48WWVhcj4yMDIxPC9ZZWFyPjxSZWNO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</w:fldData>
        </w:fldChar>
      </w:r>
      <w:r w:rsidR="00EC027B">
        <w:instrText xml:space="preserve"> ADDIN EN.CITE </w:instrText>
      </w:r>
      <w:r w:rsidR="00EC027B">
        <w:fldChar w:fldCharType="begin">
          <w:fldData xml:space="preserve">PEVuZE5vdGU+PENpdGU+PEF1dGhvcj5Pam88L0F1dGhvcj48WWVhcj4yMDIxPC9ZZWFyPjxSZWNO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</w:fldData>
        </w:fldChar>
      </w:r>
      <w:r w:rsidR="00EC027B">
        <w:instrText xml:space="preserve"> ADDIN EN.CITE.DATA </w:instrText>
      </w:r>
      <w:r w:rsidR="00EC027B">
        <w:fldChar w:fldCharType="end"/>
      </w:r>
      <w:r w:rsidR="0054727D">
        <w:fldChar w:fldCharType="separate"/>
      </w:r>
      <w:r w:rsidR="00EC027B" w:rsidRPr="00EC027B">
        <w:rPr>
          <w:noProof/>
          <w:vertAlign w:val="superscript"/>
        </w:rPr>
        <w:t>9</w:t>
      </w:r>
      <w:r w:rsidR="0054727D">
        <w:fldChar w:fldCharType="end"/>
      </w:r>
      <w:r w:rsidR="0024776A">
        <w:t>.</w:t>
      </w:r>
    </w:p>
    <w:p w14:paraId="7051022B" w14:textId="33667295" w:rsidR="00996772" w:rsidRDefault="005D351E" w:rsidP="00D43E74">
      <w:r w:rsidRPr="7B86A4EC">
        <w:rPr>
          <w:i/>
          <w:iCs/>
        </w:rPr>
        <w:t>Mycobacterium lepromatosis</w:t>
      </w:r>
      <w:r>
        <w:t>, a relatively newly identified species, was discovered in 2008 and is considered another causative agent of leprosy</w:t>
      </w:r>
      <w:r w:rsidR="00035693">
        <w:t xml:space="preserve"> </w:t>
      </w:r>
      <w:r w:rsidR="00996772">
        <w:fldChar w:fldCharType="begin"/>
      </w:r>
      <w:r w:rsidR="00996772">
        <w:instrText xml:space="preserve"> ADDIN EN.CITE &lt;EndNote&gt;&lt;Cite&gt;&lt;Author&gt;Singh&lt;/Author&gt;&lt;Year&gt;2015&lt;/Year&gt;&lt;RecNum&gt;14953&lt;/RecNum&gt;&lt;DisplayText&gt;&lt;style face="superscript"&gt;10&lt;/style&gt;&lt;/DisplayText&gt;&lt;record&gt;&lt;rec-number&gt;14953&lt;/rec-number&gt;&lt;foreign-keys&gt;&lt;key app="EN" db-id="zvd9drxf0p0df9etsz4psxwd5vwrtxz0fvpt" timestamp="1691545713"&gt;14953&lt;/key&gt;&lt;/foreign-keys&gt;&lt;ref-type name="Journal Article"&gt;17&lt;/ref-type&gt;&lt;contributors&gt;&lt;authors&gt;&lt;author&gt;Singh, Pushpendra&lt;/author&gt;&lt;author&gt;Benjak, Andrej&lt;/author&gt;&lt;author&gt;Schuenemann, Verena J&lt;/author&gt;&lt;author&gt;Herbig, Alexander&lt;/author&gt;&lt;author&gt;Avanzi, Charlotte&lt;/author&gt;&lt;author&gt;Busso, Philippe&lt;/author&gt;&lt;author&gt;Nieselt, Kay&lt;/author&gt;&lt;author&gt;Krause, Johannes&lt;/author&gt;&lt;author&gt;Vera-Cabrera, Lucio&lt;/author&gt;&lt;author&gt;Cole, Stewart T&lt;/author&gt;&lt;/authors&gt;&lt;/contributors&gt;&lt;titles&gt;&lt;title&gt;Insight into the evolution and origin of leprosy bacilli from the genome sequence of Mycobacterium lepromatosis&lt;/title&gt;&lt;secondary-title&gt;Proceedings of the National Academy of Sciences&lt;/secondary-title&gt;&lt;/titles&gt;&lt;pages&gt;4459-4464&lt;/pages&gt;&lt;volume&gt;112&lt;/volume&gt;&lt;number&gt;14&lt;/number&gt;&lt;dates&gt;&lt;year&gt;2015&lt;/year&gt;&lt;/dates&gt;&lt;isbn&gt;0027-8424&lt;/isbn&gt;&lt;urls&gt;&lt;/urls&gt;&lt;/record&gt;&lt;/Cite&gt;&lt;/EndNote&gt;</w:instrText>
      </w:r>
      <w:r w:rsidR="00996772">
        <w:fldChar w:fldCharType="separate"/>
      </w:r>
      <w:r w:rsidR="00EC027B" w:rsidRPr="7B86A4EC">
        <w:rPr>
          <w:noProof/>
          <w:vertAlign w:val="superscript"/>
        </w:rPr>
        <w:t>10</w:t>
      </w:r>
      <w:r w:rsidR="00996772">
        <w:fldChar w:fldCharType="end"/>
      </w:r>
      <w:r>
        <w:t>.</w:t>
      </w:r>
      <w:r w:rsidRPr="7B86A4EC">
        <w:rPr>
          <w:i/>
          <w:iCs/>
        </w:rPr>
        <w:t xml:space="preserve"> </w:t>
      </w:r>
      <w:r w:rsidR="0024776A">
        <w:t xml:space="preserve">Genomic comparison of </w:t>
      </w:r>
      <w:r w:rsidR="0024776A" w:rsidRPr="7B86A4EC">
        <w:rPr>
          <w:i/>
          <w:iCs/>
        </w:rPr>
        <w:t>M. lepromatosis</w:t>
      </w:r>
      <w:r w:rsidR="0024776A">
        <w:t xml:space="preserve"> and </w:t>
      </w:r>
      <w:r w:rsidR="0024776A" w:rsidRPr="7B86A4EC">
        <w:rPr>
          <w:i/>
          <w:iCs/>
        </w:rPr>
        <w:t xml:space="preserve">M. leprae </w:t>
      </w:r>
      <w:r w:rsidR="0024776A">
        <w:t>suggests that these species separated millions of years ago</w:t>
      </w:r>
      <w:r w:rsidR="00035693">
        <w:t xml:space="preserve"> </w:t>
      </w:r>
      <w:r w:rsidR="00996772">
        <w:fldChar w:fldCharType="begin"/>
      </w:r>
      <w:r w:rsidR="00996772">
        <w:instrText xml:space="preserve"> ADDIN EN.CITE &lt;EndNote&gt;&lt;Cite&gt;&lt;Author&gt;Singh&lt;/Author&gt;&lt;Year&gt;2015&lt;/Year&gt;&lt;RecNum&gt;14953&lt;/RecNum&gt;&lt;DisplayText&gt;&lt;style face="superscript"&gt;10&lt;/style&gt;&lt;/DisplayText&gt;&lt;record&gt;&lt;rec-number&gt;14953&lt;/rec-number&gt;&lt;foreign-keys&gt;&lt;key app="EN" db-id="zvd9drxf0p0df9etsz4psxwd5vwrtxz0fvpt" timestamp="1691545713"&gt;14953&lt;/key&gt;&lt;/foreign-keys&gt;&lt;ref-type name="Journal Article"&gt;17&lt;/ref-type&gt;&lt;contributors&gt;&lt;authors&gt;&lt;author&gt;Singh, Pushpendra&lt;/author&gt;&lt;author&gt;Benjak, Andrej&lt;/author&gt;&lt;author&gt;Schuenemann, Verena J&lt;/author&gt;&lt;author&gt;Herbig, Alexander&lt;/author&gt;&lt;author&gt;Avanzi, Charlotte&lt;/author&gt;&lt;author&gt;Busso, Philippe&lt;/author&gt;&lt;author&gt;Nieselt, Kay&lt;/author&gt;&lt;author&gt;Krause, Johannes&lt;/author&gt;&lt;author&gt;Vera-Cabrera, Lucio&lt;/author&gt;&lt;author&gt;Cole, Stewart T&lt;/author&gt;&lt;/authors&gt;&lt;/contributors&gt;&lt;titles&gt;&lt;title&gt;Insight into the evolution and origin of leprosy bacilli from the genome sequence of Mycobacterium lepromatosis&lt;/title&gt;&lt;secondary-title&gt;Proceedings of the National Academy of Sciences&lt;/secondary-title&gt;&lt;/titles&gt;&lt;pages&gt;4459-4464&lt;/pages&gt;&lt;volume&gt;112&lt;/volume&gt;&lt;number&gt;14&lt;/number&gt;&lt;dates&gt;&lt;year&gt;2015&lt;/year&gt;&lt;/dates&gt;&lt;isbn&gt;0027-8424&lt;/isbn&gt;&lt;urls&gt;&lt;/urls&gt;&lt;/record&gt;&lt;/Cite&gt;&lt;/EndNote&gt;</w:instrText>
      </w:r>
      <w:r w:rsidR="00996772">
        <w:fldChar w:fldCharType="separate"/>
      </w:r>
      <w:r w:rsidR="00EC027B" w:rsidRPr="7B86A4EC">
        <w:rPr>
          <w:noProof/>
          <w:vertAlign w:val="superscript"/>
        </w:rPr>
        <w:t>10</w:t>
      </w:r>
      <w:r w:rsidR="00996772">
        <w:fldChar w:fldCharType="end"/>
      </w:r>
      <w:r w:rsidR="0024776A">
        <w:t xml:space="preserve">. </w:t>
      </w:r>
      <w:r w:rsidR="0024776A" w:rsidRPr="7B86A4EC">
        <w:rPr>
          <w:i/>
          <w:iCs/>
        </w:rPr>
        <w:t>M. lepromatosis</w:t>
      </w:r>
      <w:r w:rsidR="0024776A">
        <w:t xml:space="preserve"> shares 88% sequence identity with </w:t>
      </w:r>
      <w:r w:rsidR="0024776A" w:rsidRPr="7B86A4EC">
        <w:rPr>
          <w:i/>
          <w:iCs/>
        </w:rPr>
        <w:t>M. leprae</w:t>
      </w:r>
      <w:r w:rsidR="0024776A">
        <w:t>, with similar overall size and genome structure</w:t>
      </w:r>
      <w:r w:rsidR="00035693">
        <w:t xml:space="preserve"> </w:t>
      </w:r>
      <w:r w:rsidR="00996772">
        <w:fldChar w:fldCharType="begin"/>
      </w:r>
      <w:r w:rsidR="00996772">
        <w:instrText xml:space="preserve"> ADDIN EN.CITE &lt;EndNote&gt;&lt;Cite&gt;&lt;Author&gt;Singh&lt;/Author&gt;&lt;Year&gt;2015&lt;/Year&gt;&lt;RecNum&gt;14953&lt;/RecNum&gt;&lt;DisplayText&gt;&lt;style face="superscript"&gt;10&lt;/style&gt;&lt;/DisplayText&gt;&lt;record&gt;&lt;rec-number&gt;14953&lt;/rec-number&gt;&lt;foreign-keys&gt;&lt;key app="EN" db-id="zvd9drxf0p0df9etsz4psxwd5vwrtxz0fvpt" timestamp="1691545713"&gt;14953&lt;/key&gt;&lt;/foreign-keys&gt;&lt;ref-type name="Journal Article"&gt;17&lt;/ref-type&gt;&lt;contributors&gt;&lt;authors&gt;&lt;author&gt;Singh, Pushpendra&lt;/author&gt;&lt;author&gt;Benjak, Andrej&lt;/author&gt;&lt;author&gt;Schuenemann, Verena J&lt;/author&gt;&lt;author&gt;Herbig, Alexander&lt;/author&gt;&lt;author&gt;Avanzi, Charlotte&lt;/author&gt;&lt;author&gt;Busso, Philippe&lt;/author&gt;&lt;author&gt;Nieselt, Kay&lt;/author&gt;&lt;author&gt;Krause, Johannes&lt;/author&gt;&lt;author&gt;Vera-Cabrera, Lucio&lt;/author&gt;&lt;author&gt;Cole, Stewart T&lt;/author&gt;&lt;/authors&gt;&lt;/contributors&gt;&lt;titles&gt;&lt;title&gt;Insight into the evolution and origin of leprosy bacilli from the genome sequence of Mycobacterium lepromatosis&lt;/title&gt;&lt;secondary-title&gt;Proceedings of the National Academy of Sciences&lt;/secondary-title&gt;&lt;/titles&gt;&lt;pages&gt;4459-4464&lt;/pages&gt;&lt;volume&gt;112&lt;/volume&gt;&lt;number&gt;14&lt;/number&gt;&lt;dates&gt;&lt;year&gt;2015&lt;/year&gt;&lt;/dates&gt;&lt;isbn&gt;0027-8424&lt;/isbn&gt;&lt;urls&gt;&lt;/urls&gt;&lt;/record&gt;&lt;/Cite&gt;&lt;/EndNote&gt;</w:instrText>
      </w:r>
      <w:r w:rsidR="00996772">
        <w:fldChar w:fldCharType="separate"/>
      </w:r>
      <w:r w:rsidR="00EC027B" w:rsidRPr="7B86A4EC">
        <w:rPr>
          <w:noProof/>
          <w:vertAlign w:val="superscript"/>
        </w:rPr>
        <w:t>10</w:t>
      </w:r>
      <w:r w:rsidR="00996772">
        <w:fldChar w:fldCharType="end"/>
      </w:r>
      <w:r w:rsidR="0024776A">
        <w:t xml:space="preserve">. </w:t>
      </w:r>
      <w:r w:rsidR="006D38EA" w:rsidRPr="7B86A4EC">
        <w:rPr>
          <w:i/>
          <w:iCs/>
        </w:rPr>
        <w:t>M. lepromatosis</w:t>
      </w:r>
      <w:r w:rsidR="006D38EA">
        <w:t xml:space="preserve"> shares clinical characteristics with </w:t>
      </w:r>
      <w:r w:rsidR="006D38EA" w:rsidRPr="7B86A4EC">
        <w:rPr>
          <w:i/>
          <w:iCs/>
        </w:rPr>
        <w:t>M. leprae</w:t>
      </w:r>
      <w:r w:rsidR="00A80F50">
        <w:t xml:space="preserve"> bu</w:t>
      </w:r>
      <w:r w:rsidR="006D38EA">
        <w:t xml:space="preserve">t has been associated with a more severe form of </w:t>
      </w:r>
      <w:r w:rsidR="0024776A">
        <w:t>leprosy</w:t>
      </w:r>
      <w:r w:rsidR="006D38EA">
        <w:t xml:space="preserve">. </w:t>
      </w:r>
      <w:r w:rsidR="0024776A">
        <w:t>Limitations in the availability of</w:t>
      </w:r>
      <w:r w:rsidR="006D38EA">
        <w:t xml:space="preserve"> targeted testing for </w:t>
      </w:r>
      <w:r w:rsidR="006D38EA" w:rsidRPr="7B86A4EC">
        <w:rPr>
          <w:i/>
          <w:iCs/>
        </w:rPr>
        <w:t>M. lepromatosis</w:t>
      </w:r>
      <w:r w:rsidR="006D38EA">
        <w:t xml:space="preserve"> may </w:t>
      </w:r>
      <w:r w:rsidR="00696DAB">
        <w:t>have contributed to</w:t>
      </w:r>
      <w:r w:rsidR="006D38EA">
        <w:t xml:space="preserve"> an incomplete understanding of its role in leprosy, including in mild disease. </w:t>
      </w:r>
    </w:p>
    <w:p w14:paraId="741F02AC" w14:textId="69C98B48" w:rsidR="00996772" w:rsidRPr="006F349D" w:rsidRDefault="00996772" w:rsidP="006F349D">
      <w:pPr>
        <w:rPr>
          <w:rStyle w:val="Strong"/>
        </w:rPr>
      </w:pPr>
      <w:r w:rsidRPr="006F349D">
        <w:rPr>
          <w:rStyle w:val="Strong"/>
        </w:rPr>
        <w:lastRenderedPageBreak/>
        <w:t xml:space="preserve">Transmission </w:t>
      </w:r>
    </w:p>
    <w:p w14:paraId="4713D91D" w14:textId="1062E577" w:rsidR="003A00B9" w:rsidRDefault="00347E34" w:rsidP="00D43E74">
      <w:pPr>
        <w:spacing w:before="0" w:after="0"/>
      </w:pPr>
      <w:r w:rsidRPr="00347E34">
        <w:t xml:space="preserve">The transmission of leprosy </w:t>
      </w:r>
      <w:r w:rsidR="009B23A5">
        <w:t>is</w:t>
      </w:r>
      <w:r w:rsidRPr="00347E34">
        <w:t xml:space="preserve"> not fully understood</w:t>
      </w:r>
      <w:r>
        <w:t>.</w:t>
      </w:r>
      <w:r w:rsidR="00FD3A52" w:rsidRPr="00FD3A52">
        <w:t xml:space="preserve"> </w:t>
      </w:r>
      <w:r w:rsidR="00FD6764">
        <w:fldChar w:fldCharType="begin">
          <w:fldData xml:space="preserve">PEVuZE5vdGU+PENpdGU+PEF1dGhvcj5QbG9lbWFjaGVyPC9BdXRob3I+PFllYXI+MjAyMDwvWWVh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</w:fldData>
        </w:fldChar>
      </w:r>
      <w:r w:rsidR="00EC027B">
        <w:instrText xml:space="preserve"> ADDIN EN.CITE </w:instrText>
      </w:r>
      <w:r w:rsidR="00EC027B">
        <w:fldChar w:fldCharType="begin">
          <w:fldData xml:space="preserve">PEVuZE5vdGU+PENpdGU+PEF1dGhvcj5QbG9lbWFjaGVyPC9BdXRob3I+PFllYXI+MjAyMDwvWWVh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</w:fldData>
        </w:fldChar>
      </w:r>
      <w:r w:rsidR="00EC027B">
        <w:instrText xml:space="preserve"> ADDIN EN.CITE.DATA </w:instrText>
      </w:r>
      <w:r w:rsidR="00EC027B">
        <w:fldChar w:fldCharType="end"/>
      </w:r>
      <w:r w:rsidR="00FD6764">
        <w:fldChar w:fldCharType="separate"/>
      </w:r>
      <w:r w:rsidR="00EC027B" w:rsidRPr="00EC027B">
        <w:rPr>
          <w:noProof/>
          <w:vertAlign w:val="superscript"/>
        </w:rPr>
        <w:t>11</w:t>
      </w:r>
      <w:r w:rsidR="00FD6764">
        <w:fldChar w:fldCharType="end"/>
      </w:r>
      <w:r>
        <w:t xml:space="preserve"> </w:t>
      </w:r>
      <w:r w:rsidR="003A00B9">
        <w:t xml:space="preserve">Humans are the main reservoir </w:t>
      </w:r>
      <w:r w:rsidR="003A00B9" w:rsidRPr="00791AE5">
        <w:rPr>
          <w:i/>
          <w:iCs/>
        </w:rPr>
        <w:t>of M. leprae</w:t>
      </w:r>
      <w:r w:rsidR="00DF6AFA">
        <w:rPr>
          <w:i/>
          <w:iCs/>
        </w:rPr>
        <w:t xml:space="preserve"> </w:t>
      </w:r>
      <w:r w:rsidR="00FD6764">
        <w:fldChar w:fldCharType="begin">
          <w:fldData xml:space="preserve">PEVuZE5vdGU+PENpdGU+PEF1dGhvcj5QbG9lbWFjaGVyPC9BdXRob3I+PFllYXI+MjAyMDwvWWVh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</w:fldData>
        </w:fldChar>
      </w:r>
      <w:r w:rsidR="00EC027B">
        <w:instrText xml:space="preserve"> ADDIN EN.CITE </w:instrText>
      </w:r>
      <w:r w:rsidR="00EC027B">
        <w:fldChar w:fldCharType="begin">
          <w:fldData xml:space="preserve">PEVuZE5vdGU+PENpdGU+PEF1dGhvcj5QbG9lbWFjaGVyPC9BdXRob3I+PFllYXI+MjAyMDwvWWVh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</w:fldData>
        </w:fldChar>
      </w:r>
      <w:r w:rsidR="00EC027B">
        <w:instrText xml:space="preserve"> ADDIN EN.CITE.DATA </w:instrText>
      </w:r>
      <w:r w:rsidR="00EC027B">
        <w:fldChar w:fldCharType="end"/>
      </w:r>
      <w:r w:rsidR="00FD6764">
        <w:fldChar w:fldCharType="separate"/>
      </w:r>
      <w:r w:rsidR="00EC027B" w:rsidRPr="00EC027B">
        <w:rPr>
          <w:noProof/>
          <w:vertAlign w:val="superscript"/>
        </w:rPr>
        <w:t>11</w:t>
      </w:r>
      <w:r w:rsidR="00FD6764">
        <w:fldChar w:fldCharType="end"/>
      </w:r>
      <w:r w:rsidR="003A00B9">
        <w:t xml:space="preserve">. </w:t>
      </w:r>
      <w:r w:rsidR="00791AE5">
        <w:t xml:space="preserve">Less is known about </w:t>
      </w:r>
      <w:r w:rsidR="00791AE5" w:rsidRPr="00791AE5">
        <w:rPr>
          <w:i/>
          <w:iCs/>
        </w:rPr>
        <w:t>M. lepromatosis</w:t>
      </w:r>
      <w:r w:rsidR="00791AE5">
        <w:t xml:space="preserve">. </w:t>
      </w:r>
      <w:r>
        <w:t>P</w:t>
      </w:r>
      <w:r w:rsidRPr="00347E34">
        <w:t xml:space="preserve">rolonged </w:t>
      </w:r>
      <w:r>
        <w:t xml:space="preserve">close </w:t>
      </w:r>
      <w:r w:rsidRPr="00347E34">
        <w:t xml:space="preserve">contact with infected individuals increases the risk of </w:t>
      </w:r>
      <w:r>
        <w:t>acquisition</w:t>
      </w:r>
      <w:r w:rsidR="00134F88">
        <w:t xml:space="preserve">, with transmission </w:t>
      </w:r>
      <w:r w:rsidR="006D1F86">
        <w:t>possibly mediated by</w:t>
      </w:r>
      <w:r w:rsidR="00134F88" w:rsidRPr="00134F88">
        <w:t xml:space="preserve"> respiratory droplets</w:t>
      </w:r>
      <w:r w:rsidR="0043330E">
        <w:t xml:space="preserve"> and direct contact</w:t>
      </w:r>
      <w:r w:rsidR="00FD3A52">
        <w:t xml:space="preserve"> </w:t>
      </w:r>
      <w:r w:rsidR="00FD6764">
        <w:fldChar w:fldCharType="begin">
          <w:fldData xml:space="preserve">PEVuZE5vdGU+PENpdGU+PEF1dGhvcj5QbG9lbWFjaGVyPC9BdXRob3I+PFllYXI+MjAyMDwvWWVh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</w:fldData>
        </w:fldChar>
      </w:r>
      <w:r w:rsidR="00EC027B">
        <w:instrText xml:space="preserve"> ADDIN EN.CITE </w:instrText>
      </w:r>
      <w:r w:rsidR="00EC027B">
        <w:fldChar w:fldCharType="begin">
          <w:fldData xml:space="preserve">PEVuZE5vdGU+PENpdGU+PEF1dGhvcj5QbG9lbWFjaGVyPC9BdXRob3I+PFllYXI+MjAyMDwvWWVh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</w:fldData>
        </w:fldChar>
      </w:r>
      <w:r w:rsidR="00EC027B">
        <w:instrText xml:space="preserve"> ADDIN EN.CITE.DATA </w:instrText>
      </w:r>
      <w:r w:rsidR="00EC027B">
        <w:fldChar w:fldCharType="end"/>
      </w:r>
      <w:r w:rsidR="00FD6764">
        <w:fldChar w:fldCharType="separate"/>
      </w:r>
      <w:r w:rsidR="00EC027B" w:rsidRPr="00EC027B">
        <w:rPr>
          <w:noProof/>
          <w:vertAlign w:val="superscript"/>
        </w:rPr>
        <w:t>11</w:t>
      </w:r>
      <w:r w:rsidR="00FD6764">
        <w:fldChar w:fldCharType="end"/>
      </w:r>
      <w:r w:rsidR="0043330E">
        <w:t>.</w:t>
      </w:r>
      <w:r w:rsidR="006D1F86">
        <w:t xml:space="preserve"> Environmental exposure may provide another source of transmission. </w:t>
      </w:r>
      <w:r w:rsidR="006D1F86" w:rsidRPr="00791AE5">
        <w:rPr>
          <w:i/>
          <w:iCs/>
        </w:rPr>
        <w:t>M. leprae</w:t>
      </w:r>
      <w:r w:rsidR="006D1F86">
        <w:t xml:space="preserve"> has been detected in the water and soil and can survive for months in </w:t>
      </w:r>
      <w:r w:rsidR="00A80F50">
        <w:t>free-living environmental</w:t>
      </w:r>
      <w:r w:rsidR="006D1F86" w:rsidRPr="006D1F86">
        <w:t xml:space="preserve"> amoebae</w:t>
      </w:r>
      <w:r w:rsidR="00FD6764">
        <w:fldChar w:fldCharType="begin">
          <w:fldData xml:space="preserve">PEVuZE5vdGU+PENpdGU+PEF1dGhvcj5XaGVhdDwvQXV0aG9yPjxZZWFyPjIwMTQ8L1llYXI+PFJl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</w:fldData>
        </w:fldChar>
      </w:r>
      <w:r w:rsidR="00EC027B">
        <w:instrText xml:space="preserve"> ADDIN EN.CITE </w:instrText>
      </w:r>
      <w:r w:rsidR="00EC027B">
        <w:fldChar w:fldCharType="begin">
          <w:fldData xml:space="preserve">PEVuZE5vdGU+PENpdGU+PEF1dGhvcj5XaGVhdDwvQXV0aG9yPjxZZWFyPjIwMTQ8L1llYXI+PFJl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</w:fldData>
        </w:fldChar>
      </w:r>
      <w:r w:rsidR="00EC027B">
        <w:instrText xml:space="preserve"> ADDIN EN.CITE.DATA </w:instrText>
      </w:r>
      <w:r w:rsidR="00EC027B">
        <w:fldChar w:fldCharType="end"/>
      </w:r>
      <w:r w:rsidR="00FD6764">
        <w:fldChar w:fldCharType="separate"/>
      </w:r>
      <w:r w:rsidR="00EC027B" w:rsidRPr="00EC027B">
        <w:rPr>
          <w:noProof/>
          <w:vertAlign w:val="superscript"/>
        </w:rPr>
        <w:t>12</w:t>
      </w:r>
      <w:r w:rsidR="00FD6764">
        <w:fldChar w:fldCharType="end"/>
      </w:r>
      <w:r w:rsidR="006D1F86">
        <w:t>.</w:t>
      </w:r>
      <w:r w:rsidR="003A00B9">
        <w:t xml:space="preserve"> Outdoor occupations at risk of skin breaks have been linked with an increased risk of leprosy, linked to inoculation injuries</w:t>
      </w:r>
      <w:r w:rsidR="00FD6764">
        <w:t xml:space="preserve"> </w:t>
      </w:r>
      <w:r w:rsidR="00FD6764">
        <w:fldChar w:fldCharType="begin">
          <w:fldData xml:space="preserve">PEVuZE5vdGU+PENpdGU+PEF1dGhvcj5MaTwvQXV0aG9yPjxZZWFyPjIwMjE8L1llYXI+PFJlY051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</w:fldData>
        </w:fldChar>
      </w:r>
      <w:r w:rsidR="00EC027B">
        <w:instrText xml:space="preserve"> ADDIN EN.CITE </w:instrText>
      </w:r>
      <w:r w:rsidR="00EC027B">
        <w:fldChar w:fldCharType="begin">
          <w:fldData xml:space="preserve">PEVuZE5vdGU+PENpdGU+PEF1dGhvcj5MaTwvQXV0aG9yPjxZZWFyPjIwMjE8L1llYXI+PFJlY051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</w:fldData>
        </w:fldChar>
      </w:r>
      <w:r w:rsidR="00EC027B">
        <w:instrText xml:space="preserve"> ADDIN EN.CITE.DATA </w:instrText>
      </w:r>
      <w:r w:rsidR="00EC027B">
        <w:fldChar w:fldCharType="end"/>
      </w:r>
      <w:r w:rsidR="00FD6764">
        <w:fldChar w:fldCharType="separate"/>
      </w:r>
      <w:r w:rsidR="00EC027B" w:rsidRPr="00EC027B">
        <w:rPr>
          <w:noProof/>
          <w:vertAlign w:val="superscript"/>
        </w:rPr>
        <w:t>13, 14</w:t>
      </w:r>
      <w:r w:rsidR="00FD6764">
        <w:fldChar w:fldCharType="end"/>
      </w:r>
      <w:r w:rsidR="003A00B9">
        <w:t xml:space="preserve">.  </w:t>
      </w:r>
    </w:p>
    <w:p w14:paraId="375AE07E" w14:textId="58378EFA" w:rsidR="00996772" w:rsidRPr="00197F8A" w:rsidRDefault="003A00B9" w:rsidP="00D43E74">
      <w:r>
        <w:t xml:space="preserve">Zoonotic transmission of </w:t>
      </w:r>
      <w:r w:rsidRPr="003A00B9">
        <w:rPr>
          <w:i/>
          <w:iCs/>
        </w:rPr>
        <w:t>M. leprae</w:t>
      </w:r>
      <w:r>
        <w:t xml:space="preserve"> can occur</w:t>
      </w:r>
      <w:r w:rsidR="00D45413">
        <w:t xml:space="preserve"> in certain animal species</w:t>
      </w:r>
      <w:r>
        <w:t xml:space="preserve">. </w:t>
      </w:r>
      <w:r w:rsidR="00D45413" w:rsidRPr="00D45413">
        <w:t>The nine-banded armadillo (Dasypus novemcinctus) is recogni</w:t>
      </w:r>
      <w:r w:rsidR="00BB603E">
        <w:t>s</w:t>
      </w:r>
      <w:r w:rsidR="00D45413" w:rsidRPr="00D45413">
        <w:t xml:space="preserve">ed as a host and reservoir of </w:t>
      </w:r>
      <w:r w:rsidR="00D45413" w:rsidRPr="00791AE5">
        <w:rPr>
          <w:i/>
          <w:iCs/>
        </w:rPr>
        <w:t>M. leprae</w:t>
      </w:r>
      <w:r w:rsidR="008A539D">
        <w:rPr>
          <w:i/>
          <w:iCs/>
        </w:rPr>
        <w:t xml:space="preserve"> </w:t>
      </w:r>
      <w:r w:rsidR="008A539D" w:rsidRPr="008A539D">
        <w:fldChar w:fldCharType="begin">
          <w:fldData xml:space="preserve">PEVuZE5vdGU+PENpdGU+PEF1dGhvcj5WZXJhLUNhYnJlcmE8L0F1dGhvcj48WWVhcj4yMDIyPC9Z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</w:fldData>
        </w:fldChar>
      </w:r>
      <w:r w:rsidR="00EC027B">
        <w:instrText xml:space="preserve"> ADDIN EN.CITE </w:instrText>
      </w:r>
      <w:r w:rsidR="00EC027B">
        <w:fldChar w:fldCharType="begin">
          <w:fldData xml:space="preserve">PEVuZE5vdGU+PENpdGU+PEF1dGhvcj5WZXJhLUNhYnJlcmE8L0F1dGhvcj48WWVhcj4yMDIyPC9Z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</w:fldData>
        </w:fldChar>
      </w:r>
      <w:r w:rsidR="00EC027B">
        <w:instrText xml:space="preserve"> ADDIN EN.CITE.DATA </w:instrText>
      </w:r>
      <w:r w:rsidR="00EC027B">
        <w:fldChar w:fldCharType="end"/>
      </w:r>
      <w:r w:rsidR="008A539D" w:rsidRPr="008A539D">
        <w:fldChar w:fldCharType="separate"/>
      </w:r>
      <w:r w:rsidR="00EC027B" w:rsidRPr="00EC027B">
        <w:rPr>
          <w:noProof/>
          <w:vertAlign w:val="superscript"/>
        </w:rPr>
        <w:t>15</w:t>
      </w:r>
      <w:r w:rsidR="008A539D" w:rsidRPr="008A539D">
        <w:fldChar w:fldCharType="end"/>
      </w:r>
      <w:r w:rsidR="00D45413" w:rsidRPr="00791AE5">
        <w:rPr>
          <w:i/>
          <w:iCs/>
        </w:rPr>
        <w:t>.</w:t>
      </w:r>
      <w:r w:rsidR="00D45413">
        <w:t xml:space="preserve"> </w:t>
      </w:r>
      <w:r w:rsidR="00A80F50">
        <w:t>A</w:t>
      </w:r>
      <w:r w:rsidR="00D45413" w:rsidRPr="00D45413">
        <w:t xml:space="preserve">rmadillos can carry </w:t>
      </w:r>
      <w:r w:rsidR="00A80F50">
        <w:t>and transmit the bacterium</w:t>
      </w:r>
      <w:r w:rsidR="00D45413" w:rsidRPr="00D45413">
        <w:t xml:space="preserve"> to humans through direct contact or environmental exposure</w:t>
      </w:r>
      <w:r w:rsidR="008A539D">
        <w:t xml:space="preserve"> </w:t>
      </w:r>
      <w:r w:rsidR="008A539D" w:rsidRPr="008A539D">
        <w:fldChar w:fldCharType="begin">
          <w:fldData xml:space="preserve">PEVuZE5vdGU+PENpdGU+PEF1dGhvcj5WZXJhLUNhYnJlcmE8L0F1dGhvcj48WWVhcj4yMDIyPC9Z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</w:fldData>
        </w:fldChar>
      </w:r>
      <w:r w:rsidR="00EC027B">
        <w:instrText xml:space="preserve"> ADDIN EN.CITE </w:instrText>
      </w:r>
      <w:r w:rsidR="00EC027B">
        <w:fldChar w:fldCharType="begin">
          <w:fldData xml:space="preserve">PEVuZE5vdGU+PENpdGU+PEF1dGhvcj5WZXJhLUNhYnJlcmE8L0F1dGhvcj48WWVhcj4yMDIyPC9Z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</w:fldData>
        </w:fldChar>
      </w:r>
      <w:r w:rsidR="00EC027B">
        <w:instrText xml:space="preserve"> ADDIN EN.CITE.DATA </w:instrText>
      </w:r>
      <w:r w:rsidR="00EC027B">
        <w:fldChar w:fldCharType="end"/>
      </w:r>
      <w:r w:rsidR="008A539D" w:rsidRPr="008A539D">
        <w:fldChar w:fldCharType="separate"/>
      </w:r>
      <w:r w:rsidR="00EC027B" w:rsidRPr="00EC027B">
        <w:rPr>
          <w:noProof/>
          <w:vertAlign w:val="superscript"/>
        </w:rPr>
        <w:t>15</w:t>
      </w:r>
      <w:r w:rsidR="008A539D" w:rsidRPr="008A539D">
        <w:fldChar w:fldCharType="end"/>
      </w:r>
      <w:r w:rsidR="00D45413" w:rsidRPr="00D45413">
        <w:t>. This zoonotic transmission is particularly relevant in regions w</w:t>
      </w:r>
      <w:r w:rsidR="00A80F50">
        <w:t>ith armadillos</w:t>
      </w:r>
      <w:r w:rsidR="00D45413" w:rsidRPr="00D45413">
        <w:t xml:space="preserve">, such as parts of the Americas. </w:t>
      </w:r>
      <w:r w:rsidR="00D45413">
        <w:t xml:space="preserve">Additionally, </w:t>
      </w:r>
      <w:r w:rsidR="00D45413" w:rsidRPr="00791AE5">
        <w:rPr>
          <w:i/>
          <w:iCs/>
        </w:rPr>
        <w:t xml:space="preserve">M. leprae </w:t>
      </w:r>
      <w:r w:rsidR="00D45413" w:rsidRPr="00791AE5">
        <w:t>and</w:t>
      </w:r>
      <w:r w:rsidR="00D45413" w:rsidRPr="00791AE5">
        <w:rPr>
          <w:i/>
          <w:iCs/>
        </w:rPr>
        <w:t xml:space="preserve"> M. lepromatosis</w:t>
      </w:r>
      <w:r w:rsidR="00D45413">
        <w:t xml:space="preserve"> infections have been reported in red squirrels in </w:t>
      </w:r>
      <w:r w:rsidR="00D45413" w:rsidRPr="00D45413">
        <w:t>England, Wales, Scotland and Ireland</w:t>
      </w:r>
      <w:r w:rsidR="008A539D">
        <w:t xml:space="preserve"> </w:t>
      </w:r>
      <w:r w:rsidR="008A539D">
        <w:fldChar w:fldCharType="begin">
          <w:fldData xml:space="preserve">PEVuZE5vdGU+PENpdGU+PEF1dGhvcj5BdmFuemk8L0F1dGhvcj48WWVhcj4yMDE2PC9ZZWFyPjxS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==
</w:fldData>
        </w:fldChar>
      </w:r>
      <w:r w:rsidR="00EC027B">
        <w:instrText xml:space="preserve"> ADDIN EN.CITE </w:instrText>
      </w:r>
      <w:r w:rsidR="00EC027B">
        <w:fldChar w:fldCharType="begin">
          <w:fldData xml:space="preserve">PEVuZE5vdGU+PENpdGU+PEF1dGhvcj5BdmFuemk8L0F1dGhvcj48WWVhcj4yMDE2PC9ZZWFyPjxS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==
</w:fldData>
        </w:fldChar>
      </w:r>
      <w:r w:rsidR="00EC027B">
        <w:instrText xml:space="preserve"> ADDIN EN.CITE.DATA </w:instrText>
      </w:r>
      <w:r w:rsidR="00EC027B">
        <w:fldChar w:fldCharType="end"/>
      </w:r>
      <w:r w:rsidR="008A539D">
        <w:fldChar w:fldCharType="separate"/>
      </w:r>
      <w:r w:rsidR="00EC027B" w:rsidRPr="00EC027B">
        <w:rPr>
          <w:noProof/>
          <w:vertAlign w:val="superscript"/>
        </w:rPr>
        <w:t>16</w:t>
      </w:r>
      <w:r w:rsidR="008A539D">
        <w:fldChar w:fldCharType="end"/>
      </w:r>
      <w:r w:rsidR="00957AAC">
        <w:t>.</w:t>
      </w:r>
      <w:r w:rsidR="00D45413">
        <w:t xml:space="preserve"> These squirrels can serve as a reservoir for the bacteria, and transmission to hu</w:t>
      </w:r>
      <w:r w:rsidR="008A539D">
        <w:t>m</w:t>
      </w:r>
      <w:r w:rsidR="00D45413">
        <w:t>ans may be possible</w:t>
      </w:r>
      <w:r w:rsidR="001B2294">
        <w:t xml:space="preserve"> </w:t>
      </w:r>
      <w:r w:rsidR="008A539D">
        <w:fldChar w:fldCharType="begin">
          <w:fldData xml:space="preserve">PEVuZE5vdGU+PENpdGU+PEF1dGhvcj5BdmFuemk8L0F1dGhvcj48WWVhcj4yMDE2PC9ZZWFyPjxS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==
</w:fldData>
        </w:fldChar>
      </w:r>
      <w:r w:rsidR="00EC027B">
        <w:instrText xml:space="preserve"> ADDIN EN.CITE </w:instrText>
      </w:r>
      <w:r w:rsidR="00EC027B">
        <w:fldChar w:fldCharType="begin">
          <w:fldData xml:space="preserve">PEVuZE5vdGU+PENpdGU+PEF1dGhvcj5BdmFuemk8L0F1dGhvcj48WWVhcj4yMDE2PC9ZZWFyPjxS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==
</w:fldData>
        </w:fldChar>
      </w:r>
      <w:r w:rsidR="00EC027B">
        <w:instrText xml:space="preserve"> ADDIN EN.CITE.DATA </w:instrText>
      </w:r>
      <w:r w:rsidR="00EC027B">
        <w:fldChar w:fldCharType="end"/>
      </w:r>
      <w:r w:rsidR="008A539D">
        <w:fldChar w:fldCharType="separate"/>
      </w:r>
      <w:r w:rsidR="00EC027B" w:rsidRPr="00EC027B">
        <w:rPr>
          <w:noProof/>
          <w:vertAlign w:val="superscript"/>
        </w:rPr>
        <w:t>16</w:t>
      </w:r>
      <w:r w:rsidR="008A539D">
        <w:fldChar w:fldCharType="end"/>
      </w:r>
      <w:r w:rsidR="00D45413">
        <w:t xml:space="preserve">. Naturally occurring infections of </w:t>
      </w:r>
      <w:r w:rsidR="00D45413" w:rsidRPr="00D45413">
        <w:rPr>
          <w:i/>
          <w:iCs/>
        </w:rPr>
        <w:t>M. leprae</w:t>
      </w:r>
      <w:r w:rsidR="00D45413">
        <w:t xml:space="preserve"> have also been documented in non-human primates</w:t>
      </w:r>
      <w:r w:rsidR="00A23F2A">
        <w:t xml:space="preserve"> </w:t>
      </w:r>
      <w:r w:rsidR="00692180">
        <w:fldChar w:fldCharType="begin">
          <w:fldData xml:space="preserve">PEVuZE5vdGU+PENpdGU+PEF1dGhvcj5Ib2NraW5nczwvQXV0aG9yPjxZZWFyPjIwMjE8L1llYXI+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</w:fldData>
        </w:fldChar>
      </w:r>
      <w:r w:rsidR="00EC027B">
        <w:instrText xml:space="preserve"> ADDIN EN.CITE </w:instrText>
      </w:r>
      <w:r w:rsidR="00EC027B">
        <w:fldChar w:fldCharType="begin">
          <w:fldData xml:space="preserve">PEVuZE5vdGU+PENpdGU+PEF1dGhvcj5Ib2NraW5nczwvQXV0aG9yPjxZZWFyPjIwMjE8L1llYXI+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</w:fldData>
        </w:fldChar>
      </w:r>
      <w:r w:rsidR="00EC027B">
        <w:instrText xml:space="preserve"> ADDIN EN.CITE.DATA </w:instrText>
      </w:r>
      <w:r w:rsidR="00EC027B">
        <w:fldChar w:fldCharType="end"/>
      </w:r>
      <w:r w:rsidR="00692180">
        <w:fldChar w:fldCharType="separate"/>
      </w:r>
      <w:r w:rsidR="00EC027B" w:rsidRPr="00EC027B">
        <w:rPr>
          <w:noProof/>
          <w:vertAlign w:val="superscript"/>
        </w:rPr>
        <w:t>17</w:t>
      </w:r>
      <w:r w:rsidR="00692180">
        <w:fldChar w:fldCharType="end"/>
      </w:r>
      <w:r w:rsidR="00D45413">
        <w:t>. While non-human primates can be infected, the risk of transmission to humans from these animals is considered low.</w:t>
      </w:r>
      <w:r w:rsidR="00B827CB">
        <w:t xml:space="preserve"> </w:t>
      </w:r>
      <w:r w:rsidR="004C0B40">
        <w:t>Arthropod</w:t>
      </w:r>
      <w:r w:rsidR="00B827CB">
        <w:t xml:space="preserve"> vectors such as ticks have also been </w:t>
      </w:r>
      <w:r w:rsidR="00197F8A">
        <w:t xml:space="preserve">suggested to act as a vector </w:t>
      </w:r>
      <w:r w:rsidR="00692180">
        <w:t xml:space="preserve">for </w:t>
      </w:r>
      <w:r w:rsidR="00197F8A" w:rsidRPr="00197F8A">
        <w:rPr>
          <w:i/>
          <w:iCs/>
        </w:rPr>
        <w:t>M. leprae</w:t>
      </w:r>
      <w:r w:rsidR="00197F8A">
        <w:rPr>
          <w:i/>
          <w:iCs/>
        </w:rPr>
        <w:t xml:space="preserve"> </w:t>
      </w:r>
      <w:r w:rsidR="00197F8A">
        <w:t>transmission</w:t>
      </w:r>
      <w:r w:rsidR="00A23F2A">
        <w:t xml:space="preserve"> </w:t>
      </w:r>
      <w:r w:rsidR="00692180">
        <w:fldChar w:fldCharType="begin">
          <w:fldData xml:space="preserve">PEVuZE5vdGU+PENpdGU+PEF1dGhvcj5Ub25nbHVhbjwvQXV0aG9yPjxZZWFyPjIwMjE8L1llYXI+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</w:fldData>
        </w:fldChar>
      </w:r>
      <w:r w:rsidR="00EC027B">
        <w:instrText xml:space="preserve"> ADDIN EN.CITE </w:instrText>
      </w:r>
      <w:r w:rsidR="00EC027B">
        <w:fldChar w:fldCharType="begin">
          <w:fldData xml:space="preserve">PEVuZE5vdGU+PENpdGU+PEF1dGhvcj5Ub25nbHVhbjwvQXV0aG9yPjxZZWFyPjIwMjE8L1llYXI+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</w:fldData>
        </w:fldChar>
      </w:r>
      <w:r w:rsidR="00EC027B">
        <w:instrText xml:space="preserve"> ADDIN EN.CITE.DATA </w:instrText>
      </w:r>
      <w:r w:rsidR="00EC027B">
        <w:fldChar w:fldCharType="end"/>
      </w:r>
      <w:r w:rsidR="00692180">
        <w:fldChar w:fldCharType="separate"/>
      </w:r>
      <w:r w:rsidR="00EC027B" w:rsidRPr="00EC027B">
        <w:rPr>
          <w:noProof/>
          <w:vertAlign w:val="superscript"/>
        </w:rPr>
        <w:t>18</w:t>
      </w:r>
      <w:r w:rsidR="00692180">
        <w:fldChar w:fldCharType="end"/>
      </w:r>
      <w:r w:rsidR="00197F8A">
        <w:t xml:space="preserve">. </w:t>
      </w:r>
    </w:p>
    <w:p w14:paraId="54B92C7F" w14:textId="77E64D72" w:rsidR="00957AAC" w:rsidRPr="006F349D" w:rsidRDefault="00996772" w:rsidP="00D43E74">
      <w:pPr>
        <w:spacing w:before="0" w:after="0"/>
        <w:rPr>
          <w:rStyle w:val="Strong"/>
        </w:rPr>
      </w:pPr>
      <w:r w:rsidRPr="006F349D">
        <w:rPr>
          <w:rStyle w:val="Strong"/>
        </w:rPr>
        <w:t xml:space="preserve">Clinical Presentation and Management </w:t>
      </w:r>
    </w:p>
    <w:p w14:paraId="4B3DC5CE" w14:textId="234BF7D0" w:rsidR="0024776A" w:rsidRDefault="0024776A" w:rsidP="00D43E74">
      <w:pPr>
        <w:spacing w:before="0"/>
      </w:pPr>
      <w:r>
        <w:t>Leprosy can present in different forms, each with distinct characteristics</w:t>
      </w:r>
      <w:r w:rsidR="0031544F">
        <w:t xml:space="preserve"> </w:t>
      </w:r>
      <w:r w:rsidR="0031544F">
        <w:fldChar w:fldCharType="begin"/>
      </w:r>
      <w:r w:rsidR="00EC027B">
        <w:instrText xml:space="preserve"> ADDIN EN.CITE &lt;EndNote&gt;&lt;Cite&gt;&lt;Author&gt;World Health Organization&lt;/Author&gt;&lt;Year&gt;2023&lt;/Year&gt;&lt;RecNum&gt;14948&lt;/RecNum&gt;&lt;DisplayText&gt;&lt;style face="superscript"&gt;5&lt;/style&gt;&lt;/DisplayText&gt;&lt;record&gt;&lt;rec-number&gt;14948&lt;/rec-number&gt;&lt;foreign-keys&gt;&lt;key app="EN" db-id="zvd9drxf0p0df9etsz4psxwd5vwrtxz0fvpt" timestamp="1691544279"&gt;14948&lt;/key&gt;&lt;/foreign-keys&gt;&lt;ref-type name="Web Page"&gt;12&lt;/ref-type&gt;&lt;contributors&gt;&lt;authors&gt;&lt;author&gt;World Health Organization,&lt;/author&gt;&lt;/authors&gt;&lt;/contributors&gt;&lt;titles&gt;&lt;title&gt;Leprosy&lt;/title&gt;&lt;/titles&gt;&lt;volume&gt;2023&lt;/volume&gt;&lt;number&gt;9th August &lt;/number&gt;&lt;dates&gt;&lt;year&gt;2023&lt;/year&gt;&lt;/dates&gt;&lt;pub-location&gt;Online&lt;/pub-location&gt;&lt;urls&gt;&lt;related-urls&gt;&lt;url&gt;https://www.who.int/data/gho/data/themes/topics/topic-details/GHO/leprosy&lt;/url&gt;&lt;/related-urls&gt;&lt;/urls&gt;&lt;/record&gt;&lt;/Cite&gt;&lt;/EndNote&gt;</w:instrText>
      </w:r>
      <w:r w:rsidR="0031544F">
        <w:fldChar w:fldCharType="separate"/>
      </w:r>
      <w:r w:rsidR="00EC027B" w:rsidRPr="00EC027B">
        <w:rPr>
          <w:noProof/>
          <w:vertAlign w:val="superscript"/>
        </w:rPr>
        <w:t>5</w:t>
      </w:r>
      <w:r w:rsidR="0031544F">
        <w:fldChar w:fldCharType="end"/>
      </w:r>
      <w:r>
        <w:t xml:space="preserve">. </w:t>
      </w:r>
      <w:r w:rsidR="007F7C76" w:rsidRPr="007F7C76">
        <w:t>Paucibacillary or Tuberculoid Hansen</w:t>
      </w:r>
      <w:r w:rsidR="00897825">
        <w:t>'</w:t>
      </w:r>
      <w:r w:rsidR="007F7C76" w:rsidRPr="007F7C76">
        <w:t>s disease is characteri</w:t>
      </w:r>
      <w:r w:rsidR="00BB603E">
        <w:t>s</w:t>
      </w:r>
      <w:r w:rsidR="007F7C76" w:rsidRPr="007F7C76">
        <w:t xml:space="preserve">ed by one </w:t>
      </w:r>
      <w:r w:rsidR="00C63747">
        <w:t xml:space="preserve">to five </w:t>
      </w:r>
      <w:r w:rsidR="007F7C76" w:rsidRPr="007F7C76">
        <w:t>hypopigmented or hyperpigmented skin macules</w:t>
      </w:r>
      <w:r w:rsidR="00C63747">
        <w:t xml:space="preserve"> without </w:t>
      </w:r>
      <w:r w:rsidR="00A80F50">
        <w:t>demonstrating</w:t>
      </w:r>
      <w:r w:rsidR="00C63747">
        <w:t xml:space="preserve"> bacilli in a skin smear </w:t>
      </w:r>
      <w:r w:rsidR="0031544F">
        <w:fldChar w:fldCharType="begin"/>
      </w:r>
      <w:r w:rsidR="00EC027B">
        <w:instrText xml:space="preserve"> ADDIN EN.CITE &lt;EndNote&gt;&lt;Cite&gt;&lt;Author&gt;World Health Organization&lt;/Author&gt;&lt;Year&gt;2023&lt;/Year&gt;&lt;RecNum&gt;14948&lt;/RecNum&gt;&lt;DisplayText&gt;&lt;style face="superscript"&gt;5&lt;/style&gt;&lt;/DisplayText&gt;&lt;record&gt;&lt;rec-number&gt;14948&lt;/rec-number&gt;&lt;foreign-keys&gt;&lt;key app="EN" db-id="zvd9drxf0p0df9etsz4psxwd5vwrtxz0fvpt" timestamp="1691544279"&gt;14948&lt;/key&gt;&lt;/foreign-keys&gt;&lt;ref-type name="Web Page"&gt;12&lt;/ref-type&gt;&lt;contributors&gt;&lt;authors&gt;&lt;author&gt;World Health Organization,&lt;/author&gt;&lt;/authors&gt;&lt;/contributors&gt;&lt;titles&gt;&lt;title&gt;Leprosy&lt;/title&gt;&lt;/titles&gt;&lt;volume&gt;2023&lt;/volume&gt;&lt;number&gt;9th August &lt;/number&gt;&lt;dates&gt;&lt;year&gt;2023&lt;/year&gt;&lt;/dates&gt;&lt;pub-location&gt;Online&lt;/pub-location&gt;&lt;urls&gt;&lt;related-urls&gt;&lt;url&gt;https://www.who.int/data/gho/data/themes/topics/topic-details/GHO/leprosy&lt;/url&gt;&lt;/related-urls&gt;&lt;/urls&gt;&lt;/record&gt;&lt;/Cite&gt;&lt;/EndNote&gt;</w:instrText>
      </w:r>
      <w:r w:rsidR="0031544F">
        <w:fldChar w:fldCharType="separate"/>
      </w:r>
      <w:r w:rsidR="00EC027B" w:rsidRPr="00EC027B">
        <w:rPr>
          <w:noProof/>
          <w:vertAlign w:val="superscript"/>
        </w:rPr>
        <w:t>5</w:t>
      </w:r>
      <w:r w:rsidR="0031544F">
        <w:fldChar w:fldCharType="end"/>
      </w:r>
      <w:r w:rsidR="007F7C76" w:rsidRPr="007F7C76">
        <w:t>. These skin lesions exhibit a loss of sensation due to infection of peripheral nerves supplying the affected region. The body</w:t>
      </w:r>
      <w:r w:rsidR="00897825">
        <w:t>'</w:t>
      </w:r>
      <w:r w:rsidR="007F7C76" w:rsidRPr="007F7C76">
        <w:t>s immune response may also cause swelling of the peripheral nerves, which can be felt under the skin. The affected nerves may or may not be tender to touch.</w:t>
      </w:r>
      <w:r w:rsidR="0031544F">
        <w:t xml:space="preserve"> </w:t>
      </w:r>
      <w:r w:rsidR="007F7C76" w:rsidRPr="007F7C76">
        <w:t>Multibacillary or Lepromatous Hansen</w:t>
      </w:r>
      <w:r w:rsidR="00897825">
        <w:t>'</w:t>
      </w:r>
      <w:r w:rsidR="007F7C76" w:rsidRPr="007F7C76">
        <w:t xml:space="preserve">s disease is more severe and involves widespread or diffuse skin involvement. </w:t>
      </w:r>
      <w:r w:rsidR="00EA0DDD" w:rsidRPr="007F7C76">
        <w:t xml:space="preserve">Multibacillary </w:t>
      </w:r>
      <w:r w:rsidR="007F7C76" w:rsidRPr="007F7C76">
        <w:t xml:space="preserve">leprosy </w:t>
      </w:r>
      <w:r w:rsidR="00A80F50">
        <w:t>can potentially</w:t>
      </w:r>
      <w:r w:rsidR="007F7C76" w:rsidRPr="007F7C76">
        <w:t xml:space="preserve"> affect other organs, such as the eyes, nose, testes, and bone</w:t>
      </w:r>
      <w:r w:rsidR="0031544F" w:rsidRPr="0031544F">
        <w:t xml:space="preserve"> </w:t>
      </w:r>
      <w:r w:rsidR="0031544F">
        <w:fldChar w:fldCharType="begin"/>
      </w:r>
      <w:r w:rsidR="00EC027B">
        <w:instrText xml:space="preserve"> ADDIN EN.CITE &lt;EndNote&gt;&lt;Cite&gt;&lt;Author&gt;World Health Organization&lt;/Author&gt;&lt;Year&gt;2023&lt;/Year&gt;&lt;RecNum&gt;14948&lt;/RecNum&gt;&lt;DisplayText&gt;&lt;style face="superscript"&gt;5&lt;/style&gt;&lt;/DisplayText&gt;&lt;record&gt;&lt;rec-number&gt;14948&lt;/rec-number&gt;&lt;foreign-keys&gt;&lt;key app="EN" db-id="zvd9drxf0p0df9etsz4psxwd5vwrtxz0fvpt" timestamp="1691544279"&gt;14948&lt;/key&gt;&lt;/foreign-keys&gt;&lt;ref-type name="Web Page"&gt;12&lt;/ref-type&gt;&lt;contributors&gt;&lt;authors&gt;&lt;author&gt;World Health Organization,&lt;/author&gt;&lt;/authors&gt;&lt;/contributors&gt;&lt;titles&gt;&lt;title&gt;Leprosy&lt;/title&gt;&lt;/titles&gt;&lt;volume&gt;2023&lt;/volume&gt;&lt;number&gt;9th August &lt;/number&gt;&lt;dates&gt;&lt;year&gt;2023&lt;/year&gt;&lt;/dates&gt;&lt;pub-location&gt;Online&lt;/pub-location&gt;&lt;urls&gt;&lt;related-urls&gt;&lt;url&gt;https://www.who.int/data/gho/data/themes/topics/topic-details/GHO/leprosy&lt;/url&gt;&lt;/related-urls&gt;&lt;/urls&gt;&lt;/record&gt;&lt;/Cite&gt;&lt;/EndNote&gt;</w:instrText>
      </w:r>
      <w:r w:rsidR="0031544F">
        <w:fldChar w:fldCharType="separate"/>
      </w:r>
      <w:r w:rsidR="00EC027B" w:rsidRPr="00EC027B">
        <w:rPr>
          <w:noProof/>
          <w:vertAlign w:val="superscript"/>
        </w:rPr>
        <w:t>5</w:t>
      </w:r>
      <w:r w:rsidR="0031544F">
        <w:fldChar w:fldCharType="end"/>
      </w:r>
      <w:r w:rsidR="007F7C76" w:rsidRPr="007F7C76">
        <w:t>. The nodular form is the most advanced manifestation, characteri</w:t>
      </w:r>
      <w:r w:rsidR="00BB603E">
        <w:t>s</w:t>
      </w:r>
      <w:r w:rsidR="007F7C76" w:rsidRPr="007F7C76">
        <w:t xml:space="preserve">ed by ulcerated nodules containing many bacilli packed in macrophages, which appear as large foamy cells. </w:t>
      </w:r>
      <w:r w:rsidR="00A80F50" w:rsidRPr="007F7C76">
        <w:t xml:space="preserve">Multibacillary </w:t>
      </w:r>
      <w:r w:rsidR="007F7C76" w:rsidRPr="007F7C76">
        <w:t xml:space="preserve">leprosy is associated with multiple symmetrically distributed skin lesions that may </w:t>
      </w:r>
      <w:r w:rsidR="007F7C76">
        <w:t>have preserved sensation</w:t>
      </w:r>
      <w:r w:rsidR="0031544F">
        <w:t xml:space="preserve"> </w:t>
      </w:r>
      <w:r w:rsidR="0031544F">
        <w:fldChar w:fldCharType="begin"/>
      </w:r>
      <w:r w:rsidR="00EC027B">
        <w:instrText xml:space="preserve"> ADDIN EN.CITE &lt;EndNote&gt;&lt;Cite&gt;&lt;Author&gt;World Health Organization&lt;/Author&gt;&lt;Year&gt;2023&lt;/Year&gt;&lt;RecNum&gt;14948&lt;/RecNum&gt;&lt;DisplayText&gt;&lt;style face="superscript"&gt;5&lt;/style&gt;&lt;/DisplayText&gt;&lt;record&gt;&lt;rec-number&gt;14948&lt;/rec-number&gt;&lt;foreign-keys&gt;&lt;key app="EN" db-id="zvd9drxf0p0df9etsz4psxwd5vwrtxz0fvpt" timestamp="1691544279"&gt;14948&lt;/key&gt;&lt;/foreign-keys&gt;&lt;ref-type name="Web Page"&gt;12&lt;/ref-type&gt;&lt;contributors&gt;&lt;authors&gt;&lt;author&gt;World Health Organization,&lt;/author&gt;&lt;/authors&gt;&lt;/contributors&gt;&lt;titles&gt;&lt;title&gt;Leprosy&lt;/title&gt;&lt;/titles&gt;&lt;volume&gt;2023&lt;/volume&gt;&lt;number&gt;9th August &lt;/number&gt;&lt;dates&gt;&lt;year&gt;2023&lt;/year&gt;&lt;/dates&gt;&lt;pub-location&gt;Online&lt;/pub-location&gt;&lt;urls&gt;&lt;related-urls&gt;&lt;url&gt;https://www.who.int/data/gho/data/themes/topics/topic-details/GHO/leprosy&lt;/url&gt;&lt;/related-urls&gt;&lt;/urls&gt;&lt;/record&gt;&lt;/Cite&gt;&lt;/EndNote&gt;</w:instrText>
      </w:r>
      <w:r w:rsidR="0031544F">
        <w:fldChar w:fldCharType="separate"/>
      </w:r>
      <w:r w:rsidR="00EC027B" w:rsidRPr="00EC027B">
        <w:rPr>
          <w:noProof/>
          <w:vertAlign w:val="superscript"/>
        </w:rPr>
        <w:t>5</w:t>
      </w:r>
      <w:r w:rsidR="0031544F">
        <w:fldChar w:fldCharType="end"/>
      </w:r>
      <w:r w:rsidR="0031544F">
        <w:t>.</w:t>
      </w:r>
      <w:r w:rsidR="007F7C76" w:rsidRPr="007F7C76">
        <w:t xml:space="preserve"> Nodules, plaques, and thickened dermis are common, and the</w:t>
      </w:r>
      <w:r w:rsidR="00A80F50">
        <w:t xml:space="preserve"> nasal mucosa is often involved</w:t>
      </w:r>
      <w:r w:rsidR="007F7C76" w:rsidRPr="007F7C76">
        <w:t>, leading to nasal congestion and epistaxis</w:t>
      </w:r>
      <w:r w:rsidR="00A80F50">
        <w:t>.</w:t>
      </w:r>
      <w:r w:rsidR="0031544F">
        <w:t xml:space="preserve"> </w:t>
      </w:r>
      <w:r w:rsidR="007F7C76" w:rsidRPr="007F7C76">
        <w:t>Borderline or Dimorphous Hansen</w:t>
      </w:r>
      <w:r w:rsidR="00897825">
        <w:t>'</w:t>
      </w:r>
      <w:r w:rsidR="007F7C76" w:rsidRPr="007F7C76">
        <w:t>s disease</w:t>
      </w:r>
      <w:r w:rsidR="00A80F50">
        <w:t xml:space="preserve"> i</w:t>
      </w:r>
      <w:r w:rsidR="007F7C76" w:rsidRPr="007F7C76">
        <w:t xml:space="preserve">s the most common form and falls </w:t>
      </w:r>
      <w:r w:rsidR="00A80F50">
        <w:t>between the tuberculoid and lepromatous forms</w:t>
      </w:r>
      <w:r w:rsidR="00957AAC">
        <w:t xml:space="preserve"> with regard to severity</w:t>
      </w:r>
      <w:r w:rsidR="0031544F" w:rsidRPr="0031544F">
        <w:t xml:space="preserve"> </w:t>
      </w:r>
      <w:r w:rsidR="0031544F">
        <w:fldChar w:fldCharType="begin"/>
      </w:r>
      <w:r w:rsidR="00EC027B">
        <w:instrText xml:space="preserve"> ADDIN EN.CITE &lt;EndNote&gt;&lt;Cite&gt;&lt;Author&gt;World Health Organization&lt;/Author&gt;&lt;Year&gt;2023&lt;/Year&gt;&lt;RecNum&gt;14948&lt;/RecNum&gt;&lt;DisplayText&gt;&lt;style face="superscript"&gt;5&lt;/style&gt;&lt;/DisplayText&gt;&lt;record&gt;&lt;rec-number&gt;14948&lt;/rec-number&gt;&lt;foreign-keys&gt;&lt;key app="EN" db-id="zvd9drxf0p0df9etsz4psxwd5vwrtxz0fvpt" timestamp="1691544279"&gt;14948&lt;/key&gt;&lt;/foreign-keys&gt;&lt;ref-type name="Web Page"&gt;12&lt;/ref-type&gt;&lt;contributors&gt;&lt;authors&gt;&lt;author&gt;World Health Organization,&lt;/author&gt;&lt;/authors&gt;&lt;/contributors&gt;&lt;titles&gt;&lt;title&gt;Leprosy&lt;/title&gt;&lt;/titles&gt;&lt;volume&gt;2023&lt;/volume&gt;&lt;number&gt;9th August &lt;/number&gt;&lt;dates&gt;&lt;year&gt;2023&lt;/year&gt;&lt;/dates&gt;&lt;pub-location&gt;Online&lt;/pub-location&gt;&lt;urls&gt;&lt;related-urls&gt;&lt;url&gt;https://www.who.int/data/gho/data/themes/topics/topic-details/GHO/leprosy&lt;/url&gt;&lt;/related-urls&gt;&lt;/urls&gt;&lt;/record&gt;&lt;/Cite&gt;&lt;/EndNote&gt;</w:instrText>
      </w:r>
      <w:r w:rsidR="0031544F">
        <w:fldChar w:fldCharType="separate"/>
      </w:r>
      <w:r w:rsidR="00EC027B" w:rsidRPr="00EC027B">
        <w:rPr>
          <w:noProof/>
          <w:vertAlign w:val="superscript"/>
        </w:rPr>
        <w:t>5</w:t>
      </w:r>
      <w:r w:rsidR="0031544F">
        <w:fldChar w:fldCharType="end"/>
      </w:r>
      <w:r w:rsidR="007F7C76" w:rsidRPr="007F7C76">
        <w:t xml:space="preserve">. The </w:t>
      </w:r>
      <w:r w:rsidR="007F7C76" w:rsidRPr="007F7C76">
        <w:lastRenderedPageBreak/>
        <w:t xml:space="preserve">skin lesions in this form resemble those seen in tuberculoid leprosy but are more numerous and can occur anywhere on the body. Peripheral nerves are also affected, resulting in weakness and </w:t>
      </w:r>
      <w:r w:rsidR="00795714" w:rsidRPr="007F7C76">
        <w:t>anaesthesia</w:t>
      </w:r>
      <w:r w:rsidR="007F7C76">
        <w:t>.</w:t>
      </w:r>
      <w:r w:rsidR="0031544F">
        <w:t xml:space="preserve"> </w:t>
      </w:r>
      <w:r w:rsidRPr="0024776A">
        <w:t>In addition to the specific types of leprosy, various clinical manifestations may occur, including nerve enlargement, corneal ulcers, staphyloma of the eye, nasal changes such as saddle nose deformity, ear lesions, erosion of digits, and resorption of digits.</w:t>
      </w:r>
    </w:p>
    <w:p w14:paraId="4F3F50B0" w14:textId="4B0994CE" w:rsidR="00C31CAC" w:rsidRDefault="00C31CAC" w:rsidP="00D43E74">
      <w:r>
        <w:t>Leprosy reactions can occur before, during and after treatment and are a significant cause of leprosy-associated morbidity</w:t>
      </w:r>
      <w:r w:rsidRPr="00C31CAC">
        <w:t xml:space="preserve"> </w:t>
      </w:r>
      <w:r w:rsidR="001E7FCD">
        <w:fldChar w:fldCharType="begin">
          <w:fldData xml:space="preserve">PEVuZE5vdGU+PENpdGU+PEF1dGhvcj5MdW88L0F1dGhvcj48WWVhcj4yMDIxPC9ZZWFyPjxSZWNO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</w:fldData>
        </w:fldChar>
      </w:r>
      <w:r w:rsidR="00EC027B">
        <w:instrText xml:space="preserve"> ADDIN EN.CITE </w:instrText>
      </w:r>
      <w:r w:rsidR="00EC027B">
        <w:fldChar w:fldCharType="begin">
          <w:fldData xml:space="preserve">PEVuZE5vdGU+PENpdGU+PEF1dGhvcj5MdW88L0F1dGhvcj48WWVhcj4yMDIxPC9ZZWFyPjxSZWNO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</w:fldData>
        </w:fldChar>
      </w:r>
      <w:r w:rsidR="00EC027B">
        <w:instrText xml:space="preserve"> ADDIN EN.CITE.DATA </w:instrText>
      </w:r>
      <w:r w:rsidR="00EC027B">
        <w:fldChar w:fldCharType="end"/>
      </w:r>
      <w:r w:rsidR="001E7FCD">
        <w:fldChar w:fldCharType="separate"/>
      </w:r>
      <w:r w:rsidR="00EC027B" w:rsidRPr="00EC027B">
        <w:rPr>
          <w:noProof/>
          <w:vertAlign w:val="superscript"/>
        </w:rPr>
        <w:t>19</w:t>
      </w:r>
      <w:r w:rsidR="001E7FCD">
        <w:fldChar w:fldCharType="end"/>
      </w:r>
      <w:r>
        <w:t xml:space="preserve">. Type one reaction, also known as reversal reactions, are common in pauci-bacillary diseases, presenting as oedema and erythema of pre-existing lesions </w:t>
      </w:r>
      <w:r w:rsidR="001E7FCD">
        <w:fldChar w:fldCharType="begin">
          <w:fldData xml:space="preserve">PEVuZE5vdGU+PENpdGU+PEF1dGhvcj5MdW88L0F1dGhvcj48WWVhcj4yMDIxPC9ZZWFyPjxSZWNO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</w:fldData>
        </w:fldChar>
      </w:r>
      <w:r w:rsidR="00EC027B">
        <w:instrText xml:space="preserve"> ADDIN EN.CITE </w:instrText>
      </w:r>
      <w:r w:rsidR="00EC027B">
        <w:fldChar w:fldCharType="begin">
          <w:fldData xml:space="preserve">PEVuZE5vdGU+PENpdGU+PEF1dGhvcj5MdW88L0F1dGhvcj48WWVhcj4yMDIxPC9ZZWFyPjxSZWNO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</w:fldData>
        </w:fldChar>
      </w:r>
      <w:r w:rsidR="00EC027B">
        <w:instrText xml:space="preserve"> ADDIN EN.CITE.DATA </w:instrText>
      </w:r>
      <w:r w:rsidR="00EC027B">
        <w:fldChar w:fldCharType="end"/>
      </w:r>
      <w:r w:rsidR="001E7FCD">
        <w:fldChar w:fldCharType="separate"/>
      </w:r>
      <w:r w:rsidR="00EC027B" w:rsidRPr="00EC027B">
        <w:rPr>
          <w:noProof/>
          <w:vertAlign w:val="superscript"/>
        </w:rPr>
        <w:t>19</w:t>
      </w:r>
      <w:r w:rsidR="001E7FCD">
        <w:fldChar w:fldCharType="end"/>
      </w:r>
      <w:r>
        <w:t xml:space="preserve">. Type two reactions, erythema nodosum leprosum, are more commonly seen in patients with multibacillary disease </w:t>
      </w:r>
      <w:r w:rsidR="001E7FCD">
        <w:fldChar w:fldCharType="begin">
          <w:fldData xml:space="preserve">PEVuZE5vdGU+PENpdGU+PEF1dGhvcj5MdW88L0F1dGhvcj48WWVhcj4yMDIxPC9ZZWFyPjxSZWNO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</w:fldData>
        </w:fldChar>
      </w:r>
      <w:r w:rsidR="00EC027B">
        <w:instrText xml:space="preserve"> ADDIN EN.CITE </w:instrText>
      </w:r>
      <w:r w:rsidR="00EC027B">
        <w:fldChar w:fldCharType="begin">
          <w:fldData xml:space="preserve">PEVuZE5vdGU+PENpdGU+PEF1dGhvcj5MdW88L0F1dGhvcj48WWVhcj4yMDIxPC9ZZWFyPjxSZWNO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</w:fldData>
        </w:fldChar>
      </w:r>
      <w:r w:rsidR="00EC027B">
        <w:instrText xml:space="preserve"> ADDIN EN.CITE.DATA </w:instrText>
      </w:r>
      <w:r w:rsidR="00EC027B">
        <w:fldChar w:fldCharType="end"/>
      </w:r>
      <w:r w:rsidR="001E7FCD">
        <w:fldChar w:fldCharType="separate"/>
      </w:r>
      <w:r w:rsidR="00EC027B" w:rsidRPr="00EC027B">
        <w:rPr>
          <w:noProof/>
          <w:vertAlign w:val="superscript"/>
        </w:rPr>
        <w:t>19</w:t>
      </w:r>
      <w:r w:rsidR="001E7FCD">
        <w:fldChar w:fldCharType="end"/>
      </w:r>
      <w:r>
        <w:t>. It can present with painful erythematous nodules located between existing lesions, accompanied by fever. Inflammation of other tissues may be present, including peripheral neuritis, orchitis, lymphadenitis, iridocyclitis, nephritis, periostitis and arthralgias.</w:t>
      </w:r>
      <w:r w:rsidRPr="00E44B13">
        <w:t xml:space="preserve"> </w:t>
      </w:r>
      <w:r>
        <w:t xml:space="preserve">Lucio's phenomenon, a rare reaction characterised by multiple hard-to-heal ulcers of varying size, can occur in patients with diffuse lepromatous leprosy </w:t>
      </w:r>
      <w:r w:rsidR="001E7FCD">
        <w:fldChar w:fldCharType="begin">
          <w:fldData xml:space="preserve">PEVuZE5vdGU+PENpdGU+PEF1dGhvcj5MdW88L0F1dGhvcj48WWVhcj4yMDIxPC9ZZWFyPjxSZWNO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</w:fldData>
        </w:fldChar>
      </w:r>
      <w:r w:rsidR="00EC027B">
        <w:instrText xml:space="preserve"> ADDIN EN.CITE </w:instrText>
      </w:r>
      <w:r w:rsidR="00EC027B">
        <w:fldChar w:fldCharType="begin">
          <w:fldData xml:space="preserve">PEVuZE5vdGU+PENpdGU+PEF1dGhvcj5MdW88L0F1dGhvcj48WWVhcj4yMDIxPC9ZZWFyPjxSZWNO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</w:fldData>
        </w:fldChar>
      </w:r>
      <w:r w:rsidR="00EC027B">
        <w:instrText xml:space="preserve"> ADDIN EN.CITE.DATA </w:instrText>
      </w:r>
      <w:r w:rsidR="00EC027B">
        <w:fldChar w:fldCharType="end"/>
      </w:r>
      <w:r w:rsidR="001E7FCD">
        <w:fldChar w:fldCharType="separate"/>
      </w:r>
      <w:r w:rsidR="00EC027B" w:rsidRPr="00EC027B">
        <w:rPr>
          <w:noProof/>
          <w:vertAlign w:val="superscript"/>
        </w:rPr>
        <w:t>19</w:t>
      </w:r>
      <w:r w:rsidR="001E7FCD">
        <w:fldChar w:fldCharType="end"/>
      </w:r>
      <w:r>
        <w:t>.</w:t>
      </w:r>
    </w:p>
    <w:p w14:paraId="3E7E7284" w14:textId="49FD87CE" w:rsidR="00FB141C" w:rsidRDefault="00795714" w:rsidP="00D43E74">
      <w:r>
        <w:t xml:space="preserve">The World Health Organisation </w:t>
      </w:r>
      <w:r w:rsidR="00957AAC">
        <w:t xml:space="preserve">(WHO) </w:t>
      </w:r>
      <w:r>
        <w:t>recommends three</w:t>
      </w:r>
      <w:r w:rsidR="00A80F50">
        <w:t>-</w:t>
      </w:r>
      <w:r>
        <w:t>drug treatment</w:t>
      </w:r>
      <w:r w:rsidR="00A80F50">
        <w:t>s</w:t>
      </w:r>
      <w:r>
        <w:t xml:space="preserve"> for </w:t>
      </w:r>
      <w:r w:rsidR="00EA0DDD">
        <w:t>leprosy:</w:t>
      </w:r>
      <w:r>
        <w:t xml:space="preserve"> dapsone, rifampicin and clofazimine</w:t>
      </w:r>
      <w:r w:rsidR="0031544F" w:rsidRPr="0031544F">
        <w:t xml:space="preserve"> </w:t>
      </w:r>
      <w:r w:rsidR="001E7FCD">
        <w:fldChar w:fldCharType="begin"/>
      </w:r>
      <w:r w:rsidR="00EC027B">
        <w:instrText xml:space="preserve"> ADDIN EN.CITE &lt;EndNote&gt;&lt;Cite&gt;&lt;Author&gt;World Health Organization&lt;/Author&gt;&lt;Year&gt;2023&lt;/Year&gt;&lt;RecNum&gt;14948&lt;/RecNum&gt;&lt;DisplayText&gt;&lt;style face="superscript"&gt;5&lt;/style&gt;&lt;/DisplayText&gt;&lt;record&gt;&lt;rec-number&gt;14948&lt;/rec-number&gt;&lt;foreign-keys&gt;&lt;key app="EN" db-id="zvd9drxf0p0df9etsz4psxwd5vwrtxz0fvpt" timestamp="1691544279"&gt;14948&lt;/key&gt;&lt;/foreign-keys&gt;&lt;ref-type name="Web Page"&gt;12&lt;/ref-type&gt;&lt;contributors&gt;&lt;authors&gt;&lt;author&gt;World Health Organization,&lt;/author&gt;&lt;/authors&gt;&lt;/contributors&gt;&lt;titles&gt;&lt;title&gt;Leprosy&lt;/title&gt;&lt;/titles&gt;&lt;volume&gt;2023&lt;/volume&gt;&lt;number&gt;9th August &lt;/number&gt;&lt;dates&gt;&lt;year&gt;2023&lt;/year&gt;&lt;/dates&gt;&lt;pub-location&gt;Online&lt;/pub-location&gt;&lt;urls&gt;&lt;related-urls&gt;&lt;url&gt;https://www.who.int/data/gho/data/themes/topics/topic-details/GHO/leprosy&lt;/url&gt;&lt;/related-urls&gt;&lt;/urls&gt;&lt;/record&gt;&lt;/Cite&gt;&lt;/EndNote&gt;</w:instrText>
      </w:r>
      <w:r w:rsidR="001E7FCD">
        <w:fldChar w:fldCharType="separate"/>
      </w:r>
      <w:r w:rsidR="00EC027B" w:rsidRPr="00EC027B">
        <w:rPr>
          <w:noProof/>
          <w:vertAlign w:val="superscript"/>
        </w:rPr>
        <w:t>5</w:t>
      </w:r>
      <w:r w:rsidR="001E7FCD">
        <w:fldChar w:fldCharType="end"/>
      </w:r>
      <w:r>
        <w:t>. Th</w:t>
      </w:r>
      <w:r w:rsidR="00A80F50">
        <w:t>e emergence of dapsone resistance partly drove this shift from a single drug to a combination treatment</w:t>
      </w:r>
      <w:r w:rsidR="00C63747">
        <w:t xml:space="preserve">. The WHO recommends six months </w:t>
      </w:r>
      <w:r w:rsidR="00A80F50">
        <w:t xml:space="preserve">of </w:t>
      </w:r>
      <w:r w:rsidR="00C63747">
        <w:t>treatment for paucibacillary cases and 12 months for multibacillary cases.</w:t>
      </w:r>
      <w:r w:rsidR="006F18EE">
        <w:t xml:space="preserve"> </w:t>
      </w:r>
      <w:r w:rsidR="007B32C6">
        <w:t xml:space="preserve">Individuals with paucibacillary have a lower risk of onward transmission; isolation of </w:t>
      </w:r>
      <w:r w:rsidR="00EC027B">
        <w:t>this leprosy subtype</w:t>
      </w:r>
      <w:r w:rsidR="007B32C6">
        <w:t xml:space="preserve"> is not required. Individuals with multibacillary </w:t>
      </w:r>
      <w:r w:rsidR="00FB141C">
        <w:t>and other</w:t>
      </w:r>
      <w:r w:rsidR="007B32C6">
        <w:t xml:space="preserve"> forms of leprosy</w:t>
      </w:r>
      <w:r w:rsidR="00FB141C">
        <w:t xml:space="preserve"> should be isolated until treatment is commenced. For hospitalised individuals, standard precautions should be applied. </w:t>
      </w:r>
    </w:p>
    <w:p w14:paraId="6CBAA638" w14:textId="09EF481C" w:rsidR="000F7BDE" w:rsidRDefault="00C31CAC" w:rsidP="00D43E74">
      <w:pPr>
        <w:spacing w:before="0" w:after="200"/>
      </w:pPr>
      <w:r>
        <w:t xml:space="preserve">Contact tracing is recommended to prevent secondary cases. Comprehensive contact tracing of household, community and social contacts is </w:t>
      </w:r>
      <w:r w:rsidR="007B32C6">
        <w:t>required</w:t>
      </w:r>
      <w:r>
        <w:t xml:space="preserve">, in addition to </w:t>
      </w:r>
      <w:r w:rsidR="00A055A5">
        <w:t>administering</w:t>
      </w:r>
      <w:r>
        <w:t xml:space="preserve"> a single dose of rifampicin</w:t>
      </w:r>
      <w:r w:rsidR="007B32C6">
        <w:t xml:space="preserve"> to individuals identified.</w:t>
      </w:r>
      <w:r w:rsidR="00957AAC">
        <w:t xml:space="preserve"> </w:t>
      </w:r>
    </w:p>
    <w:p w14:paraId="5DE3451A" w14:textId="6548108C" w:rsidR="007F7C76" w:rsidRPr="00911CE3" w:rsidRDefault="000F7BDE" w:rsidP="00D43E74">
      <w:pPr>
        <w:pStyle w:val="Heading1"/>
        <w:jc w:val="left"/>
      </w:pPr>
      <w:r w:rsidRPr="00911CE3">
        <w:t xml:space="preserve">Laboratory </w:t>
      </w:r>
      <w:r w:rsidR="00911CE3" w:rsidRPr="00911CE3">
        <w:t>Diagnosis</w:t>
      </w:r>
    </w:p>
    <w:p w14:paraId="46737618" w14:textId="4F93E88B" w:rsidR="000F7BDE" w:rsidRDefault="009F2675" w:rsidP="00D43E74">
      <w:pPr>
        <w:pStyle w:val="Heading2"/>
        <w:jc w:val="left"/>
      </w:pPr>
      <w:r>
        <w:t xml:space="preserve">Direct Microscopy </w:t>
      </w:r>
      <w:r w:rsidR="000F7BDE">
        <w:t>Acid Fast Bacilli Staining</w:t>
      </w:r>
    </w:p>
    <w:p w14:paraId="547BF7A2" w14:textId="156334E5" w:rsidR="00911CE3" w:rsidRDefault="009F2675" w:rsidP="00D43E74">
      <w:r>
        <w:t>Micro</w:t>
      </w:r>
      <w:r w:rsidR="00705B7E">
        <w:t xml:space="preserve">scopy </w:t>
      </w:r>
      <w:r w:rsidR="00CF7E97">
        <w:t>for acid</w:t>
      </w:r>
      <w:r w:rsidR="00EC027B">
        <w:t>-</w:t>
      </w:r>
      <w:r w:rsidR="00CF7E97">
        <w:t xml:space="preserve">fast bacilli </w:t>
      </w:r>
      <w:r w:rsidR="001A7306">
        <w:t xml:space="preserve">(AFB) </w:t>
      </w:r>
      <w:r w:rsidR="00CF7E97">
        <w:t>may be performed</w:t>
      </w:r>
      <w:r w:rsidR="00F516F7">
        <w:t xml:space="preserve">. The </w:t>
      </w:r>
      <w:r w:rsidR="00BD1E8C">
        <w:t>mycolic</w:t>
      </w:r>
      <w:r w:rsidR="00F516F7">
        <w:t xml:space="preserve"> acid in the bacterial wall </w:t>
      </w:r>
      <w:r w:rsidR="001A7306">
        <w:t xml:space="preserve">is </w:t>
      </w:r>
      <w:r w:rsidR="00F516F7">
        <w:t>resistan</w:t>
      </w:r>
      <w:r w:rsidR="001A7306">
        <w:t>t</w:t>
      </w:r>
      <w:r w:rsidR="00F516F7">
        <w:t xml:space="preserve"> to washing with acid. </w:t>
      </w:r>
      <w:r w:rsidR="00F516F7" w:rsidRPr="001F1E9B">
        <w:rPr>
          <w:i/>
          <w:iCs/>
        </w:rPr>
        <w:t>M. leprae</w:t>
      </w:r>
      <w:r w:rsidR="005235F3">
        <w:t xml:space="preserve"> and</w:t>
      </w:r>
      <w:r w:rsidR="00F516F7">
        <w:t xml:space="preserve"> </w:t>
      </w:r>
      <w:r w:rsidR="00F516F7" w:rsidRPr="001F1E9B">
        <w:rPr>
          <w:i/>
          <w:iCs/>
        </w:rPr>
        <w:t>M. lepromatosis</w:t>
      </w:r>
      <w:r w:rsidR="00F516F7">
        <w:t xml:space="preserve"> are less resistant to decolouri</w:t>
      </w:r>
      <w:r w:rsidR="00BB603E">
        <w:t>s</w:t>
      </w:r>
      <w:r w:rsidR="00F516F7">
        <w:t>ation and require a modified version of the stain. The modified Ziehl Neelson stain is the most established</w:t>
      </w:r>
      <w:r w:rsidR="00FB32B3">
        <w:t xml:space="preserve"> where a weaker acid solution (1%) is used instead of the traditional concentration of 3</w:t>
      </w:r>
      <w:r w:rsidR="00C103AE">
        <w:t>%</w:t>
      </w:r>
      <w:r w:rsidR="00F516F7">
        <w:t xml:space="preserve">. </w:t>
      </w:r>
    </w:p>
    <w:p w14:paraId="56865F78" w14:textId="1702D160" w:rsidR="000F7BDE" w:rsidRDefault="000F7BDE" w:rsidP="00D43E74">
      <w:pPr>
        <w:pStyle w:val="Heading3"/>
        <w:jc w:val="left"/>
      </w:pPr>
      <w:r>
        <w:lastRenderedPageBreak/>
        <w:t>Suitable specimen types</w:t>
      </w:r>
    </w:p>
    <w:p w14:paraId="0D30B066" w14:textId="39BB46B9" w:rsidR="000F7BDE" w:rsidRDefault="000F7BDE" w:rsidP="00D43E74">
      <w:pPr>
        <w:pStyle w:val="ListParagraph"/>
        <w:numPr>
          <w:ilvl w:val="0"/>
          <w:numId w:val="40"/>
        </w:numPr>
        <w:spacing w:before="0" w:after="0"/>
      </w:pPr>
      <w:r>
        <w:t>Split-skin smear</w:t>
      </w:r>
    </w:p>
    <w:p w14:paraId="36CD06E0" w14:textId="77777777" w:rsidR="000F7BDE" w:rsidRDefault="000F7BDE" w:rsidP="00D43E74">
      <w:pPr>
        <w:pStyle w:val="ListParagraph"/>
        <w:numPr>
          <w:ilvl w:val="0"/>
          <w:numId w:val="40"/>
        </w:numPr>
        <w:spacing w:before="0" w:after="0"/>
      </w:pPr>
      <w:r>
        <w:t>Skin biopsy</w:t>
      </w:r>
    </w:p>
    <w:p w14:paraId="728D8FC5" w14:textId="77777777" w:rsidR="000F7BDE" w:rsidRDefault="000F7BDE" w:rsidP="00D43E74">
      <w:pPr>
        <w:pStyle w:val="ListParagraph"/>
        <w:numPr>
          <w:ilvl w:val="0"/>
          <w:numId w:val="40"/>
        </w:numPr>
        <w:spacing w:before="0" w:after="0"/>
      </w:pPr>
      <w:r>
        <w:t>Neural biopsy</w:t>
      </w:r>
    </w:p>
    <w:p w14:paraId="5244F3C1" w14:textId="65E8A674" w:rsidR="007463AB" w:rsidRDefault="00DC37BA" w:rsidP="00D43E74">
      <w:r>
        <w:t xml:space="preserve">Nasal and buccal swabs can also be examined for AFBs but </w:t>
      </w:r>
      <w:r w:rsidR="00196E25">
        <w:t xml:space="preserve">have lower sensitivity and </w:t>
      </w:r>
      <w:r w:rsidR="00663BEE">
        <w:t xml:space="preserve">specificity </w:t>
      </w:r>
      <w:r w:rsidR="00A64531">
        <w:t xml:space="preserve">due to the </w:t>
      </w:r>
      <w:r w:rsidR="00663BEE">
        <w:t>potential detection</w:t>
      </w:r>
      <w:r w:rsidR="00A64531">
        <w:t xml:space="preserve"> of </w:t>
      </w:r>
      <w:r w:rsidR="00AC5CC4">
        <w:t xml:space="preserve">other </w:t>
      </w:r>
      <w:r w:rsidR="001F4B77">
        <w:t>mycobacteria</w:t>
      </w:r>
      <w:r w:rsidR="00C103AE">
        <w:t xml:space="preserve"> not associated with leprosy</w:t>
      </w:r>
      <w:r w:rsidR="002F7E3E">
        <w:t xml:space="preserve">. </w:t>
      </w:r>
      <w:r w:rsidR="007463AB">
        <w:t>S</w:t>
      </w:r>
      <w:r w:rsidR="002B7C37">
        <w:t>plit skin smears</w:t>
      </w:r>
      <w:r w:rsidR="007463AB">
        <w:t xml:space="preserve"> are relatively non-invasive </w:t>
      </w:r>
      <w:r w:rsidR="002B7C37">
        <w:t xml:space="preserve">compared to skin biopsies, </w:t>
      </w:r>
      <w:r w:rsidR="007463AB">
        <w:t xml:space="preserve">facilitating </w:t>
      </w:r>
      <w:r w:rsidR="001A7306">
        <w:t>the collection of multiple samples</w:t>
      </w:r>
      <w:r w:rsidR="007463AB">
        <w:t>. However, accessing healthcare worker</w:t>
      </w:r>
      <w:r w:rsidR="001A7306">
        <w:t>s</w:t>
      </w:r>
      <w:r w:rsidR="007463AB">
        <w:t xml:space="preserve"> with adequate training and experience in collecting </w:t>
      </w:r>
      <w:r w:rsidR="001F4B77">
        <w:t>split skin smears</w:t>
      </w:r>
      <w:r w:rsidR="007463AB">
        <w:t xml:space="preserve"> is becoming more difficult</w:t>
      </w:r>
      <w:r w:rsidR="00FD7DCA">
        <w:t xml:space="preserve"> </w:t>
      </w:r>
      <w:r w:rsidR="00FD7DCA">
        <w:fldChar w:fldCharType="begin"/>
      </w:r>
      <w:r w:rsidR="00EC027B">
        <w:instrText xml:space="preserve"> ADDIN EN.CITE &lt;EndNote&gt;&lt;Cite&gt;&lt;Author&gt;Swapna&lt;/Author&gt;&lt;Year&gt;2021&lt;/Year&gt;&lt;RecNum&gt;14963&lt;/RecNum&gt;&lt;DisplayText&gt;&lt;style face="superscript"&gt;20&lt;/style&gt;&lt;/DisplayText&gt;&lt;record&gt;&lt;rec-number&gt;14963&lt;/rec-number&gt;&lt;foreign-keys&gt;&lt;key app="EN" db-id="zvd9drxf0p0df9etsz4psxwd5vwrtxz0fvpt" timestamp="1691546714"&gt;14963&lt;/key&gt;&lt;/foreign-keys&gt;&lt;ref-type name="Journal Article"&gt;17&lt;/ref-type&gt;&lt;contributors&gt;&lt;authors&gt;&lt;author&gt;Swapna, M&lt;/author&gt;&lt;author&gt;Sangeetha, AV&lt;/author&gt;&lt;author&gt;Amudha, S&lt;/author&gt;&lt;author&gt;VM, Bhagat&lt;/author&gt;&lt;author&gt;D Senthil Pragash, VK&lt;/author&gt;&lt;/authors&gt;&lt;/contributors&gt;&lt;titles&gt;&lt;title&gt;Evaluation of Slit Skin Smear (SSS) Microscopy for Leprosy in Various Districts of Tamil Nadu&lt;/title&gt;&lt;secondary-title&gt;Indian J Lepr&lt;/secondary-title&gt;&lt;/titles&gt;&lt;periodical&gt;&lt;full-title&gt;Indian Journal of Leprosy&lt;/full-title&gt;&lt;abbr-1&gt;Indian J. Lepr.&lt;/abbr-1&gt;&lt;abbr-2&gt;Indian J Lepr&lt;/abbr-2&gt;&lt;/periodical&gt;&lt;pages&gt;85-96&lt;/pages&gt;&lt;volume&gt;93&lt;/volume&gt;&lt;dates&gt;&lt;year&gt;2021&lt;/year&gt;&lt;/dates&gt;&lt;urls&gt;&lt;/urls&gt;&lt;/record&gt;&lt;/Cite&gt;&lt;/EndNote&gt;</w:instrText>
      </w:r>
      <w:r w:rsidR="00FD7DCA">
        <w:fldChar w:fldCharType="separate"/>
      </w:r>
      <w:r w:rsidR="00EC027B" w:rsidRPr="00EC027B">
        <w:rPr>
          <w:noProof/>
          <w:vertAlign w:val="superscript"/>
        </w:rPr>
        <w:t>20</w:t>
      </w:r>
      <w:r w:rsidR="00FD7DCA">
        <w:fldChar w:fldCharType="end"/>
      </w:r>
      <w:r w:rsidR="007463AB">
        <w:t>, especially in low</w:t>
      </w:r>
      <w:r w:rsidR="00EC027B">
        <w:t>-</w:t>
      </w:r>
      <w:r w:rsidR="007463AB">
        <w:t xml:space="preserve">prevalence regions. </w:t>
      </w:r>
      <w:r w:rsidR="00C64720">
        <w:t>W</w:t>
      </w:r>
      <w:r w:rsidR="00C64720" w:rsidRPr="00C64720">
        <w:t>hile neural biopsies can be essential in confirming leprosy in pure neural forms, it is important to note that they can also cause damage to nerves and exacerbate existing deficits</w:t>
      </w:r>
      <w:r w:rsidR="00C64720">
        <w:t>.</w:t>
      </w:r>
    </w:p>
    <w:p w14:paraId="6D8055D5" w14:textId="6912CAC6" w:rsidR="000F7BDE" w:rsidRPr="00664E48" w:rsidRDefault="000F7BDE" w:rsidP="00D43E74">
      <w:pPr>
        <w:pStyle w:val="Heading3"/>
        <w:jc w:val="left"/>
        <w:rPr>
          <w:rFonts w:eastAsiaTheme="minorHAnsi"/>
        </w:rPr>
      </w:pPr>
      <w:r>
        <w:t>Specimen collection and handling</w:t>
      </w:r>
    </w:p>
    <w:p w14:paraId="12E10918" w14:textId="439C3808" w:rsidR="00AD4FF4" w:rsidRDefault="00911CE3" w:rsidP="00D43E74">
      <w:pPr>
        <w:pStyle w:val="ListParagraph"/>
        <w:numPr>
          <w:ilvl w:val="0"/>
          <w:numId w:val="46"/>
        </w:numPr>
      </w:pPr>
      <w:r w:rsidRPr="00AD4FF4">
        <w:rPr>
          <w:b/>
          <w:bCs/>
        </w:rPr>
        <w:t xml:space="preserve">Split </w:t>
      </w:r>
      <w:r w:rsidR="000F7BDE" w:rsidRPr="00AD4FF4">
        <w:rPr>
          <w:b/>
          <w:bCs/>
        </w:rPr>
        <w:t>skin smears</w:t>
      </w:r>
      <w:r w:rsidR="000F7BDE">
        <w:t xml:space="preserve">: </w:t>
      </w:r>
      <w:r w:rsidR="00E74595">
        <w:t xml:space="preserve">Specimens should be </w:t>
      </w:r>
      <w:r w:rsidR="00BD1E8C">
        <w:t>collected</w:t>
      </w:r>
      <w:r w:rsidR="000F7BDE">
        <w:t xml:space="preserve"> from both elbows, both earlobes, both knees and </w:t>
      </w:r>
      <w:r w:rsidR="00E74595">
        <w:t xml:space="preserve">any </w:t>
      </w:r>
      <w:r w:rsidR="000F7BDE">
        <w:t xml:space="preserve">lesions from other parts of the body. </w:t>
      </w:r>
      <w:r w:rsidR="00AD4FF4">
        <w:t>Pressure should be</w:t>
      </w:r>
      <w:r w:rsidR="00C44280">
        <w:t xml:space="preserve"> applied</w:t>
      </w:r>
      <w:r w:rsidR="00AD4FF4">
        <w:t xml:space="preserve"> </w:t>
      </w:r>
      <w:r w:rsidR="000F7BDE">
        <w:t xml:space="preserve">to keep the area avascular during the procedure. </w:t>
      </w:r>
      <w:r w:rsidR="00AD4FF4">
        <w:t>A</w:t>
      </w:r>
      <w:r w:rsidR="000F7BDE">
        <w:t xml:space="preserve"> 3-5mm</w:t>
      </w:r>
      <w:r w:rsidR="00AD4FF4">
        <w:t xml:space="preserve"> long and</w:t>
      </w:r>
      <w:r w:rsidR="000F7BDE">
        <w:t xml:space="preserve"> </w:t>
      </w:r>
      <w:r w:rsidR="00AD4FF4">
        <w:t xml:space="preserve">2-3mm deep </w:t>
      </w:r>
      <w:r w:rsidR="000F7BDE">
        <w:t>incision</w:t>
      </w:r>
      <w:r w:rsidR="00AD4FF4">
        <w:t xml:space="preserve"> should be made with a sterile blade</w:t>
      </w:r>
      <w:r w:rsidR="000F7BDE">
        <w:t xml:space="preserve">. </w:t>
      </w:r>
      <w:r w:rsidR="00AD4FF4">
        <w:t xml:space="preserve">The blade should be dragged </w:t>
      </w:r>
      <w:r w:rsidR="000F7BDE">
        <w:t xml:space="preserve">at a </w:t>
      </w:r>
      <w:r w:rsidR="00FB141C">
        <w:t>90-degree</w:t>
      </w:r>
      <w:r w:rsidR="001A7306">
        <w:t xml:space="preserve"> </w:t>
      </w:r>
      <w:r w:rsidR="000F7BDE">
        <w:t xml:space="preserve">angle to the incision to accumulate fluid at the surface. </w:t>
      </w:r>
      <w:r w:rsidR="00AD4FF4">
        <w:t>The accumulated fluid should be smeared onto a slide (0.5-1 cm). The slide should be heat</w:t>
      </w:r>
      <w:r w:rsidR="00EC027B">
        <w:t>-</w:t>
      </w:r>
      <w:r w:rsidR="00AD4FF4">
        <w:t xml:space="preserve">fixed if the </w:t>
      </w:r>
      <w:r w:rsidR="00BD1E8C">
        <w:t>facilities</w:t>
      </w:r>
      <w:r w:rsidR="00AD4FF4">
        <w:t xml:space="preserve"> are available</w:t>
      </w:r>
      <w:r w:rsidR="00EC027B">
        <w:t xml:space="preserve"> </w:t>
      </w:r>
      <w:r w:rsidR="00BA5F4A">
        <w:t xml:space="preserve">and this approach is </w:t>
      </w:r>
      <w:r w:rsidR="00BD1E8C">
        <w:t>in line</w:t>
      </w:r>
      <w:r w:rsidR="00BA5F4A">
        <w:t xml:space="preserve"> with the recommendations of the </w:t>
      </w:r>
      <w:r w:rsidR="00EC027B">
        <w:t xml:space="preserve">local </w:t>
      </w:r>
      <w:r w:rsidR="00BA5F4A">
        <w:t>testing laboratory</w:t>
      </w:r>
      <w:r w:rsidR="00AD4FF4">
        <w:t xml:space="preserve">. The slide should be transported to the laboratory in a slide box. </w:t>
      </w:r>
    </w:p>
    <w:p w14:paraId="5F0A0287" w14:textId="1C9B68DB" w:rsidR="000F7BDE" w:rsidRDefault="000F7BDE" w:rsidP="00D43E74">
      <w:pPr>
        <w:pStyle w:val="ListParagraph"/>
        <w:numPr>
          <w:ilvl w:val="0"/>
          <w:numId w:val="46"/>
        </w:numPr>
      </w:pPr>
      <w:r w:rsidRPr="00AD4FF4">
        <w:rPr>
          <w:b/>
          <w:bCs/>
        </w:rPr>
        <w:t>For biopsies:</w:t>
      </w:r>
      <w:r>
        <w:t xml:space="preserve"> </w:t>
      </w:r>
      <w:r w:rsidR="00C64720">
        <w:t>A 4</w:t>
      </w:r>
      <w:r w:rsidR="00C86961">
        <w:t xml:space="preserve">-5 </w:t>
      </w:r>
      <w:r w:rsidR="00C64720">
        <w:t xml:space="preserve">mm </w:t>
      </w:r>
      <w:r w:rsidR="00136428">
        <w:t xml:space="preserve">punch biopsy, including the subcutaneous fat, should be collected from the </w:t>
      </w:r>
      <w:r w:rsidR="001A72FC">
        <w:t xml:space="preserve">active margin </w:t>
      </w:r>
      <w:r w:rsidR="00C86961">
        <w:t xml:space="preserve">of a skin lesion. </w:t>
      </w:r>
      <w:r>
        <w:t>Collect the tissue sample using sterile techniques</w:t>
      </w:r>
      <w:r w:rsidR="003E2C90">
        <w:t xml:space="preserve"> and </w:t>
      </w:r>
      <w:r>
        <w:t xml:space="preserve">transport </w:t>
      </w:r>
      <w:r w:rsidR="00A651CE">
        <w:t xml:space="preserve">it </w:t>
      </w:r>
      <w:r>
        <w:t>to the laboratory</w:t>
      </w:r>
      <w:r w:rsidR="003E2C90">
        <w:t xml:space="preserve"> in saline</w:t>
      </w:r>
      <w:r>
        <w:t>.</w:t>
      </w:r>
      <w:r w:rsidR="008904BB">
        <w:t xml:space="preserve"> </w:t>
      </w:r>
    </w:p>
    <w:p w14:paraId="1E0FCECF" w14:textId="09186768" w:rsidR="000F7BDE" w:rsidRDefault="000F7BDE" w:rsidP="00D43E74">
      <w:pPr>
        <w:pStyle w:val="Heading3"/>
        <w:jc w:val="left"/>
      </w:pPr>
      <w:r>
        <w:t>Test sensitivity</w:t>
      </w:r>
    </w:p>
    <w:p w14:paraId="44D0861F" w14:textId="55FE741D" w:rsidR="00552484" w:rsidRDefault="00552484" w:rsidP="00D43E74">
      <w:r>
        <w:t xml:space="preserve">The sensitivity of direct microscopy for detecting </w:t>
      </w:r>
      <w:r w:rsidRPr="00552484">
        <w:rPr>
          <w:i/>
          <w:iCs/>
        </w:rPr>
        <w:t>M. leprae</w:t>
      </w:r>
      <w:r>
        <w:t xml:space="preserve"> and </w:t>
      </w:r>
      <w:r w:rsidRPr="00552484">
        <w:rPr>
          <w:i/>
          <w:iCs/>
        </w:rPr>
        <w:t>M. lepromatosis</w:t>
      </w:r>
      <w:r>
        <w:t xml:space="preserve"> depends on various factors, including disease presentation (pa</w:t>
      </w:r>
      <w:r w:rsidR="00A651CE">
        <w:t>u</w:t>
      </w:r>
      <w:r>
        <w:t>cibacillary vs multibacillary)</w:t>
      </w:r>
      <w:r w:rsidR="00A651CE">
        <w:t>,</w:t>
      </w:r>
      <w:r>
        <w:t xml:space="preserve"> the sampling technique, sample adequacy, bacterial load, and staining method used. The sensitivity of split skin smears is reported to be up to 50%</w:t>
      </w:r>
      <w:r w:rsidR="00F55B67">
        <w:t xml:space="preserve"> </w:t>
      </w:r>
      <w:r w:rsidR="000F667E">
        <w:fldChar w:fldCharType="begin">
          <w:fldData xml:space="preserve">PEVuZE5vdGU+PENpdGU+PEF1dGhvcj5CYW5lcmplZTwvQXV0aG9yPjxZZWFyPjIwMTE8L1llYXI+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</w:fldData>
        </w:fldChar>
      </w:r>
      <w:r w:rsidR="00EC027B">
        <w:instrText xml:space="preserve"> ADDIN EN.CITE </w:instrText>
      </w:r>
      <w:r w:rsidR="00EC027B">
        <w:fldChar w:fldCharType="begin">
          <w:fldData xml:space="preserve">PEVuZE5vdGU+PENpdGU+PEF1dGhvcj5CYW5lcmplZTwvQXV0aG9yPjxZZWFyPjIwMTE8L1llYXI+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</w:fldData>
        </w:fldChar>
      </w:r>
      <w:r w:rsidR="00EC027B">
        <w:instrText xml:space="preserve"> ADDIN EN.CITE.DATA </w:instrText>
      </w:r>
      <w:r w:rsidR="00EC027B">
        <w:fldChar w:fldCharType="end"/>
      </w:r>
      <w:r w:rsidR="000F667E">
        <w:fldChar w:fldCharType="separate"/>
      </w:r>
      <w:r w:rsidR="00EC027B" w:rsidRPr="00EC027B">
        <w:rPr>
          <w:noProof/>
          <w:vertAlign w:val="superscript"/>
        </w:rPr>
        <w:t>21</w:t>
      </w:r>
      <w:r w:rsidR="000F667E">
        <w:fldChar w:fldCharType="end"/>
      </w:r>
      <w:r>
        <w:t>. However, poor split skin smear sampling technique</w:t>
      </w:r>
      <w:r w:rsidR="00A651CE">
        <w:t>s</w:t>
      </w:r>
      <w:r>
        <w:t xml:space="preserve">, </w:t>
      </w:r>
      <w:r w:rsidR="00E764AC">
        <w:t xml:space="preserve">such as </w:t>
      </w:r>
      <w:r>
        <w:t>incorrect plane</w:t>
      </w:r>
      <w:r w:rsidR="00E764AC">
        <w:t>, low smear fluid</w:t>
      </w:r>
      <w:r>
        <w:t xml:space="preserve"> volume, and excess blood in the smear</w:t>
      </w:r>
      <w:r w:rsidR="00A651CE">
        <w:t>,</w:t>
      </w:r>
      <w:r>
        <w:t xml:space="preserve"> can undermine sensitivity</w:t>
      </w:r>
      <w:r w:rsidR="000F667E">
        <w:t xml:space="preserve"> </w:t>
      </w:r>
      <w:r w:rsidR="000F667E">
        <w:fldChar w:fldCharType="begin">
          <w:fldData xml:space="preserve">PEVuZE5vdGU+PENpdGU+PEF1dGhvcj5CYW5lcmplZTwvQXV0aG9yPjxZZWFyPjIwMTE8L1llYXI+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</w:fldData>
        </w:fldChar>
      </w:r>
      <w:r w:rsidR="00EC027B">
        <w:instrText xml:space="preserve"> ADDIN EN.CITE </w:instrText>
      </w:r>
      <w:r w:rsidR="00EC027B">
        <w:fldChar w:fldCharType="begin">
          <w:fldData xml:space="preserve">PEVuZE5vdGU+PENpdGU+PEF1dGhvcj5CYW5lcmplZTwvQXV0aG9yPjxZZWFyPjIwMTE8L1llYXI+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</w:fldData>
        </w:fldChar>
      </w:r>
      <w:r w:rsidR="00EC027B">
        <w:instrText xml:space="preserve"> ADDIN EN.CITE.DATA </w:instrText>
      </w:r>
      <w:r w:rsidR="00EC027B">
        <w:fldChar w:fldCharType="end"/>
      </w:r>
      <w:r w:rsidR="000F667E">
        <w:fldChar w:fldCharType="separate"/>
      </w:r>
      <w:r w:rsidR="00EC027B" w:rsidRPr="00EC027B">
        <w:rPr>
          <w:noProof/>
          <w:vertAlign w:val="superscript"/>
        </w:rPr>
        <w:t>21</w:t>
      </w:r>
      <w:r w:rsidR="000F667E">
        <w:fldChar w:fldCharType="end"/>
      </w:r>
      <w:r>
        <w:t xml:space="preserve">. </w:t>
      </w:r>
      <w:r w:rsidR="00EC027B">
        <w:t>A</w:t>
      </w:r>
      <w:r w:rsidR="00A651CE">
        <w:t>lthough more invasive, tissue biopsy is generally considered</w:t>
      </w:r>
      <w:r>
        <w:t xml:space="preserve"> more sensitive.</w:t>
      </w:r>
    </w:p>
    <w:p w14:paraId="195EE40B" w14:textId="27B3E70C" w:rsidR="00DD6840" w:rsidRDefault="00552484" w:rsidP="00D43E74">
      <w:r>
        <w:lastRenderedPageBreak/>
        <w:t xml:space="preserve">For direct microscopy, reliable detection of acid-fast bacilli typically requires a minimum bacterial load of 10,000 bacilli per </w:t>
      </w:r>
      <w:r w:rsidR="00BD1E8C">
        <w:t>millilitre</w:t>
      </w:r>
      <w:r>
        <w:t xml:space="preserve"> of sample</w:t>
      </w:r>
      <w:r w:rsidR="00A651CE">
        <w:t xml:space="preserve"> </w:t>
      </w:r>
      <w:r w:rsidR="00587D07">
        <w:fldChar w:fldCharType="begin"/>
      </w:r>
      <w:r w:rsidR="00EC027B">
        <w:instrText xml:space="preserve"> ADDIN EN.CITE &lt;EndNote&gt;&lt;Cite&gt;&lt;Author&gt;Adiga&lt;/Author&gt;&lt;Year&gt;2016&lt;/Year&gt;&lt;RecNum&gt;14965&lt;/RecNum&gt;&lt;DisplayText&gt;&lt;style face="superscript"&gt;22&lt;/style&gt;&lt;/DisplayText&gt;&lt;record&gt;&lt;rec-number&gt;14965&lt;/rec-number&gt;&lt;foreign-keys&gt;&lt;key app="EN" db-id="zvd9drxf0p0df9etsz4psxwd5vwrtxz0fvpt" timestamp="1691546844"&gt;14965&lt;/key&gt;&lt;/foreign-keys&gt;&lt;ref-type name="Journal Article"&gt;17&lt;/ref-type&gt;&lt;contributors&gt;&lt;authors&gt;&lt;author&gt;Adiga, D. S.&lt;/author&gt;&lt;author&gt;Hippargi, S. B.&lt;/author&gt;&lt;author&gt;Rao, G.&lt;/author&gt;&lt;author&gt;Saha, D.&lt;/author&gt;&lt;author&gt;Yelikar, B. R.&lt;/author&gt;&lt;author&gt;Karigoudar, M.&lt;/author&gt;&lt;/authors&gt;&lt;/contributors&gt;&lt;auth-address&gt;Associate Professor, Department of Pathology, Kasturba Medical College , Mangalore, Karnataka, India .&amp;#xD;Professor, Department of Pathology, Shri BM Patil Medical College , Mangalore, Karnataka, India .&amp;#xD;Consultant Endocrinologist, Department of Endocrinology, Kasturba Medical College &amp;amp; Hospital , Mangalore, Karnataka, India .&lt;/auth-address&gt;&lt;titles&gt;&lt;title&gt;Evaluation of Fluorescent Staining for Diagnosis of Leprosy and its Impact on Grading of the Disease: Comparison with Conventional Staining&lt;/title&gt;&lt;secondary-title&gt;J Clin Diagn Res&lt;/secondary-title&gt;&lt;/titles&gt;&lt;pages&gt;EC23-EC26&lt;/pages&gt;&lt;volume&gt;10&lt;/volume&gt;&lt;number&gt;10&lt;/number&gt;&lt;edition&gt;20161001&lt;/edition&gt;&lt;keywords&gt;&lt;keyword&gt;Auramine-Rhodamine&lt;/keyword&gt;&lt;keyword&gt;Fite-Faraco&lt;/keyword&gt;&lt;keyword&gt;Ziehl-Neelsen stain&lt;/keyword&gt;&lt;/keywords&gt;&lt;dates&gt;&lt;year&gt;2016&lt;/year&gt;&lt;pub-dates&gt;&lt;date&gt;Oct&lt;/date&gt;&lt;/pub-dates&gt;&lt;/dates&gt;&lt;isbn&gt;2249-782X (Print)&amp;#xD;0973-709X (Electronic)&amp;#xD;0973-709X (Linking)&lt;/isbn&gt;&lt;accession-num&gt;27891346&lt;/accession-num&gt;&lt;urls&gt;&lt;related-urls&gt;&lt;url&gt;https://www.ncbi.nlm.nih.gov/pubmed/27891346&lt;/url&gt;&lt;/related-urls&gt;&lt;/urls&gt;&lt;custom2&gt;PMC5121684&lt;/custom2&gt;&lt;electronic-resource-num&gt;10.7860/JCDR/2016/22470.8739&lt;/electronic-resource-num&gt;&lt;remote-database-name&gt;PubMed-not-MEDLINE&lt;/remote-database-name&gt;&lt;remote-database-provider&gt;NLM&lt;/remote-database-provider&gt;&lt;/record&gt;&lt;/Cite&gt;&lt;/EndNote&gt;</w:instrText>
      </w:r>
      <w:r w:rsidR="00587D07">
        <w:fldChar w:fldCharType="separate"/>
      </w:r>
      <w:r w:rsidR="00EC027B" w:rsidRPr="00EC027B">
        <w:rPr>
          <w:noProof/>
          <w:vertAlign w:val="superscript"/>
        </w:rPr>
        <w:t>22</w:t>
      </w:r>
      <w:r w:rsidR="00587D07">
        <w:fldChar w:fldCharType="end"/>
      </w:r>
      <w:r w:rsidR="00587D07">
        <w:t>.</w:t>
      </w:r>
      <w:r>
        <w:t xml:space="preserve"> The Fite Faraco acid-fast stain is commonly preferred for staining tissue samples. However, </w:t>
      </w:r>
      <w:r w:rsidR="00587D07">
        <w:t>f</w:t>
      </w:r>
      <w:r>
        <w:t xml:space="preserve">luorescent staining may </w:t>
      </w:r>
      <w:r w:rsidR="00A055A5">
        <w:t>be more sensitive</w:t>
      </w:r>
      <w:r>
        <w:t xml:space="preserve"> than </w:t>
      </w:r>
      <w:r w:rsidR="00A651CE">
        <w:t>the Fite Faraco</w:t>
      </w:r>
      <w:r>
        <w:t xml:space="preserve"> and Ziehl-Neelsen staining in tissue samples</w:t>
      </w:r>
      <w:r w:rsidR="00587D07">
        <w:t xml:space="preserve"> </w:t>
      </w:r>
      <w:r w:rsidR="00587D07">
        <w:fldChar w:fldCharType="begin"/>
      </w:r>
      <w:r w:rsidR="00EC027B">
        <w:instrText xml:space="preserve"> ADDIN EN.CITE &lt;EndNote&gt;&lt;Cite&gt;&lt;Author&gt;Adiga&lt;/Author&gt;&lt;Year&gt;2016&lt;/Year&gt;&lt;RecNum&gt;14965&lt;/RecNum&gt;&lt;DisplayText&gt;&lt;style face="superscript"&gt;22&lt;/style&gt;&lt;/DisplayText&gt;&lt;record&gt;&lt;rec-number&gt;14965&lt;/rec-number&gt;&lt;foreign-keys&gt;&lt;key app="EN" db-id="zvd9drxf0p0df9etsz4psxwd5vwrtxz0fvpt" timestamp="1691546844"&gt;14965&lt;/key&gt;&lt;/foreign-keys&gt;&lt;ref-type name="Journal Article"&gt;17&lt;/ref-type&gt;&lt;contributors&gt;&lt;authors&gt;&lt;author&gt;Adiga, D. S.&lt;/author&gt;&lt;author&gt;Hippargi, S. B.&lt;/author&gt;&lt;author&gt;Rao, G.&lt;/author&gt;&lt;author&gt;Saha, D.&lt;/author&gt;&lt;author&gt;Yelikar, B. R.&lt;/author&gt;&lt;author&gt;Karigoudar, M.&lt;/author&gt;&lt;/authors&gt;&lt;/contributors&gt;&lt;auth-address&gt;Associate Professor, Department of Pathology, Kasturba Medical College , Mangalore, Karnataka, India .&amp;#xD;Professor, Department of Pathology, Shri BM Patil Medical College , Mangalore, Karnataka, India .&amp;#xD;Consultant Endocrinologist, Department of Endocrinology, Kasturba Medical College &amp;amp; Hospital , Mangalore, Karnataka, India .&lt;/auth-address&gt;&lt;titles&gt;&lt;title&gt;Evaluation of Fluorescent Staining for Diagnosis of Leprosy and its Impact on Grading of the Disease: Comparison with Conventional Staining&lt;/title&gt;&lt;secondary-title&gt;J Clin Diagn Res&lt;/secondary-title&gt;&lt;/titles&gt;&lt;pages&gt;EC23-EC26&lt;/pages&gt;&lt;volume&gt;10&lt;/volume&gt;&lt;number&gt;10&lt;/number&gt;&lt;edition&gt;20161001&lt;/edition&gt;&lt;keywords&gt;&lt;keyword&gt;Auramine-Rhodamine&lt;/keyword&gt;&lt;keyword&gt;Fite-Faraco&lt;/keyword&gt;&lt;keyword&gt;Ziehl-Neelsen stain&lt;/keyword&gt;&lt;/keywords&gt;&lt;dates&gt;&lt;year&gt;2016&lt;/year&gt;&lt;pub-dates&gt;&lt;date&gt;Oct&lt;/date&gt;&lt;/pub-dates&gt;&lt;/dates&gt;&lt;isbn&gt;2249-782X (Print)&amp;#xD;0973-709X (Electronic)&amp;#xD;0973-709X (Linking)&lt;/isbn&gt;&lt;accession-num&gt;27891346&lt;/accession-num&gt;&lt;urls&gt;&lt;related-urls&gt;&lt;url&gt;https://www.ncbi.nlm.nih.gov/pubmed/27891346&lt;/url&gt;&lt;/related-urls&gt;&lt;/urls&gt;&lt;custom2&gt;PMC5121684&lt;/custom2&gt;&lt;electronic-resource-num&gt;10.7860/JCDR/2016/22470.8739&lt;/electronic-resource-num&gt;&lt;remote-database-name&gt;PubMed-not-MEDLINE&lt;/remote-database-name&gt;&lt;remote-database-provider&gt;NLM&lt;/remote-database-provider&gt;&lt;/record&gt;&lt;/Cite&gt;&lt;/EndNote&gt;</w:instrText>
      </w:r>
      <w:r w:rsidR="00587D07">
        <w:fldChar w:fldCharType="separate"/>
      </w:r>
      <w:r w:rsidR="00EC027B" w:rsidRPr="00EC027B">
        <w:rPr>
          <w:noProof/>
          <w:vertAlign w:val="superscript"/>
        </w:rPr>
        <w:t>22</w:t>
      </w:r>
      <w:r w:rsidR="00587D07">
        <w:fldChar w:fldCharType="end"/>
      </w:r>
      <w:r w:rsidR="00E764AC">
        <w:t>.</w:t>
      </w:r>
    </w:p>
    <w:p w14:paraId="5F1685CF" w14:textId="0843A5A6" w:rsidR="000F7BDE" w:rsidRDefault="000F7BDE" w:rsidP="00D43E74">
      <w:pPr>
        <w:pStyle w:val="Heading3"/>
        <w:jc w:val="left"/>
      </w:pPr>
      <w:r>
        <w:t>Test specificity</w:t>
      </w:r>
    </w:p>
    <w:p w14:paraId="51FFA6D3" w14:textId="5ABF9995" w:rsidR="00152556" w:rsidRDefault="003758CC" w:rsidP="00D43E74">
      <w:r w:rsidRPr="003758CC">
        <w:t>The specificity of acid-fast bacilli staining is generally high, reaching up to 99% when performed correctly</w:t>
      </w:r>
      <w:r w:rsidR="00E73B65">
        <w:t xml:space="preserve"> </w:t>
      </w:r>
      <w:r w:rsidR="00A651CE">
        <w:fldChar w:fldCharType="begin">
          <w:fldData xml:space="preserve">PEVuZE5vdGU+PENpdGU+PEF1dGhvcj5LdW1hcmFuPC9BdXRob3I+PFllYXI+MjAxNTwvWWVhcj48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</w:fldData>
        </w:fldChar>
      </w:r>
      <w:r w:rsidR="00EC027B">
        <w:instrText xml:space="preserve"> ADDIN EN.CITE </w:instrText>
      </w:r>
      <w:r w:rsidR="00EC027B">
        <w:fldChar w:fldCharType="begin">
          <w:fldData xml:space="preserve">PEVuZE5vdGU+PENpdGU+PEF1dGhvcj5LdW1hcmFuPC9BdXRob3I+PFllYXI+MjAxNTwvWWVhcj48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</w:fldData>
        </w:fldChar>
      </w:r>
      <w:r w:rsidR="00EC027B">
        <w:instrText xml:space="preserve"> ADDIN EN.CITE.DATA </w:instrText>
      </w:r>
      <w:r w:rsidR="00EC027B">
        <w:fldChar w:fldCharType="end"/>
      </w:r>
      <w:r w:rsidR="00A651CE">
        <w:fldChar w:fldCharType="separate"/>
      </w:r>
      <w:r w:rsidR="00EC027B" w:rsidRPr="00EC027B">
        <w:rPr>
          <w:noProof/>
          <w:vertAlign w:val="superscript"/>
        </w:rPr>
        <w:t>23</w:t>
      </w:r>
      <w:r w:rsidR="00A651CE">
        <w:fldChar w:fldCharType="end"/>
      </w:r>
      <w:r w:rsidRPr="003758CC">
        <w:t xml:space="preserve">. However, lower </w:t>
      </w:r>
      <w:r w:rsidR="00A651CE">
        <w:t>specificity rates</w:t>
      </w:r>
      <w:r w:rsidRPr="003758CC">
        <w:t xml:space="preserve"> have been reported</w:t>
      </w:r>
      <w:r>
        <w:t xml:space="preserve"> in areas with limited </w:t>
      </w:r>
      <w:r w:rsidR="00FD2969">
        <w:t>training and resources</w:t>
      </w:r>
      <w:r w:rsidR="00EE2576">
        <w:t xml:space="preserve"> </w:t>
      </w:r>
      <w:r w:rsidR="000A2AFA">
        <w:fldChar w:fldCharType="begin"/>
      </w:r>
      <w:r w:rsidR="00EC027B">
        <w:instrText xml:space="preserve"> ADDIN EN.CITE &lt;EndNote&gt;&lt;Cite&gt;&lt;Author&gt;Swapna&lt;/Author&gt;&lt;Year&gt;2021&lt;/Year&gt;&lt;RecNum&gt;14967&lt;/RecNum&gt;&lt;DisplayText&gt;&lt;style face="superscript"&gt;20&lt;/style&gt;&lt;/DisplayText&gt;&lt;record&gt;&lt;rec-number&gt;14967&lt;/rec-number&gt;&lt;foreign-keys&gt;&lt;key app="EN" db-id="zvd9drxf0p0df9etsz4psxwd5vwrtxz0fvpt" timestamp="1691547924"&gt;14967&lt;/key&gt;&lt;/foreign-keys&gt;&lt;ref-type name="Journal Article"&gt;17&lt;/ref-type&gt;&lt;contributors&gt;&lt;authors&gt;&lt;author&gt;Swapna, M&lt;/author&gt;&lt;author&gt;Sangeetha, AV&lt;/author&gt;&lt;author&gt;Amudha, S&lt;/author&gt;&lt;author&gt;VM, Bhagat&lt;/author&gt;&lt;author&gt;D Senthil Pragash, VK&lt;/author&gt;&lt;/authors&gt;&lt;/contributors&gt;&lt;titles&gt;&lt;title&gt;Evaluation of Slit Skin Smear (SSS) Microscopy for Leprosy in Various Districts of Tamil Nadu&lt;/title&gt;&lt;secondary-title&gt;Indian J Lepr&lt;/secondary-title&gt;&lt;/titles&gt;&lt;periodical&gt;&lt;full-title&gt;Indian Journal of Leprosy&lt;/full-title&gt;&lt;abbr-1&gt;Indian J. Lepr.&lt;/abbr-1&gt;&lt;abbr-2&gt;Indian J Lepr&lt;/abbr-2&gt;&lt;/periodical&gt;&lt;pages&gt;85-96&lt;/pages&gt;&lt;volume&gt;93&lt;/volume&gt;&lt;dates&gt;&lt;year&gt;2021&lt;/year&gt;&lt;/dates&gt;&lt;urls&gt;&lt;/urls&gt;&lt;/record&gt;&lt;/Cite&gt;&lt;/EndNote&gt;</w:instrText>
      </w:r>
      <w:r w:rsidR="000A2AFA">
        <w:fldChar w:fldCharType="separate"/>
      </w:r>
      <w:r w:rsidR="00EC027B" w:rsidRPr="00EC027B">
        <w:rPr>
          <w:noProof/>
          <w:vertAlign w:val="superscript"/>
        </w:rPr>
        <w:t>20</w:t>
      </w:r>
      <w:r w:rsidR="000A2AFA">
        <w:fldChar w:fldCharType="end"/>
      </w:r>
      <w:r w:rsidRPr="003758CC">
        <w:t xml:space="preserve">. These false positives may be attributed to </w:t>
      </w:r>
      <w:r w:rsidR="00A651CE">
        <w:t>other acid-fast bacteria in the sample or staining artifacts that</w:t>
      </w:r>
      <w:r w:rsidRPr="003758CC">
        <w:t xml:space="preserve"> mimic the appearance of acid-fast bacilli.</w:t>
      </w:r>
    </w:p>
    <w:p w14:paraId="0D3C2300" w14:textId="66699E66" w:rsidR="00152556" w:rsidRDefault="00D4139C" w:rsidP="00D43E74">
      <w:pPr>
        <w:pStyle w:val="Heading3"/>
        <w:jc w:val="left"/>
      </w:pPr>
      <w:r>
        <w:t xml:space="preserve">Microscopy </w:t>
      </w:r>
      <w:r w:rsidR="003D59D5">
        <w:t>Q</w:t>
      </w:r>
      <w:r w:rsidR="002B1323">
        <w:t>u</w:t>
      </w:r>
      <w:r w:rsidR="003D59D5">
        <w:t>a</w:t>
      </w:r>
      <w:r w:rsidR="002B1323">
        <w:t>n</w:t>
      </w:r>
      <w:r w:rsidR="003D59D5">
        <w:t xml:space="preserve">tification </w:t>
      </w:r>
    </w:p>
    <w:p w14:paraId="338BCE5E" w14:textId="5902A281" w:rsidR="00EC027B" w:rsidRDefault="00EC027B" w:rsidP="00D43E74">
      <w:r>
        <w:t xml:space="preserve">The quantity of AFBs identified in a </w:t>
      </w:r>
      <w:r w:rsidR="002A7085">
        <w:t xml:space="preserve">split skin smear </w:t>
      </w:r>
      <w:r>
        <w:t xml:space="preserve">should be reported using a logarithmic scale, as outlined in </w:t>
      </w:r>
      <w:r w:rsidRPr="002B1323">
        <w:fldChar w:fldCharType="begin"/>
      </w:r>
      <w:r w:rsidRPr="002B1323">
        <w:instrText xml:space="preserve"> REF _Ref138854152 \h  \* MERGEFORMAT </w:instrText>
      </w:r>
      <w:r w:rsidRPr="002B1323">
        <w:fldChar w:fldCharType="separate"/>
      </w:r>
      <w:r w:rsidRPr="002B1323">
        <w:t xml:space="preserve">Table </w:t>
      </w:r>
      <w:r w:rsidRPr="002B1323">
        <w:rPr>
          <w:noProof/>
        </w:rPr>
        <w:t>1</w:t>
      </w:r>
      <w:r w:rsidRPr="002B1323">
        <w:fldChar w:fldCharType="end"/>
      </w:r>
      <w:r w:rsidR="00D34F31">
        <w:t xml:space="preserve"> </w:t>
      </w:r>
      <w:r>
        <w:fldChar w:fldCharType="begin"/>
      </w:r>
      <w:r>
        <w:instrText xml:space="preserve"> ADDIN EN.CITE &lt;EndNote&gt;&lt;Cite&gt;&lt;Author&gt;Patil&lt;/Author&gt;&lt;Year&gt;2020&lt;/Year&gt;&lt;RecNum&gt;14968&lt;/RecNum&gt;&lt;DisplayText&gt;&lt;style face="superscript"&gt;24&lt;/style&gt;&lt;/DisplayText&gt;&lt;record&gt;&lt;rec-number&gt;14968&lt;/rec-number&gt;&lt;foreign-keys&gt;&lt;key app="EN" db-id="zvd9drxf0p0df9etsz4psxwd5vwrtxz0fvpt" timestamp="1691548387"&gt;14968&lt;/key&gt;&lt;/foreign-keys&gt;&lt;ref-type name="Journal Article"&gt;17&lt;/ref-type&gt;&lt;contributors&gt;&lt;authors&gt;&lt;author&gt;Patil, Ashwini S&lt;/author&gt;&lt;author&gt;Mishra, Meena&lt;/author&gt;&lt;author&gt;Taiwade, Pooja&lt;/author&gt;&lt;author&gt;Shrikhande, Sunanda&lt;/author&gt;&lt;/authors&gt;&lt;/contributors&gt;&lt;titles&gt;&lt;title&gt;A Study of Indices in Smear Positive Leprosy in Post-Elimination Era: Experience at a Teaching Tertiary Care Centre&lt;/title&gt;&lt;secondary-title&gt;MAMC Journal of Medical Sciences&lt;/secondary-title&gt;&lt;/titles&gt;&lt;pages&gt;211&lt;/pages&gt;&lt;volume&gt;6&lt;/volume&gt;&lt;number&gt;3&lt;/number&gt;&lt;dates&gt;&lt;year&gt;2020&lt;/year&gt;&lt;/dates&gt;&lt;isbn&gt;2394-7438&lt;/isbn&gt;&lt;urls&gt;&lt;/urls&gt;&lt;/record&gt;&lt;/Cite&gt;&lt;/EndNote&gt;</w:instrText>
      </w:r>
      <w:r>
        <w:fldChar w:fldCharType="separate"/>
      </w:r>
      <w:r w:rsidRPr="00EC027B">
        <w:rPr>
          <w:noProof/>
          <w:vertAlign w:val="superscript"/>
        </w:rPr>
        <w:t>24</w:t>
      </w:r>
      <w:r>
        <w:fldChar w:fldCharType="end"/>
      </w:r>
      <w:r>
        <w:t>.</w:t>
      </w:r>
    </w:p>
    <w:p w14:paraId="34AACB92" w14:textId="790D2E31" w:rsidR="00EC027B" w:rsidRPr="002B1323" w:rsidRDefault="006F349D" w:rsidP="006F349D">
      <w:pPr>
        <w:pStyle w:val="Caption"/>
        <w:rPr>
          <w:i w:val="0"/>
          <w:iCs w:val="0"/>
        </w:rPr>
      </w:pPr>
      <w:bookmarkStart w:id="1" w:name="_Ref138854152"/>
      <w:r>
        <w:t xml:space="preserve">Table </w:t>
      </w:r>
      <w:r>
        <w:fldChar w:fldCharType="begin"/>
      </w:r>
      <w:r>
        <w:instrText xml:space="preserve"> SEQ Table \* ARABIC </w:instrText>
      </w:r>
      <w:r>
        <w:fldChar w:fldCharType="separate"/>
      </w:r>
      <w:r>
        <w:rPr>
          <w:noProof/>
        </w:rPr>
        <w:t>1</w:t>
      </w:r>
      <w:r>
        <w:fldChar w:fldCharType="end"/>
      </w:r>
      <w:bookmarkEnd w:id="1"/>
      <w:r w:rsidR="00EC027B" w:rsidRPr="002B1323">
        <w:t xml:space="preserve">: </w:t>
      </w:r>
      <w:r w:rsidR="00EC027B">
        <w:t>AFB</w:t>
      </w:r>
      <w:r w:rsidR="00EC027B" w:rsidRPr="002B1323">
        <w:t xml:space="preserve"> </w:t>
      </w:r>
      <w:r w:rsidR="00EC027B">
        <w:t xml:space="preserve">quantification </w:t>
      </w:r>
      <w:r w:rsidR="00EC027B" w:rsidRPr="002B1323">
        <w:t xml:space="preserve">per sample. AFB, acid fast bacilli; </w:t>
      </w:r>
      <w:proofErr w:type="spellStart"/>
      <w:r w:rsidR="00EC027B">
        <w:t>hpf</w:t>
      </w:r>
      <w:proofErr w:type="spellEnd"/>
      <w:r w:rsidR="00EC027B">
        <w:t xml:space="preserve">, </w:t>
      </w:r>
      <w:r w:rsidR="00EC027B" w:rsidRPr="002B1323">
        <w:t>high power field.</w:t>
      </w:r>
    </w:p>
    <w:tbl>
      <w:tblPr>
        <w:tblStyle w:val="TableGrid"/>
        <w:tblW w:w="0" w:type="auto"/>
        <w:tblLook w:val="04A0" w:firstRow="1" w:lastRow="0" w:firstColumn="1" w:lastColumn="0" w:noHBand="0" w:noVBand="1"/>
      </w:tblPr>
      <w:tblGrid>
        <w:gridCol w:w="1211"/>
        <w:gridCol w:w="4870"/>
      </w:tblGrid>
      <w:tr w:rsidR="00EC027B" w:rsidRPr="002B1323" w14:paraId="79C91242" w14:textId="77777777" w:rsidTr="006F349D">
        <w:trPr>
          <w:trHeight w:val="455"/>
          <w:tblHeader/>
        </w:trPr>
        <w:tc>
          <w:tcPr>
            <w:tcW w:w="1211" w:type="dxa"/>
            <w:shd w:val="clear" w:color="auto" w:fill="BFBFBF" w:themeFill="background1" w:themeFillShade="BF"/>
            <w:vAlign w:val="center"/>
          </w:tcPr>
          <w:p w14:paraId="17506E6B" w14:textId="77777777" w:rsidR="00EC027B" w:rsidRPr="002B1323" w:rsidRDefault="00EC027B" w:rsidP="00D43E74">
            <w:pPr>
              <w:spacing w:before="0" w:after="0" w:line="240" w:lineRule="auto"/>
              <w:rPr>
                <w:b/>
                <w:bCs/>
              </w:rPr>
            </w:pPr>
            <w:r w:rsidRPr="002B1323">
              <w:rPr>
                <w:b/>
                <w:bCs/>
              </w:rPr>
              <w:t>Score</w:t>
            </w:r>
          </w:p>
        </w:tc>
        <w:tc>
          <w:tcPr>
            <w:tcW w:w="4870" w:type="dxa"/>
            <w:shd w:val="clear" w:color="auto" w:fill="BFBFBF" w:themeFill="background1" w:themeFillShade="BF"/>
            <w:vAlign w:val="center"/>
          </w:tcPr>
          <w:p w14:paraId="03A8B233" w14:textId="77777777" w:rsidR="00EC027B" w:rsidRPr="002B1323" w:rsidRDefault="00EC027B" w:rsidP="00D43E74">
            <w:pPr>
              <w:spacing w:before="0" w:after="0" w:line="240" w:lineRule="auto"/>
              <w:rPr>
                <w:b/>
                <w:bCs/>
              </w:rPr>
            </w:pPr>
            <w:r w:rsidRPr="002B1323">
              <w:rPr>
                <w:b/>
                <w:bCs/>
              </w:rPr>
              <w:t>AFB seen per HPF</w:t>
            </w:r>
          </w:p>
        </w:tc>
      </w:tr>
      <w:tr w:rsidR="00EC027B" w:rsidRPr="002B1323" w14:paraId="3F30E97E" w14:textId="77777777" w:rsidTr="0082092D">
        <w:trPr>
          <w:trHeight w:val="455"/>
        </w:trPr>
        <w:tc>
          <w:tcPr>
            <w:tcW w:w="1211" w:type="dxa"/>
            <w:vAlign w:val="center"/>
          </w:tcPr>
          <w:p w14:paraId="31CE75F9" w14:textId="77777777" w:rsidR="00EC027B" w:rsidRPr="002B1323" w:rsidRDefault="00EC027B" w:rsidP="00D43E74">
            <w:pPr>
              <w:spacing w:before="0" w:after="0"/>
            </w:pPr>
            <w:r w:rsidRPr="002B1323">
              <w:t xml:space="preserve">0 </w:t>
            </w:r>
          </w:p>
        </w:tc>
        <w:tc>
          <w:tcPr>
            <w:tcW w:w="4870" w:type="dxa"/>
            <w:vAlign w:val="center"/>
          </w:tcPr>
          <w:p w14:paraId="58909F02" w14:textId="77777777" w:rsidR="00EC027B" w:rsidRPr="002B1323" w:rsidRDefault="00EC027B" w:rsidP="00D43E74">
            <w:pPr>
              <w:spacing w:before="0" w:after="0"/>
            </w:pPr>
            <w:r w:rsidRPr="002B1323">
              <w:t>0 AFB in 100 fields</w:t>
            </w:r>
          </w:p>
        </w:tc>
      </w:tr>
      <w:tr w:rsidR="00EC027B" w:rsidRPr="002B1323" w14:paraId="13D1C33C" w14:textId="77777777" w:rsidTr="0082092D">
        <w:trPr>
          <w:trHeight w:val="455"/>
        </w:trPr>
        <w:tc>
          <w:tcPr>
            <w:tcW w:w="1211" w:type="dxa"/>
            <w:vAlign w:val="center"/>
          </w:tcPr>
          <w:p w14:paraId="527A517A" w14:textId="77777777" w:rsidR="00EC027B" w:rsidRPr="002B1323" w:rsidRDefault="00EC027B" w:rsidP="00D43E74">
            <w:pPr>
              <w:spacing w:before="0" w:after="0"/>
            </w:pPr>
            <w:r w:rsidRPr="002B1323">
              <w:t xml:space="preserve">1+ </w:t>
            </w:r>
          </w:p>
        </w:tc>
        <w:tc>
          <w:tcPr>
            <w:tcW w:w="4870" w:type="dxa"/>
            <w:vAlign w:val="center"/>
          </w:tcPr>
          <w:p w14:paraId="399492D5" w14:textId="77777777" w:rsidR="00EC027B" w:rsidRPr="002B1323" w:rsidRDefault="00EC027B" w:rsidP="00D43E74">
            <w:pPr>
              <w:spacing w:before="0" w:after="0"/>
            </w:pPr>
            <w:r w:rsidRPr="002B1323">
              <w:t>A total of 1 – 10 AFB</w:t>
            </w:r>
            <w:r w:rsidRPr="002B1323">
              <w:rPr>
                <w:b/>
                <w:bCs/>
              </w:rPr>
              <w:t xml:space="preserve"> </w:t>
            </w:r>
            <w:r w:rsidRPr="002B1323">
              <w:t>in 100 fields</w:t>
            </w:r>
          </w:p>
        </w:tc>
      </w:tr>
      <w:tr w:rsidR="00EC027B" w:rsidRPr="002B1323" w14:paraId="7E9FE753" w14:textId="77777777" w:rsidTr="0082092D">
        <w:trPr>
          <w:trHeight w:val="455"/>
        </w:trPr>
        <w:tc>
          <w:tcPr>
            <w:tcW w:w="1211" w:type="dxa"/>
            <w:vAlign w:val="center"/>
          </w:tcPr>
          <w:p w14:paraId="713B7DB4" w14:textId="77777777" w:rsidR="00EC027B" w:rsidRPr="002B1323" w:rsidRDefault="00EC027B" w:rsidP="00D43E74">
            <w:pPr>
              <w:spacing w:before="0" w:after="0"/>
            </w:pPr>
            <w:r w:rsidRPr="002B1323">
              <w:t xml:space="preserve">2+ </w:t>
            </w:r>
          </w:p>
        </w:tc>
        <w:tc>
          <w:tcPr>
            <w:tcW w:w="4870" w:type="dxa"/>
            <w:vAlign w:val="center"/>
          </w:tcPr>
          <w:p w14:paraId="12526957" w14:textId="77777777" w:rsidR="00EC027B" w:rsidRPr="002B1323" w:rsidRDefault="00EC027B" w:rsidP="00D43E74">
            <w:pPr>
              <w:spacing w:before="0" w:after="0"/>
            </w:pPr>
            <w:r w:rsidRPr="002B1323">
              <w:t>A total of 1 – 10 AFB</w:t>
            </w:r>
            <w:r w:rsidRPr="002B1323">
              <w:rPr>
                <w:b/>
                <w:bCs/>
              </w:rPr>
              <w:t xml:space="preserve"> </w:t>
            </w:r>
            <w:r w:rsidRPr="002B1323">
              <w:t>in 10 fields</w:t>
            </w:r>
          </w:p>
        </w:tc>
      </w:tr>
      <w:tr w:rsidR="00EC027B" w:rsidRPr="002B1323" w14:paraId="7219FC34" w14:textId="77777777" w:rsidTr="0082092D">
        <w:trPr>
          <w:trHeight w:val="455"/>
        </w:trPr>
        <w:tc>
          <w:tcPr>
            <w:tcW w:w="1211" w:type="dxa"/>
            <w:vAlign w:val="center"/>
          </w:tcPr>
          <w:p w14:paraId="577A483F" w14:textId="77777777" w:rsidR="00EC027B" w:rsidRPr="002B1323" w:rsidRDefault="00EC027B" w:rsidP="00D43E74">
            <w:pPr>
              <w:spacing w:before="0" w:after="0"/>
            </w:pPr>
            <w:r w:rsidRPr="002B1323">
              <w:t xml:space="preserve">3+ </w:t>
            </w:r>
          </w:p>
        </w:tc>
        <w:tc>
          <w:tcPr>
            <w:tcW w:w="4870" w:type="dxa"/>
            <w:vAlign w:val="center"/>
          </w:tcPr>
          <w:p w14:paraId="093284B6" w14:textId="77777777" w:rsidR="00EC027B" w:rsidRPr="002B1323" w:rsidRDefault="00EC027B" w:rsidP="00D43E74">
            <w:pPr>
              <w:spacing w:before="0" w:after="0"/>
            </w:pPr>
            <w:r w:rsidRPr="002B1323">
              <w:t>An average of 1 - 10 AFB</w:t>
            </w:r>
            <w:r w:rsidRPr="002B1323">
              <w:rPr>
                <w:b/>
                <w:bCs/>
              </w:rPr>
              <w:t xml:space="preserve"> </w:t>
            </w:r>
            <w:r w:rsidRPr="002B1323">
              <w:t>per field</w:t>
            </w:r>
          </w:p>
        </w:tc>
      </w:tr>
      <w:tr w:rsidR="00EC027B" w:rsidRPr="002B1323" w14:paraId="49B996FB" w14:textId="77777777" w:rsidTr="0082092D">
        <w:trPr>
          <w:trHeight w:val="455"/>
        </w:trPr>
        <w:tc>
          <w:tcPr>
            <w:tcW w:w="1211" w:type="dxa"/>
            <w:vAlign w:val="center"/>
          </w:tcPr>
          <w:p w14:paraId="69ED38AB" w14:textId="77777777" w:rsidR="00EC027B" w:rsidRPr="002B1323" w:rsidRDefault="00EC027B" w:rsidP="00D43E74">
            <w:pPr>
              <w:spacing w:before="0" w:after="0"/>
            </w:pPr>
            <w:r w:rsidRPr="002B1323">
              <w:t>4+</w:t>
            </w:r>
          </w:p>
        </w:tc>
        <w:tc>
          <w:tcPr>
            <w:tcW w:w="4870" w:type="dxa"/>
            <w:vAlign w:val="center"/>
          </w:tcPr>
          <w:p w14:paraId="4CA3F9F9" w14:textId="77777777" w:rsidR="00EC027B" w:rsidRPr="002B1323" w:rsidRDefault="00EC027B" w:rsidP="00D43E74">
            <w:pPr>
              <w:spacing w:before="0" w:after="0"/>
            </w:pPr>
            <w:r w:rsidRPr="002B1323">
              <w:t>An average of 10 - 100 AFB</w:t>
            </w:r>
            <w:r w:rsidRPr="002B1323">
              <w:rPr>
                <w:b/>
                <w:bCs/>
              </w:rPr>
              <w:t xml:space="preserve"> </w:t>
            </w:r>
            <w:r w:rsidRPr="002B1323">
              <w:t>per field</w:t>
            </w:r>
          </w:p>
        </w:tc>
      </w:tr>
      <w:tr w:rsidR="00EC027B" w:rsidRPr="002B1323" w14:paraId="38CDF1BA" w14:textId="77777777" w:rsidTr="0082092D">
        <w:trPr>
          <w:trHeight w:val="455"/>
        </w:trPr>
        <w:tc>
          <w:tcPr>
            <w:tcW w:w="1211" w:type="dxa"/>
            <w:vAlign w:val="center"/>
          </w:tcPr>
          <w:p w14:paraId="6FE1E6A2" w14:textId="77777777" w:rsidR="00EC027B" w:rsidRPr="002B1323" w:rsidRDefault="00EC027B" w:rsidP="00D43E74">
            <w:pPr>
              <w:spacing w:before="0" w:after="0"/>
            </w:pPr>
            <w:r w:rsidRPr="002B1323">
              <w:t xml:space="preserve">5+ </w:t>
            </w:r>
          </w:p>
        </w:tc>
        <w:tc>
          <w:tcPr>
            <w:tcW w:w="4870" w:type="dxa"/>
            <w:vAlign w:val="center"/>
          </w:tcPr>
          <w:p w14:paraId="4859D1AF" w14:textId="77777777" w:rsidR="00EC027B" w:rsidRPr="002B1323" w:rsidRDefault="00EC027B" w:rsidP="00D43E74">
            <w:pPr>
              <w:spacing w:before="0" w:after="0"/>
            </w:pPr>
            <w:r w:rsidRPr="002B1323">
              <w:t>An average of 100 – 1000 AFB</w:t>
            </w:r>
            <w:r w:rsidRPr="002B1323">
              <w:rPr>
                <w:b/>
                <w:bCs/>
              </w:rPr>
              <w:t xml:space="preserve"> </w:t>
            </w:r>
            <w:r w:rsidRPr="002B1323">
              <w:t>per field</w:t>
            </w:r>
          </w:p>
        </w:tc>
      </w:tr>
      <w:tr w:rsidR="00EC027B" w:rsidRPr="002B1323" w14:paraId="2B76A5EE" w14:textId="77777777" w:rsidTr="0082092D">
        <w:trPr>
          <w:trHeight w:val="70"/>
        </w:trPr>
        <w:tc>
          <w:tcPr>
            <w:tcW w:w="1211" w:type="dxa"/>
            <w:vAlign w:val="center"/>
          </w:tcPr>
          <w:p w14:paraId="4FBF4D87" w14:textId="77777777" w:rsidR="00EC027B" w:rsidRPr="002B1323" w:rsidRDefault="00EC027B" w:rsidP="00D43E74">
            <w:pPr>
              <w:spacing w:before="0" w:after="0"/>
            </w:pPr>
            <w:r w:rsidRPr="002B1323">
              <w:t xml:space="preserve">6+ </w:t>
            </w:r>
          </w:p>
        </w:tc>
        <w:tc>
          <w:tcPr>
            <w:tcW w:w="4870" w:type="dxa"/>
            <w:vAlign w:val="center"/>
          </w:tcPr>
          <w:p w14:paraId="790E0F87" w14:textId="77777777" w:rsidR="00EC027B" w:rsidRPr="002B1323" w:rsidRDefault="00EC027B" w:rsidP="00D43E74">
            <w:pPr>
              <w:spacing w:before="0" w:after="0"/>
            </w:pPr>
            <w:r w:rsidRPr="002B1323">
              <w:t>More than 1000 AFB</w:t>
            </w:r>
            <w:r w:rsidRPr="002B1323">
              <w:rPr>
                <w:b/>
                <w:bCs/>
              </w:rPr>
              <w:t xml:space="preserve"> </w:t>
            </w:r>
            <w:r w:rsidRPr="002B1323">
              <w:t>per field</w:t>
            </w:r>
          </w:p>
        </w:tc>
      </w:tr>
    </w:tbl>
    <w:p w14:paraId="6B299806" w14:textId="4A6248CE" w:rsidR="00EC027B" w:rsidRDefault="00EC027B" w:rsidP="00D43E74">
      <w:pPr>
        <w:pStyle w:val="Heading3"/>
        <w:jc w:val="left"/>
      </w:pPr>
      <w:r>
        <w:t>Bacillary Index and Viability Assessment</w:t>
      </w:r>
    </w:p>
    <w:p w14:paraId="21611C43" w14:textId="0C8EDF89" w:rsidR="002B1323" w:rsidRDefault="00EC027B" w:rsidP="00D43E74">
      <w:r>
        <w:t>T</w:t>
      </w:r>
      <w:r w:rsidR="006C7EEA">
        <w:t xml:space="preserve">he </w:t>
      </w:r>
      <w:r w:rsidR="002B1323" w:rsidRPr="002B1323">
        <w:t>Bacillary Index is a mean score derived f</w:t>
      </w:r>
      <w:r w:rsidR="009E687A">
        <w:t>ro</w:t>
      </w:r>
      <w:r w:rsidR="002B1323" w:rsidRPr="002B1323">
        <w:t>m the number of AFB bacilli in skin samples</w:t>
      </w:r>
      <w:r w:rsidR="00E22CAD">
        <w:t xml:space="preserve"> and </w:t>
      </w:r>
      <w:r w:rsidR="002B1323" w:rsidRPr="002B1323">
        <w:t>is calculated by adding the scores per site and dividing by the total sites</w:t>
      </w:r>
      <w:r w:rsidR="00D34F31">
        <w:t xml:space="preserve"> </w:t>
      </w:r>
      <w:r>
        <w:fldChar w:fldCharType="begin"/>
      </w:r>
      <w:r>
        <w:instrText xml:space="preserve"> ADDIN EN.CITE &lt;EndNote&gt;&lt;Cite&gt;&lt;Author&gt;Patil&lt;/Author&gt;&lt;Year&gt;2020&lt;/Year&gt;&lt;RecNum&gt;14968&lt;/RecNum&gt;&lt;DisplayText&gt;&lt;style face="superscript"&gt;24&lt;/style&gt;&lt;/DisplayText&gt;&lt;record&gt;&lt;rec-number&gt;14968&lt;/rec-number&gt;&lt;foreign-keys&gt;&lt;key app="EN" db-id="zvd9drxf0p0df9etsz4psxwd5vwrtxz0fvpt" timestamp="1691548387"&gt;14968&lt;/key&gt;&lt;/foreign-keys&gt;&lt;ref-type name="Journal Article"&gt;17&lt;/ref-type&gt;&lt;contributors&gt;&lt;authors&gt;&lt;author&gt;Patil, Ashwini S&lt;/author&gt;&lt;author&gt;Mishra, Meena&lt;/author&gt;&lt;author&gt;Taiwade, Pooja&lt;/author&gt;&lt;author&gt;Shrikhande, Sunanda&lt;/author&gt;&lt;/authors&gt;&lt;/contributors&gt;&lt;titles&gt;&lt;title&gt;A Study of Indices in Smear Positive Leprosy in Post-Elimination Era: Experience at a Teaching Tertiary Care Centre&lt;/title&gt;&lt;secondary-title&gt;MAMC Journal of Medical Sciences&lt;/secondary-title&gt;&lt;/titles&gt;&lt;pages&gt;211&lt;/pages&gt;&lt;volume&gt;6&lt;/volume&gt;&lt;number&gt;3&lt;/number&gt;&lt;dates&gt;&lt;year&gt;2020&lt;/year&gt;&lt;/dates&gt;&lt;isbn&gt;2394-7438&lt;/isbn&gt;&lt;urls&gt;&lt;/urls&gt;&lt;/record&gt;&lt;/Cite&gt;&lt;/EndNote&gt;</w:instrText>
      </w:r>
      <w:r>
        <w:fldChar w:fldCharType="separate"/>
      </w:r>
      <w:r w:rsidRPr="00EC027B">
        <w:rPr>
          <w:noProof/>
          <w:vertAlign w:val="superscript"/>
        </w:rPr>
        <w:t>24</w:t>
      </w:r>
      <w:r>
        <w:fldChar w:fldCharType="end"/>
      </w:r>
      <w:r w:rsidR="002B1323" w:rsidRPr="002B1323">
        <w:t xml:space="preserve">. </w:t>
      </w:r>
      <w:r w:rsidR="00E22CAD">
        <w:t>Clinicians have previously used it</w:t>
      </w:r>
      <w:r w:rsidR="005368CD">
        <w:t xml:space="preserve"> to </w:t>
      </w:r>
      <w:r w:rsidR="002B1323" w:rsidRPr="002B1323">
        <w:t xml:space="preserve">understand the </w:t>
      </w:r>
      <w:r w:rsidR="00E22CAD">
        <w:t>disease burden and</w:t>
      </w:r>
      <w:r w:rsidR="002B1323" w:rsidRPr="002B1323">
        <w:t xml:space="preserve"> gauge response to treatment. The </w:t>
      </w:r>
      <w:r w:rsidR="00316382">
        <w:t>B</w:t>
      </w:r>
      <w:r w:rsidR="002B1323" w:rsidRPr="002B1323">
        <w:t xml:space="preserve">acillary </w:t>
      </w:r>
      <w:r w:rsidR="00316382">
        <w:t>I</w:t>
      </w:r>
      <w:r w:rsidR="002B1323" w:rsidRPr="002B1323">
        <w:t>ndex declines slowly in individuals on treatment</w:t>
      </w:r>
      <w:r w:rsidR="00E60FAB">
        <w:t xml:space="preserve"> </w:t>
      </w:r>
      <w:r w:rsidR="00E60FAB">
        <w:fldChar w:fldCharType="begin"/>
      </w:r>
      <w:r>
        <w:instrText xml:space="preserve"> ADDIN EN.CITE &lt;EndNote&gt;&lt;Cite ExcludeAuth="1"&gt;&lt;Year&gt;2016&lt;/Year&gt;&lt;RecNum&gt;14969&lt;/RecNum&gt;&lt;DisplayText&gt;&lt;style face="superscript"&gt;25&lt;/style&gt;&lt;/DisplayText&gt;&lt;record&gt;&lt;rec-number&gt;14969&lt;/rec-number&gt;&lt;foreign-keys&gt;&lt;key app="EN" db-id="zvd9drxf0p0df9etsz4psxwd5vwrtxz0fvpt" timestamp="1691548622"&gt;14969&lt;/key&gt;&lt;/foreign-keys&gt;&lt;ref-type name="Book"&gt;6&lt;/ref-type&gt;&lt;contributors&gt;&lt;secondary-authors&gt;&lt;author&gt;Scollard, DM&lt;/author&gt;&lt;author&gt;Gillis, TP&lt;/author&gt;&lt;/secondary-authors&gt;&lt;/contributors&gt;&lt;titles&gt;&lt;title&gt;International Textbook of Leprosy&lt;/title&gt;&lt;/titles&gt;&lt;dates&gt;&lt;year&gt;2016&lt;/year&gt;&lt;/dates&gt;&lt;pub-location&gt;Greenville&lt;/pub-location&gt;&lt;publisher&gt;American Leprosy Missions&lt;/publisher&gt;&lt;urls&gt;&lt;related-urls&gt;&lt;url&gt;doi.org/10.1489/itl&lt;/url&gt;&lt;/related-urls&gt;&lt;/urls&gt;&lt;/record&gt;&lt;/Cite&gt;&lt;/EndNote&gt;</w:instrText>
      </w:r>
      <w:r w:rsidR="00E60FAB">
        <w:fldChar w:fldCharType="separate"/>
      </w:r>
      <w:r w:rsidRPr="00EC027B">
        <w:rPr>
          <w:noProof/>
          <w:vertAlign w:val="superscript"/>
        </w:rPr>
        <w:t>25</w:t>
      </w:r>
      <w:r w:rsidR="00E60FAB">
        <w:fldChar w:fldCharType="end"/>
      </w:r>
      <w:r w:rsidR="002B1323" w:rsidRPr="002B1323">
        <w:t xml:space="preserve">. The </w:t>
      </w:r>
      <w:r w:rsidR="00E22CAD">
        <w:t>B</w:t>
      </w:r>
      <w:r w:rsidR="002B1323" w:rsidRPr="002B1323">
        <w:t xml:space="preserve">acillary </w:t>
      </w:r>
      <w:r w:rsidR="00C6655D">
        <w:t>I</w:t>
      </w:r>
      <w:r w:rsidR="002B1323" w:rsidRPr="002B1323">
        <w:t xml:space="preserve">ndex is now less frequently used as </w:t>
      </w:r>
      <w:r w:rsidR="005368CD">
        <w:t xml:space="preserve">the </w:t>
      </w:r>
      <w:r w:rsidR="002B1323" w:rsidRPr="002B1323">
        <w:t xml:space="preserve">results can be confounded by sampling and have </w:t>
      </w:r>
      <w:r w:rsidR="005368CD">
        <w:t xml:space="preserve">a </w:t>
      </w:r>
      <w:r w:rsidR="002B1323" w:rsidRPr="002B1323">
        <w:t>limited impact on clinical management</w:t>
      </w:r>
      <w:r w:rsidR="005368CD">
        <w:t>.</w:t>
      </w:r>
      <w:r w:rsidR="002B1323" w:rsidRPr="002B1323">
        <w:t xml:space="preserve"> </w:t>
      </w:r>
    </w:p>
    <w:p w14:paraId="3F43515E" w14:textId="69BD8CB0" w:rsidR="00375B49" w:rsidRDefault="003F0FD5" w:rsidP="00D43E74">
      <w:r>
        <w:t>Intact and uniformed AFB staining suggests viability, whilst fragmented or poorly stained bacilli may indicate reduced v</w:t>
      </w:r>
      <w:r w:rsidR="005368CD">
        <w:t>iabi</w:t>
      </w:r>
      <w:r>
        <w:t>lity</w:t>
      </w:r>
      <w:r w:rsidR="00D34F31">
        <w:t xml:space="preserve"> </w:t>
      </w:r>
      <w:r w:rsidR="00E60FAB">
        <w:fldChar w:fldCharType="begin"/>
      </w:r>
      <w:r w:rsidR="00EC027B">
        <w:instrText xml:space="preserve"> ADDIN EN.CITE &lt;EndNote&gt;&lt;Cite ExcludeAuth="1"&gt;&lt;Year&gt;2016&lt;/Year&gt;&lt;RecNum&gt;14969&lt;/RecNum&gt;&lt;DisplayText&gt;&lt;style face="superscript"&gt;25&lt;/style&gt;&lt;/DisplayText&gt;&lt;record&gt;&lt;rec-number&gt;14969&lt;/rec-number&gt;&lt;foreign-keys&gt;&lt;key app="EN" db-id="zvd9drxf0p0df9etsz4psxwd5vwrtxz0fvpt" timestamp="1691548622"&gt;14969&lt;/key&gt;&lt;/foreign-keys&gt;&lt;ref-type name="Book"&gt;6&lt;/ref-type&gt;&lt;contributors&gt;&lt;secondary-authors&gt;&lt;author&gt;Scollard, DM&lt;/author&gt;&lt;author&gt;Gillis, TP&lt;/author&gt;&lt;/secondary-authors&gt;&lt;/contributors&gt;&lt;titles&gt;&lt;title&gt;International Textbook of Leprosy&lt;/title&gt;&lt;/titles&gt;&lt;dates&gt;&lt;year&gt;2016&lt;/year&gt;&lt;/dates&gt;&lt;pub-location&gt;Greenville&lt;/pub-location&gt;&lt;publisher&gt;American Leprosy Missions&lt;/publisher&gt;&lt;urls&gt;&lt;related-urls&gt;&lt;url&gt;doi.org/10.1489/itl&lt;/url&gt;&lt;/related-urls&gt;&lt;/urls&gt;&lt;/record&gt;&lt;/Cite&gt;&lt;/EndNote&gt;</w:instrText>
      </w:r>
      <w:r w:rsidR="00E60FAB">
        <w:fldChar w:fldCharType="separate"/>
      </w:r>
      <w:r w:rsidR="00EC027B" w:rsidRPr="00EC027B">
        <w:rPr>
          <w:noProof/>
          <w:vertAlign w:val="superscript"/>
        </w:rPr>
        <w:t>25</w:t>
      </w:r>
      <w:r w:rsidR="00E60FAB">
        <w:fldChar w:fldCharType="end"/>
      </w:r>
      <w:r>
        <w:t>. The Morphology Index and the Solid, Fragmented</w:t>
      </w:r>
      <w:r w:rsidR="00375B49">
        <w:t xml:space="preserve">, </w:t>
      </w:r>
      <w:r>
        <w:t>Granular Index utili</w:t>
      </w:r>
      <w:r w:rsidR="00BB603E">
        <w:t>s</w:t>
      </w:r>
      <w:r>
        <w:t>e this change to charact</w:t>
      </w:r>
      <w:r w:rsidR="005368CD">
        <w:t>e</w:t>
      </w:r>
      <w:r>
        <w:t xml:space="preserve">rise </w:t>
      </w:r>
      <w:r w:rsidR="00172920">
        <w:t xml:space="preserve">the </w:t>
      </w:r>
      <w:r>
        <w:t>response to treatment</w:t>
      </w:r>
      <w:r w:rsidR="00D34F31">
        <w:t xml:space="preserve"> </w:t>
      </w:r>
      <w:r w:rsidR="00E60FAB">
        <w:fldChar w:fldCharType="begin"/>
      </w:r>
      <w:r w:rsidR="00EC027B">
        <w:instrText xml:space="preserve"> ADDIN EN.CITE &lt;EndNote&gt;&lt;Cite ExcludeAuth="1"&gt;&lt;Year&gt;2016&lt;/Year&gt;&lt;RecNum&gt;14969&lt;/RecNum&gt;&lt;DisplayText&gt;&lt;style face="superscript"&gt;25&lt;/style&gt;&lt;/DisplayText&gt;&lt;record&gt;&lt;rec-number&gt;14969&lt;/rec-number&gt;&lt;foreign-keys&gt;&lt;key app="EN" db-id="zvd9drxf0p0df9etsz4psxwd5vwrtxz0fvpt" timestamp="1691548622"&gt;14969&lt;/key&gt;&lt;/foreign-keys&gt;&lt;ref-type name="Book"&gt;6&lt;/ref-type&gt;&lt;contributors&gt;&lt;secondary-authors&gt;&lt;author&gt;Scollard, DM&lt;/author&gt;&lt;author&gt;Gillis, TP&lt;/author&gt;&lt;/secondary-authors&gt;&lt;/contributors&gt;&lt;titles&gt;&lt;title&gt;International Textbook of Leprosy&lt;/title&gt;&lt;/titles&gt;&lt;dates&gt;&lt;year&gt;2016&lt;/year&gt;&lt;/dates&gt;&lt;pub-location&gt;Greenville&lt;/pub-location&gt;&lt;publisher&gt;American Leprosy Missions&lt;/publisher&gt;&lt;urls&gt;&lt;related-urls&gt;&lt;url&gt;doi.org/10.1489/itl&lt;/url&gt;&lt;/related-urls&gt;&lt;/urls&gt;&lt;/record&gt;&lt;/Cite&gt;&lt;/EndNote&gt;</w:instrText>
      </w:r>
      <w:r w:rsidR="00E60FAB">
        <w:fldChar w:fldCharType="separate"/>
      </w:r>
      <w:r w:rsidR="00EC027B" w:rsidRPr="00EC027B">
        <w:rPr>
          <w:noProof/>
          <w:vertAlign w:val="superscript"/>
        </w:rPr>
        <w:t>25</w:t>
      </w:r>
      <w:r w:rsidR="00E60FAB">
        <w:fldChar w:fldCharType="end"/>
      </w:r>
      <w:r>
        <w:t xml:space="preserve">. In contrast to </w:t>
      </w:r>
      <w:r>
        <w:lastRenderedPageBreak/>
        <w:t xml:space="preserve">the Bacillary Index, these indexes </w:t>
      </w:r>
      <w:r w:rsidR="005368CD">
        <w:t>may change</w:t>
      </w:r>
      <w:r>
        <w:t xml:space="preserve"> rapidly in response to treatment</w:t>
      </w:r>
      <w:r w:rsidR="004F6675">
        <w:t xml:space="preserve"> </w:t>
      </w:r>
      <w:r w:rsidR="00E60FAB">
        <w:fldChar w:fldCharType="begin"/>
      </w:r>
      <w:r w:rsidR="00EC027B">
        <w:instrText xml:space="preserve"> ADDIN EN.CITE &lt;EndNote&gt;&lt;Cite ExcludeAuth="1"&gt;&lt;Year&gt;2016&lt;/Year&gt;&lt;RecNum&gt;14969&lt;/RecNum&gt;&lt;DisplayText&gt;&lt;style face="superscript"&gt;20, 25&lt;/style&gt;&lt;/DisplayText&gt;&lt;record&gt;&lt;rec-number&gt;14969&lt;/rec-number&gt;&lt;foreign-keys&gt;&lt;key app="EN" db-id="zvd9drxf0p0df9etsz4psxwd5vwrtxz0fvpt" timestamp="1691548622"&gt;14969&lt;/key&gt;&lt;/foreign-keys&gt;&lt;ref-type name="Book"&gt;6&lt;/ref-type&gt;&lt;contributors&gt;&lt;secondary-authors&gt;&lt;author&gt;Scollard, DM&lt;/author&gt;&lt;author&gt;Gillis, TP&lt;/author&gt;&lt;/secondary-authors&gt;&lt;/contributors&gt;&lt;titles&gt;&lt;title&gt;International Textbook of Leprosy&lt;/title&gt;&lt;/titles&gt;&lt;dates&gt;&lt;year&gt;2016&lt;/year&gt;&lt;/dates&gt;&lt;pub-location&gt;Greenville&lt;/pub-location&gt;&lt;publisher&gt;American Leprosy Missions&lt;/publisher&gt;&lt;urls&gt;&lt;related-urls&gt;&lt;url&gt;doi.org/10.1489/itl&lt;/url&gt;&lt;/related-urls&gt;&lt;/urls&gt;&lt;/record&gt;&lt;/Cite&gt;&lt;Cite&gt;&lt;Author&gt;Swapna&lt;/Author&gt;&lt;Year&gt;2021&lt;/Year&gt;&lt;RecNum&gt;14967&lt;/RecNum&gt;&lt;record&gt;&lt;rec-number&gt;14967&lt;/rec-number&gt;&lt;foreign-keys&gt;&lt;key app="EN" db-id="zvd9drxf0p0df9etsz4psxwd5vwrtxz0fvpt" timestamp="1691547924"&gt;14967&lt;/key&gt;&lt;/foreign-keys&gt;&lt;ref-type name="Journal Article"&gt;17&lt;/ref-type&gt;&lt;contributors&gt;&lt;authors&gt;&lt;author&gt;Swapna, M&lt;/author&gt;&lt;author&gt;Sangeetha, AV&lt;/author&gt;&lt;author&gt;Amudha, S&lt;/author&gt;&lt;author&gt;VM, Bhagat&lt;/author&gt;&lt;author&gt;D Senthil Pragash, VK&lt;/author&gt;&lt;/authors&gt;&lt;/contributors&gt;&lt;titles&gt;&lt;title&gt;Evaluation of Slit Skin Smear (SSS) Microscopy for Leprosy in Various Districts of Tamil Nadu&lt;/title&gt;&lt;secondary-title&gt;Indian J Lepr&lt;/secondary-title&gt;&lt;/titles&gt;&lt;periodical&gt;&lt;full-title&gt;Indian Journal of Leprosy&lt;/full-title&gt;&lt;abbr-1&gt;Indian J. Lepr.&lt;/abbr-1&gt;&lt;abbr-2&gt;Indian J Lepr&lt;/abbr-2&gt;&lt;/periodical&gt;&lt;pages&gt;85-96&lt;/pages&gt;&lt;volume&gt;93&lt;/volume&gt;&lt;dates&gt;&lt;year&gt;2021&lt;/year&gt;&lt;/dates&gt;&lt;urls&gt;&lt;/urls&gt;&lt;/record&gt;&lt;/Cite&gt;&lt;/EndNote&gt;</w:instrText>
      </w:r>
      <w:r w:rsidR="00E60FAB">
        <w:fldChar w:fldCharType="separate"/>
      </w:r>
      <w:r w:rsidR="00EC027B" w:rsidRPr="00EC027B">
        <w:rPr>
          <w:noProof/>
          <w:vertAlign w:val="superscript"/>
        </w:rPr>
        <w:t>20, 25</w:t>
      </w:r>
      <w:r w:rsidR="00E60FAB">
        <w:fldChar w:fldCharType="end"/>
      </w:r>
      <w:r w:rsidR="004F6675">
        <w:t>. T</w:t>
      </w:r>
      <w:r>
        <w:t>he utility of these indexes ha</w:t>
      </w:r>
      <w:r w:rsidR="005368CD">
        <w:t>s</w:t>
      </w:r>
      <w:r>
        <w:t xml:space="preserve"> not been demonstrated in clin</w:t>
      </w:r>
      <w:r w:rsidR="005368CD">
        <w:t>i</w:t>
      </w:r>
      <w:r>
        <w:t xml:space="preserve">cal practice. Further, sampling and intra and inter-operator variability undermine the potential </w:t>
      </w:r>
      <w:r w:rsidR="004F6675">
        <w:t>impact</w:t>
      </w:r>
      <w:r>
        <w:t xml:space="preserve"> of these measurements</w:t>
      </w:r>
      <w:r w:rsidR="00E60FAB">
        <w:t xml:space="preserve"> </w:t>
      </w:r>
      <w:r w:rsidR="00E60FAB">
        <w:fldChar w:fldCharType="begin"/>
      </w:r>
      <w:r w:rsidR="00EC027B">
        <w:instrText xml:space="preserve"> ADDIN EN.CITE &lt;EndNote&gt;&lt;Cite ExcludeAuth="1"&gt;&lt;Year&gt;2016&lt;/Year&gt;&lt;RecNum&gt;14969&lt;/RecNum&gt;&lt;DisplayText&gt;&lt;style face="superscript"&gt;25&lt;/style&gt;&lt;/DisplayText&gt;&lt;record&gt;&lt;rec-number&gt;14969&lt;/rec-number&gt;&lt;foreign-keys&gt;&lt;key app="EN" db-id="zvd9drxf0p0df9etsz4psxwd5vwrtxz0fvpt" timestamp="1691548622"&gt;14969&lt;/key&gt;&lt;/foreign-keys&gt;&lt;ref-type name="Book"&gt;6&lt;/ref-type&gt;&lt;contributors&gt;&lt;secondary-authors&gt;&lt;author&gt;Scollard, DM&lt;/author&gt;&lt;author&gt;Gillis, TP&lt;/author&gt;&lt;/secondary-authors&gt;&lt;/contributors&gt;&lt;titles&gt;&lt;title&gt;International Textbook of Leprosy&lt;/title&gt;&lt;/titles&gt;&lt;dates&gt;&lt;year&gt;2016&lt;/year&gt;&lt;/dates&gt;&lt;pub-location&gt;Greenville&lt;/pub-location&gt;&lt;publisher&gt;American Leprosy Missions&lt;/publisher&gt;&lt;urls&gt;&lt;related-urls&gt;&lt;url&gt;doi.org/10.1489/itl&lt;/url&gt;&lt;/related-urls&gt;&lt;/urls&gt;&lt;/record&gt;&lt;/Cite&gt;&lt;Cite ExcludeAuth="1"&gt;&lt;Year&gt;2016&lt;/Year&gt;&lt;RecNum&gt;14969&lt;/RecNum&gt;&lt;record&gt;&lt;rec-number&gt;14969&lt;/rec-number&gt;&lt;foreign-keys&gt;&lt;key app="EN" db-id="zvd9drxf0p0df9etsz4psxwd5vwrtxz0fvpt" timestamp="1691548622"&gt;14969&lt;/key&gt;&lt;/foreign-keys&gt;&lt;ref-type name="Book"&gt;6&lt;/ref-type&gt;&lt;contributors&gt;&lt;secondary-authors&gt;&lt;author&gt;Scollard, DM&lt;/author&gt;&lt;author&gt;Gillis, TP&lt;/author&gt;&lt;/secondary-authors&gt;&lt;/contributors&gt;&lt;titles&gt;&lt;title&gt;International Textbook of Leprosy&lt;/title&gt;&lt;/titles&gt;&lt;dates&gt;&lt;year&gt;2016&lt;/year&gt;&lt;/dates&gt;&lt;pub-location&gt;Greenville&lt;/pub-location&gt;&lt;publisher&gt;American Leprosy Missions&lt;/publisher&gt;&lt;urls&gt;&lt;related-urls&gt;&lt;url&gt;doi.org/10.1489/itl&lt;/url&gt;&lt;/related-urls&gt;&lt;/urls&gt;&lt;/record&gt;&lt;/Cite&gt;&lt;/EndNote&gt;</w:instrText>
      </w:r>
      <w:r w:rsidR="00E60FAB">
        <w:fldChar w:fldCharType="separate"/>
      </w:r>
      <w:r w:rsidR="00EC027B" w:rsidRPr="00EC027B">
        <w:rPr>
          <w:noProof/>
          <w:vertAlign w:val="superscript"/>
        </w:rPr>
        <w:t>25</w:t>
      </w:r>
      <w:r w:rsidR="00E60FAB">
        <w:fldChar w:fldCharType="end"/>
      </w:r>
      <w:r>
        <w:t>.</w:t>
      </w:r>
    </w:p>
    <w:p w14:paraId="78A33C0C" w14:textId="77777777" w:rsidR="00375B49" w:rsidRDefault="00375B49" w:rsidP="00D43E74">
      <w:r>
        <w:t>To calculate the Morphology index, t</w:t>
      </w:r>
      <w:r w:rsidR="002A7085">
        <w:t xml:space="preserve">he shape, </w:t>
      </w:r>
      <w:r>
        <w:t>size,</w:t>
      </w:r>
      <w:r w:rsidR="002A7085">
        <w:t xml:space="preserve"> and staining pattern of 200 bacilli are reviewed to identify viable bacteria. The morphology index in untreated multibacillary infection is typically between 25% to 75%, falling to 0% 4-6 months post initiation of treatment.  </w:t>
      </w:r>
      <w:r>
        <w:t xml:space="preserve">It is not possible to calculate the morphology index </w:t>
      </w:r>
      <w:r w:rsidR="002A7085">
        <w:t>in paucibacillary disease</w:t>
      </w:r>
      <w:r>
        <w:t xml:space="preserve"> due to low numbers of bacilli. </w:t>
      </w:r>
    </w:p>
    <w:p w14:paraId="3539D020" w14:textId="156CBB0D" w:rsidR="00D8230C" w:rsidRDefault="00375B49" w:rsidP="00D43E74">
      <w:r>
        <w:t>The Solid</w:t>
      </w:r>
      <w:r w:rsidR="00A14D73">
        <w:t>,</w:t>
      </w:r>
      <w:r>
        <w:t xml:space="preserve"> Fragmented</w:t>
      </w:r>
      <w:r w:rsidR="00A14D73">
        <w:t xml:space="preserve">, </w:t>
      </w:r>
      <w:r>
        <w:t>Granular</w:t>
      </w:r>
      <w:r w:rsidR="00A14D73">
        <w:t xml:space="preserve"> index</w:t>
      </w:r>
      <w:r>
        <w:t xml:space="preserve"> separates bacilli into 3 groups: solid, solid staining bacilli; fragmented, non-uniform staining; and granular, round granules in clumps or lines. The observed frequency of </w:t>
      </w:r>
      <w:r w:rsidR="00D8230C">
        <w:t>each</w:t>
      </w:r>
      <w:r>
        <w:t xml:space="preserve"> group</w:t>
      </w:r>
      <w:r w:rsidR="00D8230C">
        <w:t xml:space="preserve"> morphology</w:t>
      </w:r>
      <w:r>
        <w:t xml:space="preserve"> is used to assign a value; &gt;20% of bacilli= 2, 1%-20%=1, &lt;1%= 0. The index is then calculated using the key in table 2.</w:t>
      </w:r>
    </w:p>
    <w:p w14:paraId="7753F854" w14:textId="339DA9D9" w:rsidR="006C7EEA" w:rsidRDefault="006F349D" w:rsidP="006F349D">
      <w:pPr>
        <w:pStyle w:val="Caption"/>
      </w:pPr>
      <w:r>
        <w:t xml:space="preserve">Table </w:t>
      </w:r>
      <w:r>
        <w:fldChar w:fldCharType="begin"/>
      </w:r>
      <w:r>
        <w:instrText xml:space="preserve"> SEQ Table \* ARABIC </w:instrText>
      </w:r>
      <w:r>
        <w:fldChar w:fldCharType="separate"/>
      </w:r>
      <w:r>
        <w:rPr>
          <w:noProof/>
        </w:rPr>
        <w:t>2</w:t>
      </w:r>
      <w:r>
        <w:fldChar w:fldCharType="end"/>
      </w:r>
      <w:r w:rsidR="00375B49">
        <w:t xml:space="preserve">. The Solid Fragmented Granular Value and associated Index      </w:t>
      </w:r>
    </w:p>
    <w:tbl>
      <w:tblPr>
        <w:tblStyle w:val="TableGrid"/>
        <w:tblW w:w="6044" w:type="dxa"/>
        <w:tblLook w:val="04A0" w:firstRow="1" w:lastRow="0" w:firstColumn="1" w:lastColumn="0" w:noHBand="0" w:noVBand="1"/>
      </w:tblPr>
      <w:tblGrid>
        <w:gridCol w:w="1097"/>
        <w:gridCol w:w="2148"/>
        <w:gridCol w:w="1648"/>
        <w:gridCol w:w="1151"/>
      </w:tblGrid>
      <w:tr w:rsidR="00A14D73" w14:paraId="36E9C5B2" w14:textId="77777777" w:rsidTr="006F349D">
        <w:trPr>
          <w:trHeight w:val="280"/>
          <w:tblHeader/>
        </w:trPr>
        <w:tc>
          <w:tcPr>
            <w:tcW w:w="0" w:type="auto"/>
            <w:gridSpan w:val="3"/>
            <w:shd w:val="clear" w:color="auto" w:fill="BFBFBF" w:themeFill="background1" w:themeFillShade="BF"/>
          </w:tcPr>
          <w:p w14:paraId="2F920B43" w14:textId="2AD937F0" w:rsidR="00A14D73" w:rsidRPr="00EC5D17" w:rsidRDefault="00D8230C" w:rsidP="00D43E74">
            <w:pPr>
              <w:spacing w:before="0" w:after="0"/>
              <w:rPr>
                <w:b/>
                <w:bCs/>
              </w:rPr>
            </w:pPr>
            <w:r w:rsidRPr="00EC5D17">
              <w:rPr>
                <w:b/>
                <w:bCs/>
              </w:rPr>
              <w:t>Score</w:t>
            </w:r>
          </w:p>
        </w:tc>
        <w:tc>
          <w:tcPr>
            <w:tcW w:w="0" w:type="auto"/>
            <w:vMerge w:val="restart"/>
            <w:shd w:val="clear" w:color="auto" w:fill="BFBFBF" w:themeFill="background1" w:themeFillShade="BF"/>
            <w:vAlign w:val="center"/>
          </w:tcPr>
          <w:p w14:paraId="10C6D518" w14:textId="68213F7A" w:rsidR="00A14D73" w:rsidRPr="00EC5D17" w:rsidRDefault="00A14D73" w:rsidP="00D43E74">
            <w:pPr>
              <w:spacing w:before="0" w:after="0"/>
              <w:rPr>
                <w:b/>
                <w:bCs/>
              </w:rPr>
            </w:pPr>
            <w:r w:rsidRPr="00EC5D17">
              <w:rPr>
                <w:b/>
                <w:bCs/>
              </w:rPr>
              <w:t>I</w:t>
            </w:r>
            <w:r w:rsidRPr="00EC5D17">
              <w:rPr>
                <w:b/>
                <w:bCs/>
                <w:shd w:val="clear" w:color="auto" w:fill="BFBFBF" w:themeFill="background1" w:themeFillShade="BF"/>
              </w:rPr>
              <w:t>ndex</w:t>
            </w:r>
          </w:p>
        </w:tc>
      </w:tr>
      <w:tr w:rsidR="00A14D73" w14:paraId="5D4FA3EA" w14:textId="77777777" w:rsidTr="006F349D">
        <w:trPr>
          <w:trHeight w:val="280"/>
          <w:tblHeader/>
        </w:trPr>
        <w:tc>
          <w:tcPr>
            <w:tcW w:w="0" w:type="auto"/>
          </w:tcPr>
          <w:p w14:paraId="0AF71030" w14:textId="5B6B9F20" w:rsidR="00A14D73" w:rsidRPr="00EC5D17" w:rsidRDefault="00A14D73" w:rsidP="00D43E74">
            <w:pPr>
              <w:spacing w:before="0" w:after="0"/>
              <w:rPr>
                <w:b/>
                <w:bCs/>
              </w:rPr>
            </w:pPr>
            <w:r w:rsidRPr="00EC5D17">
              <w:rPr>
                <w:b/>
                <w:bCs/>
              </w:rPr>
              <w:t>Solid</w:t>
            </w:r>
          </w:p>
        </w:tc>
        <w:tc>
          <w:tcPr>
            <w:tcW w:w="0" w:type="auto"/>
          </w:tcPr>
          <w:p w14:paraId="4334C014" w14:textId="23C10696" w:rsidR="00A14D73" w:rsidRPr="00EC5D17" w:rsidRDefault="00A14D73" w:rsidP="00D43E74">
            <w:pPr>
              <w:spacing w:before="0" w:after="0"/>
              <w:rPr>
                <w:b/>
                <w:bCs/>
              </w:rPr>
            </w:pPr>
            <w:r w:rsidRPr="00EC5D17">
              <w:rPr>
                <w:b/>
                <w:bCs/>
              </w:rPr>
              <w:t>Fragmented</w:t>
            </w:r>
          </w:p>
        </w:tc>
        <w:tc>
          <w:tcPr>
            <w:tcW w:w="0" w:type="auto"/>
          </w:tcPr>
          <w:p w14:paraId="01A7BC60" w14:textId="6626D31B" w:rsidR="00A14D73" w:rsidRPr="00EC5D17" w:rsidRDefault="00A14D73" w:rsidP="00D43E74">
            <w:pPr>
              <w:spacing w:before="0" w:after="0"/>
              <w:rPr>
                <w:b/>
                <w:bCs/>
              </w:rPr>
            </w:pPr>
            <w:r w:rsidRPr="00EC5D17">
              <w:rPr>
                <w:b/>
                <w:bCs/>
              </w:rPr>
              <w:t>Granular</w:t>
            </w:r>
          </w:p>
        </w:tc>
        <w:tc>
          <w:tcPr>
            <w:tcW w:w="0" w:type="auto"/>
            <w:vMerge/>
            <w:shd w:val="clear" w:color="auto" w:fill="BFBFBF" w:themeFill="background1" w:themeFillShade="BF"/>
            <w:vAlign w:val="center"/>
          </w:tcPr>
          <w:p w14:paraId="1AF25265" w14:textId="77777777" w:rsidR="00A14D73" w:rsidRDefault="00A14D73" w:rsidP="00D43E74">
            <w:pPr>
              <w:spacing w:before="0" w:after="0"/>
            </w:pPr>
          </w:p>
        </w:tc>
      </w:tr>
      <w:tr w:rsidR="00A14D73" w14:paraId="46BD1FE2" w14:textId="77777777" w:rsidTr="00EC5D17">
        <w:trPr>
          <w:trHeight w:val="280"/>
        </w:trPr>
        <w:tc>
          <w:tcPr>
            <w:tcW w:w="0" w:type="auto"/>
          </w:tcPr>
          <w:p w14:paraId="22FD4E5E" w14:textId="61087AB5" w:rsidR="00A14D73" w:rsidRDefault="00A14D73" w:rsidP="00D43E74">
            <w:pPr>
              <w:spacing w:before="0" w:after="0"/>
            </w:pPr>
            <w:r>
              <w:t>2</w:t>
            </w:r>
          </w:p>
        </w:tc>
        <w:tc>
          <w:tcPr>
            <w:tcW w:w="0" w:type="auto"/>
          </w:tcPr>
          <w:p w14:paraId="6AB436DA" w14:textId="280EB2AA" w:rsidR="00A14D73" w:rsidRDefault="00A14D73" w:rsidP="00D43E74">
            <w:pPr>
              <w:spacing w:before="0" w:after="0"/>
            </w:pPr>
            <w:r>
              <w:t>0</w:t>
            </w:r>
          </w:p>
        </w:tc>
        <w:tc>
          <w:tcPr>
            <w:tcW w:w="0" w:type="auto"/>
          </w:tcPr>
          <w:p w14:paraId="41521E8C" w14:textId="5DAB25F0" w:rsidR="00A14D73" w:rsidRDefault="00A14D73" w:rsidP="00D43E74">
            <w:pPr>
              <w:spacing w:before="0" w:after="0"/>
            </w:pPr>
            <w:r>
              <w:t>0</w:t>
            </w:r>
          </w:p>
        </w:tc>
        <w:tc>
          <w:tcPr>
            <w:tcW w:w="0" w:type="auto"/>
            <w:vAlign w:val="center"/>
          </w:tcPr>
          <w:p w14:paraId="066AB562" w14:textId="646411F1" w:rsidR="00A14D73" w:rsidRDefault="00A14D73" w:rsidP="00D43E74">
            <w:pPr>
              <w:spacing w:before="0" w:after="0"/>
            </w:pPr>
            <w:r>
              <w:t>10</w:t>
            </w:r>
          </w:p>
        </w:tc>
      </w:tr>
      <w:tr w:rsidR="00A14D73" w14:paraId="6FD904A2" w14:textId="77777777" w:rsidTr="00EC5D17">
        <w:trPr>
          <w:trHeight w:val="280"/>
        </w:trPr>
        <w:tc>
          <w:tcPr>
            <w:tcW w:w="0" w:type="auto"/>
          </w:tcPr>
          <w:p w14:paraId="29602937" w14:textId="130891BE" w:rsidR="00A14D73" w:rsidRDefault="00A14D73" w:rsidP="00D43E74">
            <w:pPr>
              <w:spacing w:before="0" w:after="0"/>
            </w:pPr>
            <w:r>
              <w:t>2</w:t>
            </w:r>
          </w:p>
        </w:tc>
        <w:tc>
          <w:tcPr>
            <w:tcW w:w="0" w:type="auto"/>
          </w:tcPr>
          <w:p w14:paraId="6919FE51" w14:textId="0BE87BBC" w:rsidR="00A14D73" w:rsidRDefault="00A14D73" w:rsidP="00D43E74">
            <w:pPr>
              <w:spacing w:before="0" w:after="0"/>
            </w:pPr>
            <w:r>
              <w:t>1</w:t>
            </w:r>
          </w:p>
        </w:tc>
        <w:tc>
          <w:tcPr>
            <w:tcW w:w="0" w:type="auto"/>
          </w:tcPr>
          <w:p w14:paraId="607CEC2E" w14:textId="513A6647" w:rsidR="00A14D73" w:rsidRDefault="00A14D73" w:rsidP="00D43E74">
            <w:pPr>
              <w:spacing w:before="0" w:after="0"/>
            </w:pPr>
            <w:r>
              <w:t>0</w:t>
            </w:r>
          </w:p>
        </w:tc>
        <w:tc>
          <w:tcPr>
            <w:tcW w:w="0" w:type="auto"/>
            <w:vAlign w:val="center"/>
          </w:tcPr>
          <w:p w14:paraId="337D7AB3" w14:textId="6479FE2D" w:rsidR="00A14D73" w:rsidRDefault="00A14D73" w:rsidP="00D43E74">
            <w:pPr>
              <w:spacing w:before="0" w:after="0"/>
            </w:pPr>
            <w:r>
              <w:t>9</w:t>
            </w:r>
          </w:p>
        </w:tc>
      </w:tr>
      <w:tr w:rsidR="00A14D73" w14:paraId="0378A580" w14:textId="77777777" w:rsidTr="00EC5D17">
        <w:trPr>
          <w:trHeight w:val="280"/>
        </w:trPr>
        <w:tc>
          <w:tcPr>
            <w:tcW w:w="0" w:type="auto"/>
          </w:tcPr>
          <w:p w14:paraId="67ACE8D6" w14:textId="5B13B6F0" w:rsidR="00A14D73" w:rsidRDefault="00A14D73" w:rsidP="00D43E74">
            <w:pPr>
              <w:spacing w:before="0" w:after="0"/>
            </w:pPr>
            <w:r>
              <w:t>2</w:t>
            </w:r>
          </w:p>
        </w:tc>
        <w:tc>
          <w:tcPr>
            <w:tcW w:w="0" w:type="auto"/>
          </w:tcPr>
          <w:p w14:paraId="6F6D353A" w14:textId="20A923FF" w:rsidR="00A14D73" w:rsidRDefault="00A14D73" w:rsidP="00D43E74">
            <w:pPr>
              <w:spacing w:before="0" w:after="0"/>
            </w:pPr>
            <w:r>
              <w:t>2</w:t>
            </w:r>
          </w:p>
        </w:tc>
        <w:tc>
          <w:tcPr>
            <w:tcW w:w="0" w:type="auto"/>
          </w:tcPr>
          <w:p w14:paraId="7393B25C" w14:textId="2DFB200E" w:rsidR="00A14D73" w:rsidRDefault="00A14D73" w:rsidP="00D43E74">
            <w:pPr>
              <w:spacing w:before="0" w:after="0"/>
            </w:pPr>
            <w:r>
              <w:t>0</w:t>
            </w:r>
          </w:p>
        </w:tc>
        <w:tc>
          <w:tcPr>
            <w:tcW w:w="0" w:type="auto"/>
            <w:vAlign w:val="center"/>
          </w:tcPr>
          <w:p w14:paraId="042E68D7" w14:textId="4AB2A53A" w:rsidR="00A14D73" w:rsidRDefault="00A14D73" w:rsidP="00D43E74">
            <w:pPr>
              <w:spacing w:before="0" w:after="0"/>
            </w:pPr>
            <w:r>
              <w:t>8</w:t>
            </w:r>
          </w:p>
        </w:tc>
      </w:tr>
      <w:tr w:rsidR="00A14D73" w14:paraId="6691BD69" w14:textId="77777777" w:rsidTr="00EC5D17">
        <w:trPr>
          <w:trHeight w:val="280"/>
        </w:trPr>
        <w:tc>
          <w:tcPr>
            <w:tcW w:w="0" w:type="auto"/>
          </w:tcPr>
          <w:p w14:paraId="134E4FD8" w14:textId="08C0DA63" w:rsidR="00A14D73" w:rsidRDefault="00A14D73" w:rsidP="00D43E74">
            <w:pPr>
              <w:spacing w:before="0" w:after="0"/>
            </w:pPr>
            <w:r>
              <w:t>2</w:t>
            </w:r>
          </w:p>
        </w:tc>
        <w:tc>
          <w:tcPr>
            <w:tcW w:w="0" w:type="auto"/>
          </w:tcPr>
          <w:p w14:paraId="3E59BC7A" w14:textId="0E24B99E" w:rsidR="00A14D73" w:rsidRDefault="00A14D73" w:rsidP="00D43E74">
            <w:pPr>
              <w:spacing w:before="0" w:after="0"/>
            </w:pPr>
            <w:r>
              <w:t>1</w:t>
            </w:r>
          </w:p>
        </w:tc>
        <w:tc>
          <w:tcPr>
            <w:tcW w:w="0" w:type="auto"/>
          </w:tcPr>
          <w:p w14:paraId="13A07834" w14:textId="78229FA0" w:rsidR="00A14D73" w:rsidRDefault="00A14D73" w:rsidP="00D43E74">
            <w:pPr>
              <w:spacing w:before="0" w:after="0"/>
            </w:pPr>
            <w:r>
              <w:t>1</w:t>
            </w:r>
          </w:p>
        </w:tc>
        <w:tc>
          <w:tcPr>
            <w:tcW w:w="0" w:type="auto"/>
            <w:vAlign w:val="center"/>
          </w:tcPr>
          <w:p w14:paraId="0E301B3D" w14:textId="14426CF5" w:rsidR="00A14D73" w:rsidRDefault="00A14D73" w:rsidP="00D43E74">
            <w:pPr>
              <w:spacing w:before="0" w:after="0"/>
            </w:pPr>
            <w:r>
              <w:t>7</w:t>
            </w:r>
          </w:p>
        </w:tc>
      </w:tr>
      <w:tr w:rsidR="00A14D73" w14:paraId="3012285E" w14:textId="77777777" w:rsidTr="00EC5D17">
        <w:trPr>
          <w:trHeight w:val="280"/>
        </w:trPr>
        <w:tc>
          <w:tcPr>
            <w:tcW w:w="0" w:type="auto"/>
          </w:tcPr>
          <w:p w14:paraId="05E3D859" w14:textId="6A65AB46" w:rsidR="00A14D73" w:rsidRDefault="00A14D73" w:rsidP="00D43E74">
            <w:pPr>
              <w:spacing w:before="0" w:after="0"/>
            </w:pPr>
            <w:r>
              <w:t>2</w:t>
            </w:r>
          </w:p>
        </w:tc>
        <w:tc>
          <w:tcPr>
            <w:tcW w:w="0" w:type="auto"/>
          </w:tcPr>
          <w:p w14:paraId="10EF7A51" w14:textId="4FE61C23" w:rsidR="00A14D73" w:rsidRDefault="00A14D73" w:rsidP="00D43E74">
            <w:pPr>
              <w:spacing w:before="0" w:after="0"/>
            </w:pPr>
            <w:r>
              <w:t>2</w:t>
            </w:r>
          </w:p>
        </w:tc>
        <w:tc>
          <w:tcPr>
            <w:tcW w:w="0" w:type="auto"/>
          </w:tcPr>
          <w:p w14:paraId="4E3440CE" w14:textId="0FDE8062" w:rsidR="00A14D73" w:rsidRDefault="00A14D73" w:rsidP="00D43E74">
            <w:pPr>
              <w:spacing w:before="0" w:after="0"/>
            </w:pPr>
            <w:r>
              <w:t>1</w:t>
            </w:r>
          </w:p>
        </w:tc>
        <w:tc>
          <w:tcPr>
            <w:tcW w:w="0" w:type="auto"/>
            <w:vAlign w:val="center"/>
          </w:tcPr>
          <w:p w14:paraId="45A6EE56" w14:textId="70373FD1" w:rsidR="00A14D73" w:rsidRDefault="00A14D73" w:rsidP="00D43E74">
            <w:pPr>
              <w:spacing w:before="0" w:after="0"/>
            </w:pPr>
            <w:r>
              <w:t>6</w:t>
            </w:r>
          </w:p>
        </w:tc>
      </w:tr>
      <w:tr w:rsidR="00A14D73" w14:paraId="47993F64" w14:textId="77777777" w:rsidTr="00EC5D17">
        <w:trPr>
          <w:trHeight w:val="280"/>
        </w:trPr>
        <w:tc>
          <w:tcPr>
            <w:tcW w:w="0" w:type="auto"/>
          </w:tcPr>
          <w:p w14:paraId="1E0B706F" w14:textId="292EA266" w:rsidR="00A14D73" w:rsidRDefault="00A14D73" w:rsidP="00D43E74">
            <w:pPr>
              <w:spacing w:before="0" w:after="0"/>
            </w:pPr>
            <w:r>
              <w:t>2</w:t>
            </w:r>
          </w:p>
        </w:tc>
        <w:tc>
          <w:tcPr>
            <w:tcW w:w="0" w:type="auto"/>
          </w:tcPr>
          <w:p w14:paraId="37E50520" w14:textId="641A0341" w:rsidR="00A14D73" w:rsidRDefault="00A14D73" w:rsidP="00D43E74">
            <w:pPr>
              <w:spacing w:before="0" w:after="0"/>
            </w:pPr>
            <w:r>
              <w:t>2</w:t>
            </w:r>
          </w:p>
        </w:tc>
        <w:tc>
          <w:tcPr>
            <w:tcW w:w="0" w:type="auto"/>
          </w:tcPr>
          <w:p w14:paraId="4671C51D" w14:textId="5637BC41" w:rsidR="00A14D73" w:rsidRDefault="00A14D73" w:rsidP="00D43E74">
            <w:pPr>
              <w:spacing w:before="0" w:after="0"/>
            </w:pPr>
            <w:r>
              <w:t>2</w:t>
            </w:r>
          </w:p>
        </w:tc>
        <w:tc>
          <w:tcPr>
            <w:tcW w:w="0" w:type="auto"/>
            <w:vAlign w:val="center"/>
          </w:tcPr>
          <w:p w14:paraId="15A3CA6C" w14:textId="317FE1A3" w:rsidR="00A14D73" w:rsidRDefault="00A14D73" w:rsidP="00D43E74">
            <w:pPr>
              <w:spacing w:before="0" w:after="0"/>
            </w:pPr>
            <w:r>
              <w:t>5</w:t>
            </w:r>
          </w:p>
        </w:tc>
      </w:tr>
      <w:tr w:rsidR="00A14D73" w14:paraId="39B184C2" w14:textId="77777777" w:rsidTr="00EC5D17">
        <w:trPr>
          <w:trHeight w:val="280"/>
        </w:trPr>
        <w:tc>
          <w:tcPr>
            <w:tcW w:w="0" w:type="auto"/>
          </w:tcPr>
          <w:p w14:paraId="396E4D3A" w14:textId="2F3E3537" w:rsidR="00A14D73" w:rsidRDefault="00A14D73" w:rsidP="00D43E74">
            <w:pPr>
              <w:spacing w:before="0" w:after="0"/>
            </w:pPr>
            <w:r>
              <w:t>1</w:t>
            </w:r>
          </w:p>
        </w:tc>
        <w:tc>
          <w:tcPr>
            <w:tcW w:w="0" w:type="auto"/>
          </w:tcPr>
          <w:p w14:paraId="579587BB" w14:textId="51E34CC5" w:rsidR="00A14D73" w:rsidRDefault="00A14D73" w:rsidP="00D43E74">
            <w:pPr>
              <w:spacing w:before="0" w:after="0"/>
            </w:pPr>
            <w:r>
              <w:t>2</w:t>
            </w:r>
          </w:p>
        </w:tc>
        <w:tc>
          <w:tcPr>
            <w:tcW w:w="0" w:type="auto"/>
          </w:tcPr>
          <w:p w14:paraId="5D21B4F8" w14:textId="35318952" w:rsidR="00A14D73" w:rsidRDefault="00A14D73" w:rsidP="00D43E74">
            <w:pPr>
              <w:spacing w:before="0" w:after="0"/>
            </w:pPr>
            <w:r>
              <w:t>1</w:t>
            </w:r>
          </w:p>
        </w:tc>
        <w:tc>
          <w:tcPr>
            <w:tcW w:w="0" w:type="auto"/>
            <w:vAlign w:val="center"/>
          </w:tcPr>
          <w:p w14:paraId="71287F88" w14:textId="67135940" w:rsidR="00A14D73" w:rsidRDefault="00A14D73" w:rsidP="00D43E74">
            <w:pPr>
              <w:spacing w:before="0" w:after="0"/>
            </w:pPr>
            <w:r>
              <w:t>5</w:t>
            </w:r>
          </w:p>
        </w:tc>
      </w:tr>
      <w:tr w:rsidR="00A14D73" w14:paraId="37B1BCF2" w14:textId="77777777" w:rsidTr="00EC5D17">
        <w:trPr>
          <w:trHeight w:val="280"/>
        </w:trPr>
        <w:tc>
          <w:tcPr>
            <w:tcW w:w="0" w:type="auto"/>
          </w:tcPr>
          <w:p w14:paraId="794D6B1F" w14:textId="0F6C5562" w:rsidR="00A14D73" w:rsidRDefault="00A14D73" w:rsidP="00D43E74">
            <w:pPr>
              <w:spacing w:before="0" w:after="0"/>
            </w:pPr>
            <w:r>
              <w:t>1</w:t>
            </w:r>
          </w:p>
        </w:tc>
        <w:tc>
          <w:tcPr>
            <w:tcW w:w="0" w:type="auto"/>
          </w:tcPr>
          <w:p w14:paraId="2A13879D" w14:textId="2D566711" w:rsidR="00A14D73" w:rsidRDefault="00A14D73" w:rsidP="00D43E74">
            <w:pPr>
              <w:spacing w:before="0" w:after="0"/>
            </w:pPr>
            <w:r>
              <w:t>2</w:t>
            </w:r>
          </w:p>
        </w:tc>
        <w:tc>
          <w:tcPr>
            <w:tcW w:w="0" w:type="auto"/>
          </w:tcPr>
          <w:p w14:paraId="6A3EE628" w14:textId="25B5E998" w:rsidR="00A14D73" w:rsidRDefault="00A14D73" w:rsidP="00D43E74">
            <w:pPr>
              <w:spacing w:before="0" w:after="0"/>
            </w:pPr>
            <w:r>
              <w:t>2</w:t>
            </w:r>
          </w:p>
        </w:tc>
        <w:tc>
          <w:tcPr>
            <w:tcW w:w="0" w:type="auto"/>
            <w:vAlign w:val="center"/>
          </w:tcPr>
          <w:p w14:paraId="0A108B04" w14:textId="6CF51D04" w:rsidR="00A14D73" w:rsidRDefault="00A14D73" w:rsidP="00D43E74">
            <w:pPr>
              <w:spacing w:before="0" w:after="0"/>
            </w:pPr>
            <w:r>
              <w:t>4</w:t>
            </w:r>
          </w:p>
        </w:tc>
      </w:tr>
      <w:tr w:rsidR="00A14D73" w14:paraId="7D837EB1" w14:textId="77777777" w:rsidTr="00EC5D17">
        <w:trPr>
          <w:trHeight w:val="280"/>
        </w:trPr>
        <w:tc>
          <w:tcPr>
            <w:tcW w:w="0" w:type="auto"/>
          </w:tcPr>
          <w:p w14:paraId="399642C6" w14:textId="35FB52C8" w:rsidR="00A14D73" w:rsidRDefault="00A14D73" w:rsidP="00D43E74">
            <w:pPr>
              <w:spacing w:before="0" w:after="0"/>
            </w:pPr>
            <w:r>
              <w:t>1</w:t>
            </w:r>
          </w:p>
        </w:tc>
        <w:tc>
          <w:tcPr>
            <w:tcW w:w="0" w:type="auto"/>
          </w:tcPr>
          <w:p w14:paraId="548C7534" w14:textId="087445BF" w:rsidR="00A14D73" w:rsidRDefault="00A14D73" w:rsidP="00D43E74">
            <w:pPr>
              <w:spacing w:before="0" w:after="0"/>
            </w:pPr>
            <w:r>
              <w:t>1</w:t>
            </w:r>
          </w:p>
        </w:tc>
        <w:tc>
          <w:tcPr>
            <w:tcW w:w="0" w:type="auto"/>
          </w:tcPr>
          <w:p w14:paraId="38AA5500" w14:textId="395B669A" w:rsidR="00A14D73" w:rsidRDefault="00A14D73" w:rsidP="00D43E74">
            <w:pPr>
              <w:spacing w:before="0" w:after="0"/>
            </w:pPr>
            <w:r>
              <w:t>2</w:t>
            </w:r>
          </w:p>
        </w:tc>
        <w:tc>
          <w:tcPr>
            <w:tcW w:w="0" w:type="auto"/>
            <w:vAlign w:val="center"/>
          </w:tcPr>
          <w:p w14:paraId="798BA69B" w14:textId="405417D1" w:rsidR="00A14D73" w:rsidRDefault="00A14D73" w:rsidP="00D43E74">
            <w:pPr>
              <w:spacing w:before="0" w:after="0"/>
            </w:pPr>
            <w:r>
              <w:t>3</w:t>
            </w:r>
          </w:p>
        </w:tc>
      </w:tr>
      <w:tr w:rsidR="00A14D73" w14:paraId="2C1DA169" w14:textId="77777777" w:rsidTr="00EC5D17">
        <w:trPr>
          <w:trHeight w:val="280"/>
        </w:trPr>
        <w:tc>
          <w:tcPr>
            <w:tcW w:w="0" w:type="auto"/>
          </w:tcPr>
          <w:p w14:paraId="323E63E9" w14:textId="1CDA8367" w:rsidR="00A14D73" w:rsidRDefault="00A14D73" w:rsidP="00D43E74">
            <w:pPr>
              <w:spacing w:before="0" w:after="0"/>
            </w:pPr>
            <w:r>
              <w:t>0</w:t>
            </w:r>
          </w:p>
        </w:tc>
        <w:tc>
          <w:tcPr>
            <w:tcW w:w="0" w:type="auto"/>
          </w:tcPr>
          <w:p w14:paraId="1E8BAE4C" w14:textId="72FA5F2B" w:rsidR="00A14D73" w:rsidRDefault="00A14D73" w:rsidP="00D43E74">
            <w:pPr>
              <w:spacing w:before="0" w:after="0"/>
            </w:pPr>
            <w:r>
              <w:t>2</w:t>
            </w:r>
          </w:p>
        </w:tc>
        <w:tc>
          <w:tcPr>
            <w:tcW w:w="0" w:type="auto"/>
          </w:tcPr>
          <w:p w14:paraId="6FAA6C7A" w14:textId="680120F9" w:rsidR="00A14D73" w:rsidRDefault="00A14D73" w:rsidP="00D43E74">
            <w:pPr>
              <w:spacing w:before="0" w:after="0"/>
            </w:pPr>
            <w:r>
              <w:t>2</w:t>
            </w:r>
          </w:p>
        </w:tc>
        <w:tc>
          <w:tcPr>
            <w:tcW w:w="0" w:type="auto"/>
            <w:vAlign w:val="center"/>
          </w:tcPr>
          <w:p w14:paraId="78108079" w14:textId="4A6751E2" w:rsidR="00A14D73" w:rsidRDefault="00A14D73" w:rsidP="00D43E74">
            <w:pPr>
              <w:spacing w:before="0" w:after="0"/>
            </w:pPr>
            <w:r>
              <w:t>2</w:t>
            </w:r>
          </w:p>
        </w:tc>
      </w:tr>
      <w:tr w:rsidR="00A14D73" w14:paraId="4766245B" w14:textId="77777777" w:rsidTr="00EC5D17">
        <w:trPr>
          <w:trHeight w:val="280"/>
        </w:trPr>
        <w:tc>
          <w:tcPr>
            <w:tcW w:w="0" w:type="auto"/>
          </w:tcPr>
          <w:p w14:paraId="118D3672" w14:textId="296984BF" w:rsidR="00A14D73" w:rsidRDefault="00A14D73" w:rsidP="00D43E74">
            <w:pPr>
              <w:spacing w:before="0" w:after="0"/>
            </w:pPr>
            <w:r>
              <w:t>0</w:t>
            </w:r>
          </w:p>
        </w:tc>
        <w:tc>
          <w:tcPr>
            <w:tcW w:w="0" w:type="auto"/>
          </w:tcPr>
          <w:p w14:paraId="716E80F6" w14:textId="77142D47" w:rsidR="00A14D73" w:rsidRDefault="00A14D73" w:rsidP="00D43E74">
            <w:pPr>
              <w:spacing w:before="0" w:after="0"/>
            </w:pPr>
            <w:r>
              <w:t>1</w:t>
            </w:r>
          </w:p>
        </w:tc>
        <w:tc>
          <w:tcPr>
            <w:tcW w:w="0" w:type="auto"/>
          </w:tcPr>
          <w:p w14:paraId="37565D7F" w14:textId="6CF8C5D3" w:rsidR="00A14D73" w:rsidRDefault="00A14D73" w:rsidP="00D43E74">
            <w:pPr>
              <w:spacing w:before="0" w:after="0"/>
            </w:pPr>
            <w:r>
              <w:t>2</w:t>
            </w:r>
          </w:p>
        </w:tc>
        <w:tc>
          <w:tcPr>
            <w:tcW w:w="0" w:type="auto"/>
            <w:vAlign w:val="center"/>
          </w:tcPr>
          <w:p w14:paraId="074D9BFE" w14:textId="170483EA" w:rsidR="00A14D73" w:rsidRDefault="00A14D73" w:rsidP="00D43E74">
            <w:pPr>
              <w:spacing w:before="0" w:after="0"/>
            </w:pPr>
            <w:r>
              <w:t>1</w:t>
            </w:r>
          </w:p>
        </w:tc>
      </w:tr>
      <w:tr w:rsidR="00A14D73" w14:paraId="5C5D9073" w14:textId="77777777" w:rsidTr="00EC5D17">
        <w:trPr>
          <w:trHeight w:val="280"/>
        </w:trPr>
        <w:tc>
          <w:tcPr>
            <w:tcW w:w="0" w:type="auto"/>
          </w:tcPr>
          <w:p w14:paraId="1BC3444C" w14:textId="20EA6B4E" w:rsidR="00A14D73" w:rsidRDefault="00A14D73" w:rsidP="00D43E74">
            <w:pPr>
              <w:spacing w:before="0" w:after="0"/>
            </w:pPr>
            <w:r>
              <w:t>0</w:t>
            </w:r>
          </w:p>
        </w:tc>
        <w:tc>
          <w:tcPr>
            <w:tcW w:w="0" w:type="auto"/>
          </w:tcPr>
          <w:p w14:paraId="2D1FDBDF" w14:textId="50A9DFC6" w:rsidR="00A14D73" w:rsidRDefault="00A14D73" w:rsidP="00D43E74">
            <w:pPr>
              <w:spacing w:before="0" w:after="0"/>
            </w:pPr>
            <w:r>
              <w:t>0</w:t>
            </w:r>
          </w:p>
        </w:tc>
        <w:tc>
          <w:tcPr>
            <w:tcW w:w="0" w:type="auto"/>
          </w:tcPr>
          <w:p w14:paraId="3A42BFB2" w14:textId="38A728BE" w:rsidR="00A14D73" w:rsidRDefault="00A14D73" w:rsidP="00D43E74">
            <w:pPr>
              <w:spacing w:before="0" w:after="0"/>
            </w:pPr>
            <w:r>
              <w:t>2</w:t>
            </w:r>
          </w:p>
        </w:tc>
        <w:tc>
          <w:tcPr>
            <w:tcW w:w="0" w:type="auto"/>
            <w:vAlign w:val="center"/>
          </w:tcPr>
          <w:p w14:paraId="2DC0E6A8" w14:textId="05EC61D8" w:rsidR="00A14D73" w:rsidRDefault="00A14D73" w:rsidP="00D43E74">
            <w:pPr>
              <w:spacing w:before="0" w:after="0"/>
            </w:pPr>
            <w:r>
              <w:t>0</w:t>
            </w:r>
          </w:p>
        </w:tc>
      </w:tr>
    </w:tbl>
    <w:p w14:paraId="10839AF9" w14:textId="5973222F" w:rsidR="00CE7807" w:rsidRPr="00664E48" w:rsidRDefault="00C92C82" w:rsidP="00D43E74">
      <w:pPr>
        <w:pStyle w:val="Heading3"/>
        <w:jc w:val="left"/>
      </w:pPr>
      <w:r w:rsidRPr="00664E48">
        <w:t>Predictive Values</w:t>
      </w:r>
    </w:p>
    <w:p w14:paraId="45CB39D6" w14:textId="15D1D500" w:rsidR="00C92C82" w:rsidRDefault="00C92C82" w:rsidP="00D43E74">
      <w:r>
        <w:t xml:space="preserve">Negative direct microscopy does not exclude the diagnosis </w:t>
      </w:r>
      <w:r w:rsidR="00691C54">
        <w:t>of leprosy</w:t>
      </w:r>
      <w:r w:rsidR="009A2D51">
        <w:t>, especially in paucibacillary disease.</w:t>
      </w:r>
      <w:r w:rsidR="00691C54">
        <w:t xml:space="preserve"> </w:t>
      </w:r>
    </w:p>
    <w:p w14:paraId="490B5F9B" w14:textId="66C2A58D" w:rsidR="000F7BDE" w:rsidRDefault="000F7BDE" w:rsidP="00D43E74">
      <w:pPr>
        <w:pStyle w:val="Heading3"/>
        <w:jc w:val="left"/>
      </w:pPr>
      <w:r>
        <w:t>Suitable test acceptance criteria:</w:t>
      </w:r>
    </w:p>
    <w:p w14:paraId="71EBA1D6" w14:textId="6EF0547E" w:rsidR="000F7BDE" w:rsidRDefault="003641DB" w:rsidP="00D43E74">
      <w:r>
        <w:lastRenderedPageBreak/>
        <w:t>The acceptance criteria for acid-fast bacilli staining should include adequate sample, appropriate</w:t>
      </w:r>
      <w:r w:rsidR="000F7BDE">
        <w:t xml:space="preserve"> techniques</w:t>
      </w:r>
      <w:r w:rsidR="006C7E2D">
        <w:t xml:space="preserve"> </w:t>
      </w:r>
      <w:r w:rsidR="006E2696">
        <w:t xml:space="preserve">and </w:t>
      </w:r>
      <w:r w:rsidR="000F7BDE">
        <w:t>controls, and adherence to laboratory quality assurance protocols.</w:t>
      </w:r>
      <w:r w:rsidR="00340ED9" w:rsidRPr="00340ED9">
        <w:t xml:space="preserve"> </w:t>
      </w:r>
      <w:r w:rsidR="00340ED9" w:rsidRPr="00340ED9">
        <w:rPr>
          <w:i/>
          <w:iCs/>
        </w:rPr>
        <w:t>M. leprae</w:t>
      </w:r>
      <w:r w:rsidR="00340ED9" w:rsidRPr="00340ED9">
        <w:t xml:space="preserve"> and </w:t>
      </w:r>
      <w:r w:rsidR="00340ED9" w:rsidRPr="00340ED9">
        <w:rPr>
          <w:i/>
          <w:iCs/>
        </w:rPr>
        <w:t>M. lepromatosis</w:t>
      </w:r>
      <w:r w:rsidR="00340ED9" w:rsidRPr="00340ED9">
        <w:t xml:space="preserve"> are characteri</w:t>
      </w:r>
      <w:r w:rsidR="00BB603E">
        <w:t>s</w:t>
      </w:r>
      <w:r w:rsidR="00340ED9" w:rsidRPr="00340ED9">
        <w:t xml:space="preserve">ed by bacilli that exhibit uniform staining and are long, straight or curved with rounded ends that can occur in clumps called globi.  </w:t>
      </w:r>
    </w:p>
    <w:p w14:paraId="77AC868D" w14:textId="14CF424C" w:rsidR="000F7BDE" w:rsidRDefault="000F7BDE" w:rsidP="00D43E74">
      <w:pPr>
        <w:pStyle w:val="Heading3"/>
        <w:jc w:val="left"/>
      </w:pPr>
      <w:r>
        <w:t>Suitable test validation criteria:</w:t>
      </w:r>
    </w:p>
    <w:p w14:paraId="30B2BA26" w14:textId="48BB3677" w:rsidR="000F7BDE" w:rsidRDefault="007603A0" w:rsidP="00D43E74">
      <w:r>
        <w:t xml:space="preserve">Where possible, test validation for AFB microscopy should include </w:t>
      </w:r>
      <w:r w:rsidRPr="00A8727E">
        <w:rPr>
          <w:i/>
          <w:iCs/>
        </w:rPr>
        <w:t>M. leprae</w:t>
      </w:r>
      <w:r>
        <w:t xml:space="preserve"> and </w:t>
      </w:r>
      <w:r w:rsidRPr="00A8727E">
        <w:rPr>
          <w:i/>
          <w:iCs/>
        </w:rPr>
        <w:t>M. lepromatosis</w:t>
      </w:r>
      <w:r>
        <w:t xml:space="preserve"> positive samples</w:t>
      </w:r>
      <w:r w:rsidR="003D2EB0">
        <w:t xml:space="preserve">. </w:t>
      </w:r>
      <w:r w:rsidR="00857E62">
        <w:t xml:space="preserve">Test validation </w:t>
      </w:r>
      <w:r w:rsidR="00152556">
        <w:t>should utili</w:t>
      </w:r>
      <w:r w:rsidR="00BB603E">
        <w:t>s</w:t>
      </w:r>
      <w:r w:rsidR="00152556">
        <w:t xml:space="preserve">e other </w:t>
      </w:r>
      <w:r w:rsidR="00152556" w:rsidRPr="00152556">
        <w:rPr>
          <w:i/>
          <w:iCs/>
        </w:rPr>
        <w:t>Mycobacteria spp</w:t>
      </w:r>
      <w:r w:rsidR="00152556">
        <w:t xml:space="preserve">. to </w:t>
      </w:r>
      <w:r w:rsidR="000F7BDE">
        <w:t>ev</w:t>
      </w:r>
      <w:r w:rsidR="00A055A5">
        <w:t>a</w:t>
      </w:r>
      <w:r w:rsidR="000F7BDE">
        <w:t>luat</w:t>
      </w:r>
      <w:r w:rsidR="00BA6513">
        <w:t xml:space="preserve">e the </w:t>
      </w:r>
      <w:r w:rsidR="000F7BDE">
        <w:t>sensitivity and specificity using known positive and negative samples and assess reproducibility</w:t>
      </w:r>
      <w:r w:rsidR="00152556">
        <w:t>.</w:t>
      </w:r>
    </w:p>
    <w:p w14:paraId="22954961" w14:textId="14912C27" w:rsidR="000F7BDE" w:rsidRDefault="000F7BDE" w:rsidP="00D43E74">
      <w:pPr>
        <w:pStyle w:val="Heading3"/>
        <w:jc w:val="left"/>
      </w:pPr>
      <w:r>
        <w:t>Suitable internal controls:</w:t>
      </w:r>
    </w:p>
    <w:p w14:paraId="542CE108" w14:textId="5B509873" w:rsidR="000F7BDE" w:rsidRDefault="000F7BDE" w:rsidP="00D43E74">
      <w:r>
        <w:t>Internal controls should be included in acid-fast bacilli staining procedures to ensure proper techniques and identify staining artifacts or technical issues.</w:t>
      </w:r>
    </w:p>
    <w:p w14:paraId="217EA6DB" w14:textId="3B416705" w:rsidR="000F7BDE" w:rsidRDefault="000F7BDE" w:rsidP="00D43E74">
      <w:pPr>
        <w:pStyle w:val="Heading3"/>
        <w:ind w:left="142" w:hanging="142"/>
        <w:jc w:val="left"/>
      </w:pPr>
      <w:r>
        <w:t>Suitable external quality assurance program:</w:t>
      </w:r>
    </w:p>
    <w:p w14:paraId="06F2B0CB" w14:textId="4188D9DA" w:rsidR="00655B81" w:rsidRDefault="000C6829" w:rsidP="00D43E74">
      <w:r>
        <w:t xml:space="preserve">An external quality assurance program is </w:t>
      </w:r>
      <w:r w:rsidR="00BA6513">
        <w:t>un</w:t>
      </w:r>
      <w:r>
        <w:t xml:space="preserve">available to assess laboratory performance in </w:t>
      </w:r>
      <w:r w:rsidR="00AE6472">
        <w:t>leprosy</w:t>
      </w:r>
      <w:r w:rsidR="00BA6513">
        <w:t>-</w:t>
      </w:r>
      <w:r w:rsidR="00AE6472">
        <w:t xml:space="preserve">specific AFB staining. However, </w:t>
      </w:r>
      <w:r w:rsidR="00BA6513">
        <w:t xml:space="preserve">other established programs from the Royal College of Pathologists </w:t>
      </w:r>
      <w:r w:rsidR="00A8727E">
        <w:t>Australasia</w:t>
      </w:r>
      <w:r w:rsidR="00BA6513">
        <w:t xml:space="preserve"> assessing laboratory AFB capabilities </w:t>
      </w:r>
      <w:r w:rsidR="00EC027B">
        <w:t>utilise</w:t>
      </w:r>
      <w:r w:rsidR="008E25F2">
        <w:t xml:space="preserve"> other </w:t>
      </w:r>
      <w:r w:rsidR="008E25F2" w:rsidRPr="008E25F2">
        <w:rPr>
          <w:i/>
          <w:iCs/>
        </w:rPr>
        <w:t>Mycobacteria spp.</w:t>
      </w:r>
    </w:p>
    <w:p w14:paraId="37D8E224" w14:textId="2F850F38" w:rsidR="00213F05" w:rsidRDefault="00C12884" w:rsidP="00D43E74">
      <w:pPr>
        <w:pStyle w:val="Heading2"/>
        <w:jc w:val="left"/>
      </w:pPr>
      <w:r w:rsidRPr="00C12884">
        <w:t>Histopatholog</w:t>
      </w:r>
      <w:r w:rsidR="00CA6839">
        <w:t>ical Features</w:t>
      </w:r>
    </w:p>
    <w:p w14:paraId="514F7A80" w14:textId="6766BEFE" w:rsidR="00CA6839" w:rsidRDefault="001A5432" w:rsidP="00D43E74">
      <w:r>
        <w:t>In addition to AFB micr</w:t>
      </w:r>
      <w:r w:rsidR="00A8727E">
        <w:t>oscopy, skin and ne</w:t>
      </w:r>
      <w:r w:rsidR="00906657">
        <w:t>rve biopsy</w:t>
      </w:r>
      <w:r w:rsidR="009972E6">
        <w:t xml:space="preserve"> samples </w:t>
      </w:r>
      <w:r>
        <w:t xml:space="preserve">can be examined to identify </w:t>
      </w:r>
      <w:r w:rsidR="00A8727E">
        <w:t xml:space="preserve">histopathological </w:t>
      </w:r>
      <w:r>
        <w:t xml:space="preserve">features consistent </w:t>
      </w:r>
      <w:r w:rsidR="00A8727E">
        <w:t xml:space="preserve">with leprosy. </w:t>
      </w:r>
      <w:r w:rsidR="00577955">
        <w:t>The histopathology features differ between the leprosy subtypes. In tuberculoid leprosy, n</w:t>
      </w:r>
      <w:r w:rsidR="00643CBB">
        <w:t xml:space="preserve">on-caseating granulomas composed of </w:t>
      </w:r>
      <w:r w:rsidR="00C60F4C" w:rsidRPr="00C60F4C">
        <w:t>epithelioid histiocytes</w:t>
      </w:r>
      <w:r w:rsidR="001331DA">
        <w:t xml:space="preserve"> </w:t>
      </w:r>
      <w:r w:rsidR="00577955">
        <w:t xml:space="preserve">are </w:t>
      </w:r>
      <w:r w:rsidR="001331DA">
        <w:t>observed in the dermis, surrounded by lymphocytes</w:t>
      </w:r>
      <w:r w:rsidR="00BC217C">
        <w:t xml:space="preserve"> </w:t>
      </w:r>
      <w:r w:rsidR="00EC027B">
        <w:fldChar w:fldCharType="begin">
          <w:fldData xml:space="preserve">PEVuZE5vdGU+PENpdGU+PEF1dGhvcj5NYXNzb25lPC9BdXRob3I+PFllYXI+MjAxNTwvWWVhcj48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</w:fldData>
        </w:fldChar>
      </w:r>
      <w:r w:rsidR="00EC027B">
        <w:instrText xml:space="preserve"> ADDIN EN.CITE </w:instrText>
      </w:r>
      <w:r w:rsidR="00EC027B">
        <w:fldChar w:fldCharType="begin">
          <w:fldData xml:space="preserve">PEVuZE5vdGU+PENpdGU+PEF1dGhvcj5NYXNzb25lPC9BdXRob3I+PFllYXI+MjAxNTwvWWVhcj48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</w:fldData>
        </w:fldChar>
      </w:r>
      <w:r w:rsidR="00EC027B">
        <w:instrText xml:space="preserve"> ADDIN EN.CITE.DATA </w:instrText>
      </w:r>
      <w:r w:rsidR="00EC027B">
        <w:fldChar w:fldCharType="end"/>
      </w:r>
      <w:r w:rsidR="00EC027B">
        <w:fldChar w:fldCharType="separate"/>
      </w:r>
      <w:r w:rsidR="00EC027B" w:rsidRPr="00EC027B">
        <w:rPr>
          <w:noProof/>
          <w:vertAlign w:val="superscript"/>
        </w:rPr>
        <w:t>26</w:t>
      </w:r>
      <w:r w:rsidR="00EC027B">
        <w:fldChar w:fldCharType="end"/>
      </w:r>
      <w:r w:rsidR="001331DA">
        <w:t xml:space="preserve">. </w:t>
      </w:r>
      <w:r w:rsidR="00577955">
        <w:t>Langhan giant cells, consisting of fused</w:t>
      </w:r>
      <w:r w:rsidR="00577955" w:rsidRPr="00577955">
        <w:t xml:space="preserve"> </w:t>
      </w:r>
      <w:r w:rsidR="00577955">
        <w:t>epithelioid histiocytes</w:t>
      </w:r>
      <w:r w:rsidR="00806C3D">
        <w:t>,</w:t>
      </w:r>
      <w:r w:rsidR="00577955">
        <w:t xml:space="preserve"> are </w:t>
      </w:r>
      <w:r w:rsidR="00806C3D">
        <w:t xml:space="preserve">an important feature of this subtype. Acid-fast bacilli are classically absent. In borderline leprosy, Langhan cells are absent. Enlarged epithelial histiocytes </w:t>
      </w:r>
      <w:r w:rsidR="00806C3D" w:rsidRPr="00806C3D">
        <w:t>and</w:t>
      </w:r>
      <w:r w:rsidR="00806C3D">
        <w:t xml:space="preserve"> lymphocytes are present in this subtype but more dispersed than the tuberculoid leprosy subtype.  </w:t>
      </w:r>
      <w:r w:rsidR="00577955">
        <w:t xml:space="preserve">In lepromatous leprosy, sheets of foamy histiocytes </w:t>
      </w:r>
      <w:r w:rsidR="00806C3D">
        <w:t>are</w:t>
      </w:r>
      <w:r w:rsidR="00577955">
        <w:t xml:space="preserve"> present, with only scanty lymphocyt</w:t>
      </w:r>
      <w:r w:rsidR="00806C3D">
        <w:t>ic iniltrate</w:t>
      </w:r>
      <w:r w:rsidR="00577955">
        <w:fldChar w:fldCharType="begin">
          <w:fldData xml:space="preserve">PEVuZE5vdGU+PENpdGU+PEF1dGhvcj5NYXNzb25lPC9BdXRob3I+PFllYXI+MjAxNTwvWWVhcj48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</w:fldData>
        </w:fldChar>
      </w:r>
      <w:r w:rsidR="00577955">
        <w:instrText xml:space="preserve"> ADDIN EN.CITE </w:instrText>
      </w:r>
      <w:r w:rsidR="00577955">
        <w:fldChar w:fldCharType="begin">
          <w:fldData xml:space="preserve">PEVuZE5vdGU+PENpdGU+PEF1dGhvcj5NYXNzb25lPC9BdXRob3I+PFllYXI+MjAxNTwvWWVhcj48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</w:fldData>
        </w:fldChar>
      </w:r>
      <w:r w:rsidR="00577955">
        <w:instrText xml:space="preserve"> ADDIN EN.CITE.DATA </w:instrText>
      </w:r>
      <w:r w:rsidR="00577955">
        <w:fldChar w:fldCharType="end"/>
      </w:r>
      <w:r w:rsidR="00577955">
        <w:fldChar w:fldCharType="separate"/>
      </w:r>
      <w:r w:rsidR="00577955" w:rsidRPr="00EC027B">
        <w:rPr>
          <w:noProof/>
          <w:vertAlign w:val="superscript"/>
        </w:rPr>
        <w:t>26</w:t>
      </w:r>
      <w:r w:rsidR="00577955">
        <w:fldChar w:fldCharType="end"/>
      </w:r>
      <w:r w:rsidR="00577955">
        <w:t xml:space="preserve">. Acid-fast bacilli are easily observed and may form large clumps known as globi. </w:t>
      </w:r>
    </w:p>
    <w:p w14:paraId="4A4209E6" w14:textId="7A30EA8F" w:rsidR="00DE7B45" w:rsidRDefault="00C6655D" w:rsidP="00D43E74">
      <w:r>
        <w:t>T</w:t>
      </w:r>
      <w:r w:rsidR="00DE7B45" w:rsidRPr="00DE7B45">
        <w:t xml:space="preserve">here is a decreasing number of pathologists with </w:t>
      </w:r>
      <w:r w:rsidR="00181083">
        <w:t xml:space="preserve">direct experience </w:t>
      </w:r>
      <w:r w:rsidR="00DE7B45" w:rsidRPr="00DE7B45">
        <w:t>recogni</w:t>
      </w:r>
      <w:r w:rsidR="00181083">
        <w:t>s</w:t>
      </w:r>
      <w:r w:rsidR="00DE7B45" w:rsidRPr="00DE7B45">
        <w:t>ing the distinctive features of the disease</w:t>
      </w:r>
      <w:r w:rsidR="00181083">
        <w:t xml:space="preserve"> i</w:t>
      </w:r>
      <w:r w:rsidR="00181083" w:rsidRPr="00DE7B45">
        <w:t>n regions where leprosy is not endemic</w:t>
      </w:r>
      <w:r w:rsidR="00181083">
        <w:t>. Consequently, i</w:t>
      </w:r>
      <w:r w:rsidR="00DE7B45" w:rsidRPr="00DE7B45">
        <w:t xml:space="preserve">n </w:t>
      </w:r>
      <w:r w:rsidR="00DE7B45" w:rsidRPr="00DE7B45">
        <w:lastRenderedPageBreak/>
        <w:t xml:space="preserve">cases </w:t>
      </w:r>
      <w:r w:rsidR="00181083">
        <w:t>without microbiological confirmation</w:t>
      </w:r>
      <w:r w:rsidR="00DE7B45" w:rsidRPr="00DE7B45">
        <w:t xml:space="preserve">, it </w:t>
      </w:r>
      <w:r>
        <w:t xml:space="preserve">is </w:t>
      </w:r>
      <w:r w:rsidR="00EC027B">
        <w:t>essential</w:t>
      </w:r>
      <w:r>
        <w:t xml:space="preserve"> </w:t>
      </w:r>
      <w:r w:rsidR="00F8433B" w:rsidRPr="00F8433B">
        <w:t xml:space="preserve">to pursue a comprehensive review to </w:t>
      </w:r>
      <w:r w:rsidR="00F8433B">
        <w:t>ensure</w:t>
      </w:r>
      <w:r w:rsidR="00F8433B" w:rsidRPr="00F8433B">
        <w:t xml:space="preserve"> the precision and validity of the diagnosis.</w:t>
      </w:r>
    </w:p>
    <w:p w14:paraId="3AFDB4E5" w14:textId="7AEE0ACB" w:rsidR="00432FDE" w:rsidRDefault="00432FDE" w:rsidP="00D43E74">
      <w:pPr>
        <w:pStyle w:val="Heading2"/>
        <w:jc w:val="left"/>
      </w:pPr>
      <w:r>
        <w:t xml:space="preserve">Culture </w:t>
      </w:r>
    </w:p>
    <w:p w14:paraId="2B19CC40" w14:textId="03A41151" w:rsidR="00D10139" w:rsidRDefault="00BA6513" w:rsidP="00D43E74">
      <w:r>
        <w:t>The c</w:t>
      </w:r>
      <w:r w:rsidR="005556CC" w:rsidRPr="005556CC">
        <w:t xml:space="preserve">ulture of </w:t>
      </w:r>
      <w:r w:rsidR="005556CC" w:rsidRPr="005556CC">
        <w:rPr>
          <w:i/>
          <w:iCs/>
        </w:rPr>
        <w:t>M. leprae</w:t>
      </w:r>
      <w:r w:rsidR="005556CC" w:rsidRPr="005556CC">
        <w:t xml:space="preserve"> is primarily limited to the research setting</w:t>
      </w:r>
      <w:r w:rsidR="00093265">
        <w:t xml:space="preserve"> </w:t>
      </w:r>
      <w:r w:rsidR="00EC027B">
        <w:fldChar w:fldCharType="begin"/>
      </w:r>
      <w:r w:rsidR="00EC027B">
        <w:instrText xml:space="preserve"> ADDIN EN.CITE &lt;EndNote&gt;&lt;Cite&gt;&lt;Author&gt;Lahiri&lt;/Author&gt;&lt;Year&gt;2016&lt;/Year&gt;&lt;RecNum&gt;14978&lt;/RecNum&gt;&lt;DisplayText&gt;&lt;style face="superscript"&gt;27&lt;/style&gt;&lt;/DisplayText&gt;&lt;record&gt;&lt;rec-number&gt;14978&lt;/rec-number&gt;&lt;foreign-keys&gt;&lt;key app="EN" db-id="zvd9drxf0p0df9etsz4psxwd5vwrtxz0fvpt" timestamp="1692851165"&gt;14978&lt;/key&gt;&lt;/foreign-keys&gt;&lt;ref-type name="Journal Article"&gt;17&lt;/ref-type&gt;&lt;contributors&gt;&lt;authors&gt;&lt;author&gt;Lahiri, Ramanuj&lt;/author&gt;&lt;author&gt;Adams, Linda B&lt;/author&gt;&lt;/authors&gt;&lt;/contributors&gt;&lt;titles&gt;&lt;title&gt;Cultivation and viability determination of Mycobacterium leprae&lt;/title&gt;&lt;secondary-title&gt;International Textbook of Leprosy&lt;/secondary-title&gt;&lt;/titles&gt;&lt;dates&gt;&lt;year&gt;2016&lt;/year&gt;&lt;/dates&gt;&lt;urls&gt;&lt;/urls&gt;&lt;/record&gt;&lt;/Cite&gt;&lt;/EndNote&gt;</w:instrText>
      </w:r>
      <w:r w:rsidR="00EC027B">
        <w:fldChar w:fldCharType="separate"/>
      </w:r>
      <w:r w:rsidR="00EC027B" w:rsidRPr="00EC027B">
        <w:rPr>
          <w:noProof/>
          <w:vertAlign w:val="superscript"/>
        </w:rPr>
        <w:t>27</w:t>
      </w:r>
      <w:r w:rsidR="00EC027B">
        <w:fldChar w:fldCharType="end"/>
      </w:r>
      <w:r w:rsidR="002E63AA">
        <w:t xml:space="preserve">. </w:t>
      </w:r>
      <w:r w:rsidR="005556CC">
        <w:t>M</w:t>
      </w:r>
      <w:r w:rsidR="005556CC" w:rsidRPr="005556CC">
        <w:t>ultiple attempt</w:t>
      </w:r>
      <w:r>
        <w:t>s</w:t>
      </w:r>
      <w:r w:rsidR="005556CC">
        <w:t xml:space="preserve"> have been </w:t>
      </w:r>
      <w:r>
        <w:t xml:space="preserve">made </w:t>
      </w:r>
      <w:r w:rsidR="005556CC" w:rsidRPr="005556CC">
        <w:t xml:space="preserve">to culture the </w:t>
      </w:r>
      <w:r w:rsidR="004C0577">
        <w:t xml:space="preserve">bacteria </w:t>
      </w:r>
      <w:r w:rsidR="005556CC" w:rsidRPr="005556CC">
        <w:t>in vitro</w:t>
      </w:r>
      <w:r>
        <w:t>,</w:t>
      </w:r>
      <w:r w:rsidR="00035D09">
        <w:t xml:space="preserve"> predominantly focusing on </w:t>
      </w:r>
      <w:r w:rsidR="00035D09" w:rsidRPr="00035D09">
        <w:rPr>
          <w:i/>
          <w:iCs/>
        </w:rPr>
        <w:t>M. leprae</w:t>
      </w:r>
      <w:r w:rsidR="004C0577">
        <w:t>,</w:t>
      </w:r>
      <w:r w:rsidR="005556CC" w:rsidRPr="005556CC">
        <w:t xml:space="preserve"> </w:t>
      </w:r>
      <w:r w:rsidR="002E63AA">
        <w:t>with limited</w:t>
      </w:r>
      <w:r w:rsidR="005556CC" w:rsidRPr="005556CC">
        <w:t xml:space="preserve"> success. Whil</w:t>
      </w:r>
      <w:r w:rsidR="002E63AA">
        <w:t>st</w:t>
      </w:r>
      <w:r w:rsidR="005556CC" w:rsidRPr="005556CC">
        <w:t xml:space="preserve"> definitive growth has not been demonstrated, some </w:t>
      </w:r>
      <w:r w:rsidR="004C0577">
        <w:t>approaches</w:t>
      </w:r>
      <w:r w:rsidR="005556CC" w:rsidRPr="005556CC">
        <w:t xml:space="preserve"> have maintained </w:t>
      </w:r>
      <w:r w:rsidR="005556CC" w:rsidRPr="005556CC">
        <w:rPr>
          <w:i/>
          <w:iCs/>
        </w:rPr>
        <w:t>M. leprae</w:t>
      </w:r>
      <w:r w:rsidR="005556CC" w:rsidRPr="005556CC">
        <w:t xml:space="preserve"> viability</w:t>
      </w:r>
      <w:r w:rsidR="00093265">
        <w:t xml:space="preserve"> </w:t>
      </w:r>
      <w:r w:rsidR="00EC027B">
        <w:fldChar w:fldCharType="begin"/>
      </w:r>
      <w:r w:rsidR="00EC027B">
        <w:instrText xml:space="preserve"> ADDIN EN.CITE &lt;EndNote&gt;&lt;Cite&gt;&lt;Author&gt;Lahiri&lt;/Author&gt;&lt;Year&gt;2016&lt;/Year&gt;&lt;RecNum&gt;14978&lt;/RecNum&gt;&lt;DisplayText&gt;&lt;style face="superscript"&gt;27&lt;/style&gt;&lt;/DisplayText&gt;&lt;record&gt;&lt;rec-number&gt;14978&lt;/rec-number&gt;&lt;foreign-keys&gt;&lt;key app="EN" db-id="zvd9drxf0p0df9etsz4psxwd5vwrtxz0fvpt" timestamp="1692851165"&gt;14978&lt;/key&gt;&lt;/foreign-keys&gt;&lt;ref-type name="Journal Article"&gt;17&lt;/ref-type&gt;&lt;contributors&gt;&lt;authors&gt;&lt;author&gt;Lahiri, Ramanuj&lt;/author&gt;&lt;author&gt;Adams, Linda B&lt;/author&gt;&lt;/authors&gt;&lt;/contributors&gt;&lt;titles&gt;&lt;title&gt;Cultivation and viability determination of Mycobacterium leprae&lt;/title&gt;&lt;secondary-title&gt;International Textbook of Leprosy&lt;/secondary-title&gt;&lt;/titles&gt;&lt;dates&gt;&lt;year&gt;2016&lt;/year&gt;&lt;/dates&gt;&lt;urls&gt;&lt;/urls&gt;&lt;/record&gt;&lt;/Cite&gt;&lt;/EndNote&gt;</w:instrText>
      </w:r>
      <w:r w:rsidR="00EC027B">
        <w:fldChar w:fldCharType="separate"/>
      </w:r>
      <w:r w:rsidR="00EC027B" w:rsidRPr="00EC027B">
        <w:rPr>
          <w:noProof/>
          <w:vertAlign w:val="superscript"/>
        </w:rPr>
        <w:t>27</w:t>
      </w:r>
      <w:r w:rsidR="00EC027B">
        <w:fldChar w:fldCharType="end"/>
      </w:r>
      <w:r w:rsidR="00EC027B">
        <w:t>.</w:t>
      </w:r>
      <w:r w:rsidR="005556CC" w:rsidRPr="005556CC">
        <w:t xml:space="preserve"> </w:t>
      </w:r>
      <w:r w:rsidR="002F7BC1">
        <w:t xml:space="preserve">Current processes are </w:t>
      </w:r>
      <w:r w:rsidR="005556CC" w:rsidRPr="005556CC">
        <w:t>now focusing on leveraging genome-driven insights to optimi</w:t>
      </w:r>
      <w:r w:rsidR="002F7BC1">
        <w:t>s</w:t>
      </w:r>
      <w:r w:rsidR="005556CC" w:rsidRPr="005556CC">
        <w:t>e growth media, potentially improving culture yield</w:t>
      </w:r>
      <w:r w:rsidR="00093265">
        <w:t xml:space="preserve"> </w:t>
      </w:r>
      <w:r w:rsidR="00EC027B">
        <w:fldChar w:fldCharType="begin"/>
      </w:r>
      <w:r w:rsidR="00EC027B">
        <w:instrText xml:space="preserve"> ADDIN EN.CITE &lt;EndNote&gt;&lt;Cite&gt;&lt;Author&gt;Lahiri&lt;/Author&gt;&lt;Year&gt;2016&lt;/Year&gt;&lt;RecNum&gt;14978&lt;/RecNum&gt;&lt;DisplayText&gt;&lt;style face="superscript"&gt;27&lt;/style&gt;&lt;/DisplayText&gt;&lt;record&gt;&lt;rec-number&gt;14978&lt;/rec-number&gt;&lt;foreign-keys&gt;&lt;key app="EN" db-id="zvd9drxf0p0df9etsz4psxwd5vwrtxz0fvpt" timestamp="1692851165"&gt;14978&lt;/key&gt;&lt;/foreign-keys&gt;&lt;ref-type name="Journal Article"&gt;17&lt;/ref-type&gt;&lt;contributors&gt;&lt;authors&gt;&lt;author&gt;Lahiri, Ramanuj&lt;/author&gt;&lt;author&gt;Adams, Linda B&lt;/author&gt;&lt;/authors&gt;&lt;/contributors&gt;&lt;titles&gt;&lt;title&gt;Cultivation and viability determination of Mycobacterium leprae&lt;/title&gt;&lt;secondary-title&gt;International Textbook of Leprosy&lt;/secondary-title&gt;&lt;/titles&gt;&lt;dates&gt;&lt;year&gt;2016&lt;/year&gt;&lt;/dates&gt;&lt;urls&gt;&lt;/urls&gt;&lt;/record&gt;&lt;/Cite&gt;&lt;/EndNote&gt;</w:instrText>
      </w:r>
      <w:r w:rsidR="00EC027B">
        <w:fldChar w:fldCharType="separate"/>
      </w:r>
      <w:r w:rsidR="00EC027B" w:rsidRPr="00EC027B">
        <w:rPr>
          <w:noProof/>
          <w:vertAlign w:val="superscript"/>
        </w:rPr>
        <w:t>27</w:t>
      </w:r>
      <w:r w:rsidR="00EC027B">
        <w:fldChar w:fldCharType="end"/>
      </w:r>
      <w:r w:rsidR="005556CC" w:rsidRPr="005556CC">
        <w:t>.</w:t>
      </w:r>
    </w:p>
    <w:p w14:paraId="2EE28613" w14:textId="0CC8A3D9" w:rsidR="00035D09" w:rsidRDefault="00035D09" w:rsidP="00D43E74">
      <w:r>
        <w:t>A</w:t>
      </w:r>
      <w:r w:rsidR="006D0371" w:rsidRPr="006D0371">
        <w:t xml:space="preserve">nimal models are vital in leprosy research, with mice </w:t>
      </w:r>
      <w:r w:rsidR="006D0371">
        <w:t xml:space="preserve">and </w:t>
      </w:r>
      <w:r w:rsidR="006D0371" w:rsidRPr="006D0371">
        <w:t>armadillos being the primary models used</w:t>
      </w:r>
      <w:r w:rsidR="00EC027B">
        <w:t xml:space="preserve"> </w:t>
      </w:r>
      <w:r w:rsidR="00EC027B">
        <w:fldChar w:fldCharType="begin"/>
      </w:r>
      <w:r w:rsidR="00EC027B">
        <w:instrText xml:space="preserve"> ADDIN EN.CITE &lt;EndNote&gt;&lt;Cite&gt;&lt;Author&gt;Lahiri&lt;/Author&gt;&lt;Year&gt;2016&lt;/Year&gt;&lt;RecNum&gt;14978&lt;/RecNum&gt;&lt;DisplayText&gt;&lt;style face="superscript"&gt;27&lt;/style&gt;&lt;/DisplayText&gt;&lt;record&gt;&lt;rec-number&gt;14978&lt;/rec-number&gt;&lt;foreign-keys&gt;&lt;key app="EN" db-id="zvd9drxf0p0df9etsz4psxwd5vwrtxz0fvpt" timestamp="1692851165"&gt;14978&lt;/key&gt;&lt;/foreign-keys&gt;&lt;ref-type name="Journal Article"&gt;17&lt;/ref-type&gt;&lt;contributors&gt;&lt;authors&gt;&lt;author&gt;Lahiri, Ramanuj&lt;/author&gt;&lt;author&gt;Adams, Linda B&lt;/author&gt;&lt;/authors&gt;&lt;/contributors&gt;&lt;titles&gt;&lt;title&gt;Cultivation and viability determination of Mycobacterium leprae&lt;/title&gt;&lt;secondary-title&gt;International Textbook of Leprosy&lt;/secondary-title&gt;&lt;/titles&gt;&lt;dates&gt;&lt;year&gt;2016&lt;/year&gt;&lt;/dates&gt;&lt;urls&gt;&lt;/urls&gt;&lt;/record&gt;&lt;/Cite&gt;&lt;/EndNote&gt;</w:instrText>
      </w:r>
      <w:r w:rsidR="00EC027B">
        <w:fldChar w:fldCharType="separate"/>
      </w:r>
      <w:r w:rsidR="00EC027B" w:rsidRPr="00EC027B">
        <w:rPr>
          <w:noProof/>
          <w:vertAlign w:val="superscript"/>
        </w:rPr>
        <w:t>27</w:t>
      </w:r>
      <w:r w:rsidR="00EC027B">
        <w:fldChar w:fldCharType="end"/>
      </w:r>
      <w:r w:rsidR="006D0371" w:rsidRPr="006D0371">
        <w:t>. The mouse foot</w:t>
      </w:r>
      <w:r w:rsidR="00EB4A2C">
        <w:t>-</w:t>
      </w:r>
      <w:r w:rsidR="006D0371" w:rsidRPr="006D0371">
        <w:t xml:space="preserve">pad model </w:t>
      </w:r>
      <w:r w:rsidR="00BA6513">
        <w:t>has been used for in vivo culturing</w:t>
      </w:r>
      <w:r w:rsidR="006D0371" w:rsidRPr="006D0371">
        <w:t xml:space="preserve"> </w:t>
      </w:r>
      <w:r w:rsidR="006D0371" w:rsidRPr="006D0371">
        <w:rPr>
          <w:i/>
          <w:iCs/>
        </w:rPr>
        <w:t>M. leprae</w:t>
      </w:r>
      <w:r w:rsidR="006F01BE">
        <w:rPr>
          <w:i/>
          <w:iCs/>
        </w:rPr>
        <w:t xml:space="preserve"> </w:t>
      </w:r>
      <w:r w:rsidR="006F01BE" w:rsidRPr="006F01BE">
        <w:t>and</w:t>
      </w:r>
      <w:r w:rsidR="006F01BE">
        <w:t xml:space="preserve"> </w:t>
      </w:r>
      <w:r w:rsidR="006F01BE" w:rsidRPr="00D842AA">
        <w:rPr>
          <w:i/>
          <w:iCs/>
        </w:rPr>
        <w:t>M. lepromatosis</w:t>
      </w:r>
      <w:r w:rsidR="006D0371" w:rsidRPr="006D0371">
        <w:t>, with the best growth observed in immunodeficient mice</w:t>
      </w:r>
      <w:r w:rsidR="00BC217C">
        <w:t xml:space="preserve"> </w:t>
      </w:r>
      <w:r w:rsidR="00EC027B">
        <w:fldChar w:fldCharType="begin"/>
      </w:r>
      <w:r w:rsidR="00EC027B">
        <w:instrText xml:space="preserve"> ADDIN EN.CITE &lt;EndNote&gt;&lt;Cite&gt;&lt;Author&gt;Lahiri&lt;/Author&gt;&lt;Year&gt;2016&lt;/Year&gt;&lt;RecNum&gt;14978&lt;/RecNum&gt;&lt;DisplayText&gt;&lt;style face="superscript"&gt;27&lt;/style&gt;&lt;/DisplayText&gt;&lt;record&gt;&lt;rec-number&gt;14978&lt;/rec-number&gt;&lt;foreign-keys&gt;&lt;key app="EN" db-id="zvd9drxf0p0df9etsz4psxwd5vwrtxz0fvpt" timestamp="1692851165"&gt;14978&lt;/key&gt;&lt;/foreign-keys&gt;&lt;ref-type name="Journal Article"&gt;17&lt;/ref-type&gt;&lt;contributors&gt;&lt;authors&gt;&lt;author&gt;Lahiri, Ramanuj&lt;/author&gt;&lt;author&gt;Adams, Linda B&lt;/author&gt;&lt;/authors&gt;&lt;/contributors&gt;&lt;titles&gt;&lt;title&gt;Cultivation and viability determination of Mycobacterium leprae&lt;/title&gt;&lt;secondary-title&gt;International Textbook of Leprosy&lt;/secondary-title&gt;&lt;/titles&gt;&lt;dates&gt;&lt;year&gt;2016&lt;/year&gt;&lt;/dates&gt;&lt;urls&gt;&lt;/urls&gt;&lt;/record&gt;&lt;/Cite&gt;&lt;/EndNote&gt;</w:instrText>
      </w:r>
      <w:r w:rsidR="00EC027B">
        <w:fldChar w:fldCharType="separate"/>
      </w:r>
      <w:r w:rsidR="00EC027B" w:rsidRPr="00EC027B">
        <w:rPr>
          <w:noProof/>
          <w:vertAlign w:val="superscript"/>
        </w:rPr>
        <w:t>27</w:t>
      </w:r>
      <w:r w:rsidR="00EC027B">
        <w:fldChar w:fldCharType="end"/>
      </w:r>
      <w:r w:rsidR="006D0371" w:rsidRPr="006D0371">
        <w:t xml:space="preserve">. The nine-banded armadillo </w:t>
      </w:r>
      <w:r w:rsidR="00BA6513">
        <w:t>i</w:t>
      </w:r>
      <w:r w:rsidR="006D0371" w:rsidRPr="006D0371">
        <w:t xml:space="preserve">s an essential model for cultivating </w:t>
      </w:r>
      <w:r w:rsidR="006D0371" w:rsidRPr="00035D09">
        <w:rPr>
          <w:i/>
          <w:iCs/>
        </w:rPr>
        <w:t>M. leprae</w:t>
      </w:r>
      <w:r w:rsidR="006D0371" w:rsidRPr="006D0371">
        <w:t xml:space="preserve"> </w:t>
      </w:r>
      <w:r>
        <w:t>but</w:t>
      </w:r>
      <w:r w:rsidR="006D0371" w:rsidRPr="006D0371">
        <w:t xml:space="preserve"> also provides a leprosy neuropathy model. However, strain-to-strain variability in </w:t>
      </w:r>
      <w:r w:rsidR="006D0371" w:rsidRPr="00035D09">
        <w:rPr>
          <w:i/>
          <w:iCs/>
        </w:rPr>
        <w:t>M. leprae</w:t>
      </w:r>
      <w:r w:rsidR="006D0371" w:rsidRPr="006D0371">
        <w:t xml:space="preserve"> growth</w:t>
      </w:r>
      <w:r>
        <w:t xml:space="preserve"> can occur in this model.</w:t>
      </w:r>
      <w:r w:rsidR="006D0371" w:rsidRPr="006D0371">
        <w:t xml:space="preserve"> </w:t>
      </w:r>
      <w:r w:rsidR="00595C66">
        <w:t xml:space="preserve">It is unclear if </w:t>
      </w:r>
      <w:r w:rsidR="00595C66" w:rsidRPr="00595C66">
        <w:rPr>
          <w:i/>
          <w:iCs/>
        </w:rPr>
        <w:t>M. lepromatosis</w:t>
      </w:r>
      <w:r w:rsidR="00595C66">
        <w:t xml:space="preserve"> can be cultivated in this model</w:t>
      </w:r>
      <w:r w:rsidR="00093265">
        <w:t xml:space="preserve"> </w:t>
      </w:r>
      <w:r w:rsidR="00EC027B">
        <w:fldChar w:fldCharType="begin"/>
      </w:r>
      <w:r w:rsidR="00EC027B">
        <w:instrText xml:space="preserve"> ADDIN EN.CITE &lt;EndNote&gt;&lt;Cite&gt;&lt;Author&gt;Lahiri&lt;/Author&gt;&lt;Year&gt;2016&lt;/Year&gt;&lt;RecNum&gt;14978&lt;/RecNum&gt;&lt;DisplayText&gt;&lt;style face="superscript"&gt;27&lt;/style&gt;&lt;/DisplayText&gt;&lt;record&gt;&lt;rec-number&gt;14978&lt;/rec-number&gt;&lt;foreign-keys&gt;&lt;key app="EN" db-id="zvd9drxf0p0df9etsz4psxwd5vwrtxz0fvpt" timestamp="1692851165"&gt;14978&lt;/key&gt;&lt;/foreign-keys&gt;&lt;ref-type name="Journal Article"&gt;17&lt;/ref-type&gt;&lt;contributors&gt;&lt;authors&gt;&lt;author&gt;Lahiri, Ramanuj&lt;/author&gt;&lt;author&gt;Adams, Linda B&lt;/author&gt;&lt;/authors&gt;&lt;/contributors&gt;&lt;titles&gt;&lt;title&gt;Cultivation and viability determination of Mycobacterium leprae&lt;/title&gt;&lt;secondary-title&gt;International Textbook of Leprosy&lt;/secondary-title&gt;&lt;/titles&gt;&lt;dates&gt;&lt;year&gt;2016&lt;/year&gt;&lt;/dates&gt;&lt;urls&gt;&lt;/urls&gt;&lt;/record&gt;&lt;/Cite&gt;&lt;/EndNote&gt;</w:instrText>
      </w:r>
      <w:r w:rsidR="00EC027B">
        <w:fldChar w:fldCharType="separate"/>
      </w:r>
      <w:r w:rsidR="00EC027B" w:rsidRPr="00EC027B">
        <w:rPr>
          <w:noProof/>
          <w:vertAlign w:val="superscript"/>
        </w:rPr>
        <w:t>27</w:t>
      </w:r>
      <w:r w:rsidR="00EC027B">
        <w:fldChar w:fldCharType="end"/>
      </w:r>
      <w:r w:rsidR="00595C66">
        <w:t xml:space="preserve">. </w:t>
      </w:r>
    </w:p>
    <w:p w14:paraId="68D7A7CD" w14:textId="10D3B231" w:rsidR="000F7BDE" w:rsidRDefault="00432FDE" w:rsidP="00D43E74">
      <w:pPr>
        <w:pStyle w:val="Heading2"/>
        <w:jc w:val="left"/>
      </w:pPr>
      <w:r w:rsidRPr="00432FDE">
        <w:t>Nucleic Acid</w:t>
      </w:r>
      <w:r w:rsidR="000F7BDE" w:rsidRPr="00432FDE">
        <w:t xml:space="preserve"> </w:t>
      </w:r>
      <w:r w:rsidR="00C94BC4">
        <w:t>Amplification Tests</w:t>
      </w:r>
    </w:p>
    <w:p w14:paraId="6F19AFC0" w14:textId="20F411D2" w:rsidR="00C22C84" w:rsidRPr="00237F0E" w:rsidRDefault="003D1B99" w:rsidP="006F349D">
      <w:r w:rsidRPr="00237F0E">
        <w:t>Nucleic</w:t>
      </w:r>
      <w:r w:rsidR="00B12198" w:rsidRPr="00237F0E">
        <w:t xml:space="preserve"> acid amplification tests </w:t>
      </w:r>
      <w:r w:rsidR="00921DB0" w:rsidRPr="00237F0E">
        <w:t>are more sensitive and specific than microscopy</w:t>
      </w:r>
      <w:r w:rsidR="00B81B77" w:rsidRPr="00237F0E">
        <w:t xml:space="preserve"> methods</w:t>
      </w:r>
      <w:r w:rsidR="00921DB0" w:rsidRPr="00237F0E">
        <w:t xml:space="preserve">. </w:t>
      </w:r>
      <w:r w:rsidR="00EC027B">
        <w:t>N</w:t>
      </w:r>
      <w:r w:rsidR="00DE6ACD" w:rsidRPr="00237F0E">
        <w:t>o Australian Register of Therapeutic Goods listed commercial nucleic acid amplification tests are</w:t>
      </w:r>
      <w:r w:rsidR="008E3010" w:rsidRPr="00237F0E">
        <w:t xml:space="preserve"> </w:t>
      </w:r>
      <w:r w:rsidR="00EC027B">
        <w:t xml:space="preserve">currently </w:t>
      </w:r>
      <w:r w:rsidR="008E3010" w:rsidRPr="00237F0E">
        <w:t>available. In-house tests have been developed</w:t>
      </w:r>
      <w:r w:rsidR="008F4ACC" w:rsidRPr="00237F0E">
        <w:t xml:space="preserve"> </w:t>
      </w:r>
      <w:r w:rsidR="00684719" w:rsidRPr="00237F0E">
        <w:t xml:space="preserve">for </w:t>
      </w:r>
      <w:r w:rsidR="00684719" w:rsidRPr="00237F0E">
        <w:rPr>
          <w:i/>
          <w:iCs/>
        </w:rPr>
        <w:t>M. leprae</w:t>
      </w:r>
      <w:r w:rsidR="00684719" w:rsidRPr="00237F0E">
        <w:t xml:space="preserve"> </w:t>
      </w:r>
      <w:r w:rsidRPr="00237F0E">
        <w:t xml:space="preserve">targeting </w:t>
      </w:r>
      <w:r w:rsidRPr="00806C3D">
        <w:rPr>
          <w:i/>
          <w:iCs/>
        </w:rPr>
        <w:t>rpoT</w:t>
      </w:r>
      <w:r w:rsidR="00F84831" w:rsidRPr="00237F0E">
        <w:t xml:space="preserve">, </w:t>
      </w:r>
      <w:r w:rsidR="00F84831" w:rsidRPr="00806C3D">
        <w:rPr>
          <w:i/>
          <w:iCs/>
        </w:rPr>
        <w:t xml:space="preserve">SodA </w:t>
      </w:r>
      <w:r w:rsidR="00F84831" w:rsidRPr="00EC027B">
        <w:t>(</w:t>
      </w:r>
      <w:r w:rsidR="000E372E" w:rsidRPr="00EC027B">
        <w:t>superoxide dismutase)</w:t>
      </w:r>
      <w:r w:rsidR="003F32A0">
        <w:t>,</w:t>
      </w:r>
      <w:r w:rsidR="00C103AE">
        <w:t xml:space="preserve"> </w:t>
      </w:r>
      <w:r w:rsidR="00F84831" w:rsidRPr="00EC027B">
        <w:t>16S rRNA</w:t>
      </w:r>
      <w:r w:rsidR="003F32A0">
        <w:t xml:space="preserve"> and the 16S-23S internal transcribed spacer region (ITS)</w:t>
      </w:r>
      <w:r w:rsidR="00F84831" w:rsidRPr="00EC027B">
        <w:t xml:space="preserve">. </w:t>
      </w:r>
      <w:r w:rsidR="003F32A0">
        <w:t xml:space="preserve"> </w:t>
      </w:r>
      <w:r w:rsidR="00C103AE">
        <w:t>A</w:t>
      </w:r>
      <w:r w:rsidR="003F32A0">
        <w:t>ssays</w:t>
      </w:r>
      <w:r w:rsidR="00C103AE">
        <w:t xml:space="preserve"> </w:t>
      </w:r>
      <w:r w:rsidR="003F32A0">
        <w:t>have</w:t>
      </w:r>
      <w:r w:rsidR="00C103AE">
        <w:t xml:space="preserve"> also</w:t>
      </w:r>
      <w:r w:rsidR="003F32A0">
        <w:t xml:space="preserve"> been developed target</w:t>
      </w:r>
      <w:r w:rsidR="00C103AE">
        <w:t>ing</w:t>
      </w:r>
      <w:r w:rsidR="003F32A0">
        <w:t xml:space="preserve"> </w:t>
      </w:r>
      <w:r w:rsidR="007E0BDC" w:rsidRPr="00EC027B">
        <w:t xml:space="preserve">the repetitive element (RLEP) region of </w:t>
      </w:r>
      <w:r w:rsidR="007E0BDC" w:rsidRPr="00EC027B">
        <w:rPr>
          <w:i/>
          <w:iCs/>
        </w:rPr>
        <w:t>M. leprae</w:t>
      </w:r>
      <w:r w:rsidR="00E62318">
        <w:t>.</w:t>
      </w:r>
      <w:r w:rsidR="00676F64" w:rsidRPr="00EC027B">
        <w:t xml:space="preserve"> </w:t>
      </w:r>
      <w:r w:rsidR="00183977" w:rsidRPr="00EC027B">
        <w:t xml:space="preserve">Assays targeting </w:t>
      </w:r>
      <w:r w:rsidR="00183977" w:rsidRPr="00EC027B">
        <w:rPr>
          <w:i/>
          <w:iCs/>
        </w:rPr>
        <w:t>M. lepromatosis</w:t>
      </w:r>
      <w:r w:rsidR="00183977" w:rsidRPr="00EC027B">
        <w:t xml:space="preserve"> are </w:t>
      </w:r>
      <w:r w:rsidR="004C43CF" w:rsidRPr="00EC027B">
        <w:t xml:space="preserve">not </w:t>
      </w:r>
      <w:r w:rsidR="00183977" w:rsidRPr="00EC027B">
        <w:t xml:space="preserve">readily available within Australia. </w:t>
      </w:r>
      <w:r w:rsidR="00E62318">
        <w:t>Current a</w:t>
      </w:r>
      <w:r w:rsidR="00EC027B">
        <w:t xml:space="preserve">ssay </w:t>
      </w:r>
      <w:r w:rsidR="00E62318">
        <w:t xml:space="preserve">development </w:t>
      </w:r>
      <w:r w:rsidR="00EC027B">
        <w:t xml:space="preserve"> </w:t>
      </w:r>
      <w:r w:rsidR="00E62318">
        <w:t xml:space="preserve"> for</w:t>
      </w:r>
      <w:r w:rsidR="00EC027B">
        <w:t xml:space="preserve"> </w:t>
      </w:r>
      <w:r w:rsidR="00EC027B" w:rsidRPr="00EC027B">
        <w:rPr>
          <w:i/>
          <w:iCs/>
        </w:rPr>
        <w:t>M. lepromatosis</w:t>
      </w:r>
      <w:r w:rsidR="00FF12C0" w:rsidRPr="00EC027B">
        <w:t xml:space="preserve"> </w:t>
      </w:r>
      <w:r w:rsidR="00E62318">
        <w:t xml:space="preserve">targets a </w:t>
      </w:r>
      <w:r w:rsidR="00FF12C0" w:rsidRPr="00EC027B">
        <w:t xml:space="preserve">multicopy genomic element </w:t>
      </w:r>
      <w:r w:rsidR="00EC027B">
        <w:t>(</w:t>
      </w:r>
      <w:r w:rsidR="00FF12C0" w:rsidRPr="00EC027B">
        <w:t>RLPM</w:t>
      </w:r>
      <w:r w:rsidR="00EC027B">
        <w:t>)</w:t>
      </w:r>
      <w:r w:rsidR="00093265">
        <w:t xml:space="preserve"> </w:t>
      </w:r>
      <w:r w:rsidR="00EC027B" w:rsidRPr="00EC027B">
        <w:fldChar w:fldCharType="begin">
          <w:fldData xml:space="preserve">PEVuZE5vdGU+PENpdGU+PEF1dGhvcj5TaGFybWE8L0F1dGhvcj48WWVhcj4yMDIwPC9ZZWFyPjxS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</w:fldData>
        </w:fldChar>
      </w:r>
      <w:r w:rsidR="00EC027B">
        <w:instrText xml:space="preserve"> ADDIN EN.CITE </w:instrText>
      </w:r>
      <w:r w:rsidR="00EC027B">
        <w:fldChar w:fldCharType="begin">
          <w:fldData xml:space="preserve">PEVuZE5vdGU+PENpdGU+PEF1dGhvcj5TaGFybWE8L0F1dGhvcj48WWVhcj4yMDIwPC9ZZWFyPjxS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</w:fldData>
        </w:fldChar>
      </w:r>
      <w:r w:rsidR="00EC027B">
        <w:instrText xml:space="preserve"> ADDIN EN.CITE.DATA </w:instrText>
      </w:r>
      <w:r w:rsidR="00EC027B">
        <w:fldChar w:fldCharType="end"/>
      </w:r>
      <w:r w:rsidR="00EC027B" w:rsidRPr="00EC027B">
        <w:fldChar w:fldCharType="separate"/>
      </w:r>
      <w:r w:rsidR="00EC027B" w:rsidRPr="00EC027B">
        <w:rPr>
          <w:noProof/>
          <w:vertAlign w:val="superscript"/>
        </w:rPr>
        <w:t>28</w:t>
      </w:r>
      <w:r w:rsidR="00EC027B" w:rsidRPr="00EC027B">
        <w:fldChar w:fldCharType="end"/>
      </w:r>
      <w:r w:rsidR="00E62318">
        <w:t xml:space="preserve">. However, sourcing </w:t>
      </w:r>
      <w:r w:rsidR="003F32A0">
        <w:t>appropriate control material required to optimise</w:t>
      </w:r>
      <w:r w:rsidR="00E62318">
        <w:t xml:space="preserve"> testing is </w:t>
      </w:r>
      <w:r w:rsidR="00755334" w:rsidRPr="00755334">
        <w:t xml:space="preserve"> </w:t>
      </w:r>
      <w:r w:rsidR="00755334">
        <w:t>difficult</w:t>
      </w:r>
      <w:r w:rsidR="00755334" w:rsidDel="00755334">
        <w:t xml:space="preserve"> </w:t>
      </w:r>
      <w:r w:rsidR="00E62318">
        <w:t>.</w:t>
      </w:r>
      <w:r w:rsidR="00FF12C0" w:rsidRPr="00EC027B">
        <w:t xml:space="preserve"> </w:t>
      </w:r>
      <w:r w:rsidR="00F86520" w:rsidRPr="00EC027B">
        <w:t xml:space="preserve">Conventional and nested approaches have been predominant, </w:t>
      </w:r>
      <w:r w:rsidR="00EC027B">
        <w:t>with a</w:t>
      </w:r>
      <w:r w:rsidR="00BA2BF5" w:rsidRPr="00EC027B">
        <w:t xml:space="preserve"> mov</w:t>
      </w:r>
      <w:r w:rsidR="00EC027B">
        <w:t>e</w:t>
      </w:r>
      <w:r w:rsidR="00BA2BF5" w:rsidRPr="00EC027B">
        <w:t xml:space="preserve"> to real-</w:t>
      </w:r>
      <w:r w:rsidR="00F86520" w:rsidRPr="00EC027B">
        <w:t>time polymerase chain reaction</w:t>
      </w:r>
      <w:r w:rsidR="00EC027B">
        <w:t xml:space="preserve"> </w:t>
      </w:r>
      <w:r w:rsidR="00601F8B">
        <w:t xml:space="preserve">(PCR) </w:t>
      </w:r>
      <w:r w:rsidR="00EC027B">
        <w:t>assays in recent years</w:t>
      </w:r>
      <w:r w:rsidR="00F86520" w:rsidRPr="00EC027B">
        <w:t>.</w:t>
      </w:r>
    </w:p>
    <w:p w14:paraId="344D4568" w14:textId="61F5CACA" w:rsidR="000F7BDE" w:rsidRDefault="008E3010" w:rsidP="00D43E74">
      <w:pPr>
        <w:pStyle w:val="Heading3"/>
        <w:jc w:val="left"/>
      </w:pPr>
      <w:r>
        <w:rPr>
          <w:szCs w:val="24"/>
        </w:rPr>
        <w:t xml:space="preserve"> </w:t>
      </w:r>
      <w:r w:rsidR="000F7BDE">
        <w:t>Suitable specimen types:</w:t>
      </w:r>
    </w:p>
    <w:p w14:paraId="0FEB2FF2" w14:textId="77777777" w:rsidR="00FB2432" w:rsidRDefault="00FB2432" w:rsidP="00D43E74">
      <w:pPr>
        <w:pStyle w:val="ListParagraph"/>
        <w:numPr>
          <w:ilvl w:val="0"/>
          <w:numId w:val="48"/>
        </w:numPr>
        <w:spacing w:before="0" w:after="0"/>
      </w:pPr>
      <w:r>
        <w:t>Skin biopsy</w:t>
      </w:r>
    </w:p>
    <w:p w14:paraId="4C9B030C" w14:textId="77777777" w:rsidR="00FB2432" w:rsidRDefault="00FB2432" w:rsidP="00D43E74">
      <w:pPr>
        <w:pStyle w:val="ListParagraph"/>
        <w:numPr>
          <w:ilvl w:val="0"/>
          <w:numId w:val="48"/>
        </w:numPr>
        <w:spacing w:before="0" w:after="0"/>
      </w:pPr>
      <w:r>
        <w:t>Neural biopsy</w:t>
      </w:r>
    </w:p>
    <w:p w14:paraId="2571B881" w14:textId="78FFFF46" w:rsidR="009E43D6" w:rsidRDefault="009E43D6" w:rsidP="00D43E74">
      <w:pPr>
        <w:pStyle w:val="ListParagraph"/>
        <w:numPr>
          <w:ilvl w:val="0"/>
          <w:numId w:val="48"/>
        </w:numPr>
        <w:spacing w:before="0" w:after="0"/>
      </w:pPr>
      <w:r>
        <w:t xml:space="preserve">Nasal swab or buccal mucosal swab </w:t>
      </w:r>
    </w:p>
    <w:p w14:paraId="7CCC760B" w14:textId="48B62E2B" w:rsidR="004C668A" w:rsidRDefault="006F007A" w:rsidP="00D43E74">
      <w:pPr>
        <w:pStyle w:val="ListParagraph"/>
        <w:numPr>
          <w:ilvl w:val="0"/>
          <w:numId w:val="48"/>
        </w:numPr>
        <w:spacing w:before="0" w:after="0"/>
      </w:pPr>
      <w:r>
        <w:t>Split skin fluid swab</w:t>
      </w:r>
    </w:p>
    <w:p w14:paraId="64415EB9" w14:textId="4B5DA6FF" w:rsidR="009E43D6" w:rsidRDefault="003D1B99" w:rsidP="006F349D">
      <w:pPr>
        <w:pStyle w:val="ListParagraph"/>
        <w:numPr>
          <w:ilvl w:val="0"/>
          <w:numId w:val="48"/>
        </w:numPr>
        <w:spacing w:before="0" w:after="0"/>
      </w:pPr>
      <w:r>
        <w:t>Paraffin</w:t>
      </w:r>
      <w:r w:rsidR="00BA2BF5">
        <w:t>-</w:t>
      </w:r>
      <w:r w:rsidR="00A968E9">
        <w:t>embedded tissue</w:t>
      </w:r>
    </w:p>
    <w:p w14:paraId="1887D548" w14:textId="58B7B76D" w:rsidR="006A7A70" w:rsidRDefault="00CC3B96" w:rsidP="00D43E74">
      <w:pPr>
        <w:spacing w:before="0" w:after="0"/>
      </w:pPr>
      <w:r>
        <w:t>Skin biops</w:t>
      </w:r>
      <w:r w:rsidR="004050C1">
        <w:t xml:space="preserve">ies are </w:t>
      </w:r>
      <w:r>
        <w:t>the preferred specimen type.</w:t>
      </w:r>
      <w:r w:rsidR="002B7C37">
        <w:t xml:space="preserve"> </w:t>
      </w:r>
      <w:r w:rsidR="002B7C37" w:rsidRPr="002B7C37">
        <w:t xml:space="preserve">Neural biopsies can </w:t>
      </w:r>
      <w:r w:rsidR="00EC027B">
        <w:t>be central to confirming</w:t>
      </w:r>
      <w:r w:rsidR="002B7C37" w:rsidRPr="002B7C37">
        <w:t xml:space="preserve"> leprosy, especially in pure neural forms. However, </w:t>
      </w:r>
      <w:r w:rsidR="002B7C37">
        <w:t>t</w:t>
      </w:r>
      <w:r w:rsidR="002B7C37" w:rsidRPr="002B7C37">
        <w:t xml:space="preserve">aking a biopsy from </w:t>
      </w:r>
      <w:r w:rsidR="00E56F7E">
        <w:t>these</w:t>
      </w:r>
      <w:r w:rsidR="002B7C37" w:rsidRPr="002B7C37">
        <w:t xml:space="preserve"> tissues can </w:t>
      </w:r>
      <w:r w:rsidR="002B7C37" w:rsidRPr="002B7C37">
        <w:lastRenderedPageBreak/>
        <w:t>cause damage to the nerves and may exacerbate existing deficits or lead to new neurological complications</w:t>
      </w:r>
      <w:r w:rsidR="002B7C37">
        <w:t xml:space="preserve">. </w:t>
      </w:r>
      <w:r w:rsidR="00462F7A" w:rsidRPr="00462F7A">
        <w:t>Nasal or buccal mucosal swabs are additional</w:t>
      </w:r>
      <w:r w:rsidR="00214AA3">
        <w:t>,</w:t>
      </w:r>
      <w:r w:rsidR="00462F7A" w:rsidRPr="00462F7A">
        <w:t xml:space="preserve"> </w:t>
      </w:r>
      <w:r w:rsidR="00462F7A">
        <w:t xml:space="preserve">non-invasive </w:t>
      </w:r>
      <w:r w:rsidR="00462F7A" w:rsidRPr="00462F7A">
        <w:t>specimen types that can be used for nucleic acid testing</w:t>
      </w:r>
      <w:r w:rsidR="00462F7A">
        <w:t xml:space="preserve">. Similarly, </w:t>
      </w:r>
      <w:r w:rsidR="00DF18A1">
        <w:t xml:space="preserve">a swab of the </w:t>
      </w:r>
      <w:r w:rsidR="00F048D2">
        <w:t>fluid</w:t>
      </w:r>
      <w:r w:rsidR="00214AA3">
        <w:t xml:space="preserve"> </w:t>
      </w:r>
      <w:r w:rsidR="008F4ACC">
        <w:t xml:space="preserve">from </w:t>
      </w:r>
      <w:r w:rsidR="00F048D2">
        <w:t xml:space="preserve">a split skin smear may increase diagnostic yield. </w:t>
      </w:r>
      <w:r w:rsidR="004456FA">
        <w:t>Although paraffin</w:t>
      </w:r>
      <w:r w:rsidR="00BA2BF5">
        <w:t>-</w:t>
      </w:r>
      <w:r w:rsidR="004456FA">
        <w:t xml:space="preserve">embedded tissue can be used, </w:t>
      </w:r>
      <w:r w:rsidR="00E314B5">
        <w:t>this sample type has lower sensitivity than fresh tissue</w:t>
      </w:r>
      <w:r w:rsidR="00374BCE">
        <w:t xml:space="preserve">. </w:t>
      </w:r>
      <w:r w:rsidR="00E314B5">
        <w:t>Other samples, such as whole blood</w:t>
      </w:r>
      <w:r w:rsidR="00D14711">
        <w:t>,</w:t>
      </w:r>
      <w:r w:rsidR="00E314B5">
        <w:t xml:space="preserve"> have been used</w:t>
      </w:r>
      <w:r w:rsidR="00D14711">
        <w:t xml:space="preserve"> with very low sensitivity reported</w:t>
      </w:r>
      <w:r w:rsidR="00EC027B">
        <w:t xml:space="preserve"> </w:t>
      </w:r>
      <w:r w:rsidR="00EC027B">
        <w:fldChar w:fldCharType="begin">
          <w:fldData xml:space="preserve">PEVuZE5vdGU+PENpdGU+PEF1dGhvcj5XZW48L0F1dGhvcj48WWVhcj4yMDEzPC9ZZWFyPjxSZWNO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</w:fldData>
        </w:fldChar>
      </w:r>
      <w:r w:rsidR="00EC027B">
        <w:instrText xml:space="preserve"> ADDIN EN.CITE </w:instrText>
      </w:r>
      <w:r w:rsidR="00EC027B">
        <w:fldChar w:fldCharType="begin">
          <w:fldData xml:space="preserve">PEVuZE5vdGU+PENpdGU+PEF1dGhvcj5XZW48L0F1dGhvcj48WWVhcj4yMDEzPC9ZZWFyPjxSZWNO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</w:fldData>
        </w:fldChar>
      </w:r>
      <w:r w:rsidR="00EC027B">
        <w:instrText xml:space="preserve"> ADDIN EN.CITE.DATA </w:instrText>
      </w:r>
      <w:r w:rsidR="00EC027B">
        <w:fldChar w:fldCharType="end"/>
      </w:r>
      <w:r w:rsidR="00EC027B">
        <w:fldChar w:fldCharType="separate"/>
      </w:r>
      <w:r w:rsidR="00EC027B" w:rsidRPr="00EC027B">
        <w:rPr>
          <w:noProof/>
          <w:vertAlign w:val="superscript"/>
        </w:rPr>
        <w:t>29</w:t>
      </w:r>
      <w:r w:rsidR="00EC027B">
        <w:fldChar w:fldCharType="end"/>
      </w:r>
      <w:r w:rsidR="00D14711">
        <w:t xml:space="preserve">. </w:t>
      </w:r>
    </w:p>
    <w:p w14:paraId="108015BE" w14:textId="4F58EF6C" w:rsidR="000F7BDE" w:rsidRDefault="000F7BDE" w:rsidP="00D43E74">
      <w:pPr>
        <w:pStyle w:val="Heading3"/>
        <w:jc w:val="left"/>
      </w:pPr>
      <w:r>
        <w:t>Specimen collection and handling</w:t>
      </w:r>
    </w:p>
    <w:p w14:paraId="1BF4E4F1" w14:textId="1B1D6AEF" w:rsidR="002B7C37" w:rsidRPr="00164094" w:rsidRDefault="002B7C37" w:rsidP="00D43E74">
      <w:pPr>
        <w:pStyle w:val="ListParagraph"/>
        <w:numPr>
          <w:ilvl w:val="0"/>
          <w:numId w:val="48"/>
        </w:numPr>
        <w:spacing w:before="0" w:after="0"/>
      </w:pPr>
      <w:r w:rsidRPr="00164094">
        <w:t xml:space="preserve">Skin </w:t>
      </w:r>
      <w:r w:rsidR="003D1B99" w:rsidRPr="00164094">
        <w:t>biopsies</w:t>
      </w:r>
      <w:r w:rsidR="00E56F7E" w:rsidRPr="00164094">
        <w:t xml:space="preserve">: A 4-5 mm punch </w:t>
      </w:r>
      <w:r w:rsidR="00214AA3" w:rsidRPr="00164094">
        <w:t xml:space="preserve">skin </w:t>
      </w:r>
      <w:r w:rsidR="00E56F7E" w:rsidRPr="00164094">
        <w:t xml:space="preserve">biopsy, including the subcutaneous fat, should be collected from the active margin of a skin lesion. </w:t>
      </w:r>
      <w:r w:rsidR="00EC027B">
        <w:t>The sample should be c</w:t>
      </w:r>
      <w:r w:rsidR="00824A3B" w:rsidRPr="00164094">
        <w:t>ollect</w:t>
      </w:r>
      <w:r w:rsidR="00EC027B">
        <w:t>ed</w:t>
      </w:r>
      <w:r w:rsidR="00824A3B" w:rsidRPr="00164094">
        <w:t xml:space="preserve"> using sterile techniques and transport</w:t>
      </w:r>
      <w:r w:rsidR="00EC027B">
        <w:t>ed</w:t>
      </w:r>
      <w:r w:rsidR="00824A3B" w:rsidRPr="00164094">
        <w:t xml:space="preserve"> to the laboratory in saline</w:t>
      </w:r>
      <w:r w:rsidR="00D14711" w:rsidRPr="00164094">
        <w:t>.</w:t>
      </w:r>
    </w:p>
    <w:p w14:paraId="17DD9E89" w14:textId="6D6266B4" w:rsidR="002B7C37" w:rsidRPr="00164094" w:rsidRDefault="002B7C37" w:rsidP="00D43E74">
      <w:pPr>
        <w:pStyle w:val="ListParagraph"/>
        <w:numPr>
          <w:ilvl w:val="0"/>
          <w:numId w:val="48"/>
        </w:numPr>
        <w:spacing w:before="0" w:after="0"/>
      </w:pPr>
      <w:r w:rsidRPr="00164094">
        <w:t>Nasal or buccal mucosal swab</w:t>
      </w:r>
      <w:r w:rsidR="00D14711" w:rsidRPr="00164094">
        <w:t xml:space="preserve">: </w:t>
      </w:r>
      <w:r w:rsidR="00EC027B">
        <w:t>A</w:t>
      </w:r>
      <w:r w:rsidR="00D14711" w:rsidRPr="00164094">
        <w:t xml:space="preserve"> </w:t>
      </w:r>
      <w:r w:rsidR="00E13DEB" w:rsidRPr="00164094">
        <w:t>dry</w:t>
      </w:r>
      <w:r w:rsidR="00EC027B">
        <w:t>,</w:t>
      </w:r>
      <w:r w:rsidR="00E13DEB" w:rsidRPr="00164094">
        <w:t xml:space="preserve"> </w:t>
      </w:r>
      <w:r w:rsidR="00D14711" w:rsidRPr="00164094">
        <w:t xml:space="preserve">flocculated swab </w:t>
      </w:r>
      <w:r w:rsidR="00E13DEB" w:rsidRPr="00164094">
        <w:t>should be used</w:t>
      </w:r>
      <w:r w:rsidR="003D1B99">
        <w:t>.</w:t>
      </w:r>
    </w:p>
    <w:p w14:paraId="2C17A644" w14:textId="4891718F" w:rsidR="002B7C37" w:rsidRPr="00164094" w:rsidRDefault="002B7C37" w:rsidP="00D43E74">
      <w:pPr>
        <w:pStyle w:val="ListParagraph"/>
        <w:numPr>
          <w:ilvl w:val="0"/>
          <w:numId w:val="48"/>
        </w:numPr>
        <w:spacing w:before="0" w:after="0"/>
      </w:pPr>
      <w:r w:rsidRPr="00164094">
        <w:t>Split</w:t>
      </w:r>
      <w:r w:rsidR="00496155" w:rsidRPr="00164094">
        <w:t>-</w:t>
      </w:r>
      <w:r w:rsidRPr="00164094">
        <w:t>skin fluid swab</w:t>
      </w:r>
      <w:r w:rsidR="00E13DEB" w:rsidRPr="00164094">
        <w:t xml:space="preserve">: </w:t>
      </w:r>
      <w:r w:rsidR="00EC027B">
        <w:t>A</w:t>
      </w:r>
      <w:r w:rsidR="00E13DEB" w:rsidRPr="00164094">
        <w:t xml:space="preserve"> flocculated swab should be used</w:t>
      </w:r>
      <w:r w:rsidR="003D1B99">
        <w:t>.</w:t>
      </w:r>
    </w:p>
    <w:p w14:paraId="0A4EAC5C" w14:textId="0AC49FFB" w:rsidR="00214AA3" w:rsidRPr="00164094" w:rsidRDefault="00887CF6" w:rsidP="00D43E74">
      <w:pPr>
        <w:pStyle w:val="ListParagraph"/>
        <w:numPr>
          <w:ilvl w:val="0"/>
          <w:numId w:val="48"/>
        </w:numPr>
        <w:spacing w:before="0" w:after="0"/>
      </w:pPr>
      <w:r w:rsidRPr="00164094">
        <w:t>Paraffin</w:t>
      </w:r>
      <w:r w:rsidR="00EC027B">
        <w:t>-</w:t>
      </w:r>
      <w:r w:rsidR="00214AA3" w:rsidRPr="00164094">
        <w:t xml:space="preserve">embedded tissue: </w:t>
      </w:r>
      <w:r w:rsidR="00427CF4" w:rsidRPr="00164094">
        <w:t>A</w:t>
      </w:r>
      <w:r w:rsidR="00EC027B">
        <w:t>n a</w:t>
      </w:r>
      <w:r w:rsidR="00427CF4" w:rsidRPr="00164094">
        <w:t xml:space="preserve">dequate sample (e.g., </w:t>
      </w:r>
      <w:bookmarkStart w:id="2" w:name="_Hlk146008933"/>
      <w:r w:rsidR="00E62318">
        <w:t xml:space="preserve"> 6</w:t>
      </w:r>
      <w:r w:rsidR="00E62318" w:rsidRPr="00164094">
        <w:t xml:space="preserve"> </w:t>
      </w:r>
      <w:r w:rsidR="00532B5D" w:rsidRPr="00164094">
        <w:t xml:space="preserve">x </w:t>
      </w:r>
      <w:r w:rsidR="00E43003" w:rsidRPr="00164094">
        <w:t>2</w:t>
      </w:r>
      <w:r w:rsidR="00532B5D" w:rsidRPr="00164094">
        <w:t>0</w:t>
      </w:r>
      <w:r w:rsidR="00E51EF2" w:rsidRPr="00164094">
        <w:rPr>
          <w:color w:val="E2EEFF"/>
          <w:sz w:val="30"/>
          <w:szCs w:val="30"/>
        </w:rPr>
        <w:t xml:space="preserve"> </w:t>
      </w:r>
      <w:r w:rsidR="00E51EF2" w:rsidRPr="00164094">
        <w:rPr>
          <w:color w:val="000000" w:themeColor="text1"/>
        </w:rPr>
        <w:t>μ</w:t>
      </w:r>
      <w:r w:rsidR="00532B5D" w:rsidRPr="00164094">
        <w:t xml:space="preserve">m </w:t>
      </w:r>
      <w:r w:rsidR="00214AA3" w:rsidRPr="00164094">
        <w:t>scrolls</w:t>
      </w:r>
      <w:bookmarkEnd w:id="2"/>
      <w:r w:rsidR="00427CF4" w:rsidRPr="00164094">
        <w:t>)</w:t>
      </w:r>
      <w:r w:rsidR="00214AA3" w:rsidRPr="00164094">
        <w:t xml:space="preserve"> should be obtained from a representative</w:t>
      </w:r>
      <w:r w:rsidR="00D81A08" w:rsidRPr="00164094">
        <w:t xml:space="preserve"> portion</w:t>
      </w:r>
      <w:r w:rsidR="00214AA3" w:rsidRPr="00164094">
        <w:t xml:space="preserve"> </w:t>
      </w:r>
      <w:r w:rsidR="00273946">
        <w:t xml:space="preserve">of tissue. </w:t>
      </w:r>
      <w:r w:rsidR="00E62318">
        <w:t>Scrolls cut too thinly may not yield sufficient tissue recovery for testing.</w:t>
      </w:r>
    </w:p>
    <w:p w14:paraId="23670816" w14:textId="1FB073D8" w:rsidR="000F7BDE" w:rsidRDefault="000F7BDE" w:rsidP="00D43E74">
      <w:pPr>
        <w:pStyle w:val="Heading3"/>
        <w:jc w:val="left"/>
      </w:pPr>
      <w:r>
        <w:t>Test sensitivity</w:t>
      </w:r>
    </w:p>
    <w:p w14:paraId="6AA4AA34" w14:textId="67FC8BB6" w:rsidR="006B446D" w:rsidRDefault="006B446D" w:rsidP="00D43E74">
      <w:pPr>
        <w:pStyle w:val="Heading4"/>
        <w:jc w:val="left"/>
      </w:pPr>
      <w:r w:rsidRPr="006B446D">
        <w:t>Extraction methods</w:t>
      </w:r>
    </w:p>
    <w:p w14:paraId="5F7571FF" w14:textId="3904D84E" w:rsidR="00C22C84" w:rsidRPr="00952C41" w:rsidRDefault="007A2564" w:rsidP="006F349D">
      <w:r w:rsidRPr="00952C41">
        <w:t xml:space="preserve">The extraction method adopted can </w:t>
      </w:r>
      <w:r w:rsidR="00595C20" w:rsidRPr="00952C41">
        <w:t xml:space="preserve">significantly alter the </w:t>
      </w:r>
      <w:r w:rsidR="00950DDC" w:rsidRPr="00952C41">
        <w:t xml:space="preserve">purity and integrity of the target DNA </w:t>
      </w:r>
      <w:r w:rsidR="00952C41">
        <w:t xml:space="preserve">and is an </w:t>
      </w:r>
      <w:r w:rsidR="00EC027B">
        <w:t>essential</w:t>
      </w:r>
      <w:r w:rsidR="00952C41">
        <w:t xml:space="preserve"> </w:t>
      </w:r>
      <w:r w:rsidR="001E6276">
        <w:t>consideration in leprosy testing as the bioburden can be low</w:t>
      </w:r>
      <w:r w:rsidR="00EC027B">
        <w:t xml:space="preserve"> </w:t>
      </w:r>
      <w:r w:rsidR="00EC027B">
        <w:fldChar w:fldCharType="begin">
          <w:fldData xml:space="preserve">PEVuZE5vdGU+PENpdGU+PEF1dGhvcj5NYW50YTwvQXV0aG9yPjxZZWFyPjIwMjA8L1llYXI+PFJl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</w:fldData>
        </w:fldChar>
      </w:r>
      <w:r w:rsidR="00EC027B">
        <w:instrText xml:space="preserve"> ADDIN EN.CITE </w:instrText>
      </w:r>
      <w:r w:rsidR="00EC027B">
        <w:fldChar w:fldCharType="begin">
          <w:fldData xml:space="preserve">PEVuZE5vdGU+PENpdGU+PEF1dGhvcj5NYW50YTwvQXV0aG9yPjxZZWFyPjIwMjA8L1llYXI+PFJl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</w:fldData>
        </w:fldChar>
      </w:r>
      <w:r w:rsidR="00EC027B">
        <w:instrText xml:space="preserve"> ADDIN EN.CITE.DATA </w:instrText>
      </w:r>
      <w:r w:rsidR="00EC027B">
        <w:fldChar w:fldCharType="end"/>
      </w:r>
      <w:r w:rsidR="00EC027B">
        <w:fldChar w:fldCharType="separate"/>
      </w:r>
      <w:r w:rsidR="00EC027B" w:rsidRPr="00EC027B">
        <w:rPr>
          <w:noProof/>
          <w:vertAlign w:val="superscript"/>
        </w:rPr>
        <w:t>30</w:t>
      </w:r>
      <w:r w:rsidR="00EC027B">
        <w:fldChar w:fldCharType="end"/>
      </w:r>
      <w:r w:rsidR="001E6276">
        <w:t xml:space="preserve">. </w:t>
      </w:r>
      <w:r w:rsidR="001A6C3C">
        <w:t xml:space="preserve">A study by </w:t>
      </w:r>
      <w:r w:rsidR="006D1A2A">
        <w:t>Manta et al</w:t>
      </w:r>
      <w:r w:rsidR="00EC027B">
        <w:t>.</w:t>
      </w:r>
      <w:r w:rsidR="006D1A2A">
        <w:t xml:space="preserve"> </w:t>
      </w:r>
      <w:r w:rsidR="00A7555F">
        <w:t>highlighted that different extraction methods can alter cycle</w:t>
      </w:r>
      <w:r w:rsidR="00B53FA9">
        <w:t xml:space="preserve"> </w:t>
      </w:r>
      <w:r w:rsidR="00A7555F">
        <w:t xml:space="preserve">threshold results by </w:t>
      </w:r>
      <w:r w:rsidR="00EC027B">
        <w:t>five</w:t>
      </w:r>
      <w:r w:rsidR="00A7555F">
        <w:t xml:space="preserve"> </w:t>
      </w:r>
      <w:r w:rsidR="00EC027B">
        <w:t>cycles</w:t>
      </w:r>
      <w:r w:rsidR="002F0ACF">
        <w:t xml:space="preserve"> </w:t>
      </w:r>
      <w:r w:rsidR="00EC027B">
        <w:fldChar w:fldCharType="begin">
          <w:fldData xml:space="preserve">PEVuZE5vdGU+PENpdGU+PEF1dGhvcj5NYW50YTwvQXV0aG9yPjxZZWFyPjIwMjA8L1llYXI+PFJl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</w:fldData>
        </w:fldChar>
      </w:r>
      <w:r w:rsidR="00EC027B">
        <w:instrText xml:space="preserve"> ADDIN EN.CITE </w:instrText>
      </w:r>
      <w:r w:rsidR="00EC027B">
        <w:fldChar w:fldCharType="begin">
          <w:fldData xml:space="preserve">PEVuZE5vdGU+PENpdGU+PEF1dGhvcj5NYW50YTwvQXV0aG9yPjxZZWFyPjIwMjA8L1llYXI+PFJl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</w:fldData>
        </w:fldChar>
      </w:r>
      <w:r w:rsidR="00EC027B">
        <w:instrText xml:space="preserve"> ADDIN EN.CITE.DATA </w:instrText>
      </w:r>
      <w:r w:rsidR="00EC027B">
        <w:fldChar w:fldCharType="end"/>
      </w:r>
      <w:r w:rsidR="00EC027B">
        <w:fldChar w:fldCharType="separate"/>
      </w:r>
      <w:r w:rsidR="00EC027B" w:rsidRPr="00EC027B">
        <w:rPr>
          <w:noProof/>
          <w:vertAlign w:val="superscript"/>
        </w:rPr>
        <w:t>30</w:t>
      </w:r>
      <w:r w:rsidR="00EC027B">
        <w:fldChar w:fldCharType="end"/>
      </w:r>
      <w:r w:rsidR="00B53FA9">
        <w:t>.</w:t>
      </w:r>
      <w:r w:rsidR="00AF5F51">
        <w:t xml:space="preserve"> The lead performing kit </w:t>
      </w:r>
      <w:r w:rsidR="00EC027B">
        <w:t>included</w:t>
      </w:r>
      <w:r w:rsidR="00AF5F51">
        <w:t xml:space="preserve"> </w:t>
      </w:r>
      <w:r w:rsidR="003D1B99">
        <w:t>mechanical</w:t>
      </w:r>
      <w:r w:rsidR="00AF5F51">
        <w:t xml:space="preserve"> and chemical lysis</w:t>
      </w:r>
      <w:r w:rsidR="00496155">
        <w:t xml:space="preserve"> as part of its protocol</w:t>
      </w:r>
      <w:r w:rsidR="00EC027B">
        <w:t xml:space="preserve"> </w:t>
      </w:r>
      <w:r w:rsidR="00EC027B">
        <w:fldChar w:fldCharType="begin">
          <w:fldData xml:space="preserve">PEVuZE5vdGU+PENpdGU+PEF1dGhvcj5NYW50YTwvQXV0aG9yPjxZZWFyPjIwMjA8L1llYXI+PFJl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</w:fldData>
        </w:fldChar>
      </w:r>
      <w:r w:rsidR="00EC027B">
        <w:instrText xml:space="preserve"> ADDIN EN.CITE </w:instrText>
      </w:r>
      <w:r w:rsidR="00EC027B">
        <w:fldChar w:fldCharType="begin">
          <w:fldData xml:space="preserve">PEVuZE5vdGU+PENpdGU+PEF1dGhvcj5NYW50YTwvQXV0aG9yPjxZZWFyPjIwMjA8L1llYXI+PFJl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</w:fldData>
        </w:fldChar>
      </w:r>
      <w:r w:rsidR="00EC027B">
        <w:instrText xml:space="preserve"> ADDIN EN.CITE.DATA </w:instrText>
      </w:r>
      <w:r w:rsidR="00EC027B">
        <w:fldChar w:fldCharType="end"/>
      </w:r>
      <w:r w:rsidR="00EC027B">
        <w:fldChar w:fldCharType="separate"/>
      </w:r>
      <w:r w:rsidR="00EC027B" w:rsidRPr="00EC027B">
        <w:rPr>
          <w:noProof/>
          <w:vertAlign w:val="superscript"/>
        </w:rPr>
        <w:t>30</w:t>
      </w:r>
      <w:r w:rsidR="00EC027B">
        <w:fldChar w:fldCharType="end"/>
      </w:r>
      <w:r w:rsidR="00496155">
        <w:t>.</w:t>
      </w:r>
    </w:p>
    <w:p w14:paraId="402EEAA7" w14:textId="7BF3349D" w:rsidR="006B446D" w:rsidRDefault="008B67CF" w:rsidP="00D43E74">
      <w:pPr>
        <w:pStyle w:val="Heading4"/>
        <w:jc w:val="left"/>
      </w:pPr>
      <w:r>
        <w:t xml:space="preserve">Target selection </w:t>
      </w:r>
    </w:p>
    <w:p w14:paraId="3F8E0CE1" w14:textId="27F26D3E" w:rsidR="00080C12" w:rsidRDefault="00B52FCD" w:rsidP="00D43E74">
      <w:r>
        <w:t xml:space="preserve">Analytical </w:t>
      </w:r>
      <w:r w:rsidR="00A651CE">
        <w:t>s</w:t>
      </w:r>
      <w:r w:rsidR="00A456F6" w:rsidRPr="00A456F6">
        <w:t xml:space="preserve">ensitivity is also dependent on target selection. </w:t>
      </w:r>
      <w:r w:rsidR="00423443" w:rsidRPr="00AC5782">
        <w:t xml:space="preserve">The </w:t>
      </w:r>
      <w:r w:rsidR="002F0ACF" w:rsidRPr="002F0ACF">
        <w:t xml:space="preserve">29-36 copy </w:t>
      </w:r>
      <w:r w:rsidR="00423443" w:rsidRPr="00AC5782">
        <w:t>RLEP assay</w:t>
      </w:r>
      <w:r w:rsidR="002F0ACF">
        <w:t xml:space="preserve"> has a</w:t>
      </w:r>
      <w:r w:rsidR="00423443" w:rsidRPr="00AC5782">
        <w:t xml:space="preserve"> </w:t>
      </w:r>
      <w:r w:rsidR="00EC027B">
        <w:t>detection limit</w:t>
      </w:r>
      <w:r w:rsidR="00423443" w:rsidRPr="00AC5782">
        <w:t xml:space="preserve"> of 0.76 bacilli per reaction</w:t>
      </w:r>
      <w:r w:rsidR="00EC027B">
        <w:t xml:space="preserve"> </w:t>
      </w:r>
      <w:r w:rsidR="00EC027B">
        <w:fldChar w:fldCharType="begin">
          <w:fldData xml:space="preserve">PEVuZE5vdGU+PENpdGU+PEF1dGhvcj5TaGFybWE8L0F1dGhvcj48WWVhcj4yMDIwPC9ZZWFyPjxS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=
</w:fldData>
        </w:fldChar>
      </w:r>
      <w:r w:rsidR="00EC027B">
        <w:instrText xml:space="preserve"> ADDIN EN.CITE </w:instrText>
      </w:r>
      <w:r w:rsidR="00EC027B">
        <w:fldChar w:fldCharType="begin">
          <w:fldData xml:space="preserve">PEVuZE5vdGU+PENpdGU+PEF1dGhvcj5TaGFybWE8L0F1dGhvcj48WWVhcj4yMDIwPC9ZZWFyPjxS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=
</w:fldData>
        </w:fldChar>
      </w:r>
      <w:r w:rsidR="00EC027B">
        <w:instrText xml:space="preserve"> ADDIN EN.CITE.DATA </w:instrText>
      </w:r>
      <w:r w:rsidR="00EC027B">
        <w:fldChar w:fldCharType="end"/>
      </w:r>
      <w:r w:rsidR="00EC027B">
        <w:fldChar w:fldCharType="separate"/>
      </w:r>
      <w:r w:rsidR="00EC027B" w:rsidRPr="00EC027B">
        <w:rPr>
          <w:noProof/>
          <w:vertAlign w:val="superscript"/>
        </w:rPr>
        <w:t>28</w:t>
      </w:r>
      <w:r w:rsidR="00EC027B">
        <w:fldChar w:fldCharType="end"/>
      </w:r>
      <w:r w:rsidR="00423443" w:rsidRPr="00AC5782">
        <w:t xml:space="preserve">. </w:t>
      </w:r>
      <w:r w:rsidR="00423443">
        <w:t xml:space="preserve">Other targets have </w:t>
      </w:r>
      <w:r w:rsidR="00EC027B">
        <w:t xml:space="preserve">been </w:t>
      </w:r>
      <w:r w:rsidR="00423443">
        <w:t>reported to have lower analytical sensitivity</w:t>
      </w:r>
      <w:r w:rsidR="00EC027B">
        <w:t xml:space="preserve">. </w:t>
      </w:r>
      <w:r w:rsidR="00B81B77">
        <w:t>However,</w:t>
      </w:r>
      <w:r w:rsidR="00080C12">
        <w:t xml:space="preserve"> using multiple targets </w:t>
      </w:r>
      <w:r w:rsidR="00374BCE">
        <w:t>may</w:t>
      </w:r>
      <w:r w:rsidR="00080C12">
        <w:t xml:space="preserve"> improve diagnostic sensitivity </w:t>
      </w:r>
      <w:r w:rsidR="00EC027B">
        <w:fldChar w:fldCharType="begin">
          <w:fldData xml:space="preserve">PEVuZE5vdGU+PENpdGU+PEF1dGhvcj5TaGFybWE8L0F1dGhvcj48WWVhcj4yMDIwPC9ZZWFyPjxS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=
</w:fldData>
        </w:fldChar>
      </w:r>
      <w:r w:rsidR="00EC027B">
        <w:instrText xml:space="preserve"> ADDIN EN.CITE </w:instrText>
      </w:r>
      <w:r w:rsidR="00EC027B">
        <w:fldChar w:fldCharType="begin">
          <w:fldData xml:space="preserve">PEVuZE5vdGU+PENpdGU+PEF1dGhvcj5TaGFybWE8L0F1dGhvcj48WWVhcj4yMDIwPC9ZZWFyPjxS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=
</w:fldData>
        </w:fldChar>
      </w:r>
      <w:r w:rsidR="00EC027B">
        <w:instrText xml:space="preserve"> ADDIN EN.CITE.DATA </w:instrText>
      </w:r>
      <w:r w:rsidR="00EC027B">
        <w:fldChar w:fldCharType="end"/>
      </w:r>
      <w:r w:rsidR="00EC027B">
        <w:fldChar w:fldCharType="separate"/>
      </w:r>
      <w:r w:rsidR="00EC027B" w:rsidRPr="00EC027B">
        <w:rPr>
          <w:noProof/>
          <w:vertAlign w:val="superscript"/>
        </w:rPr>
        <w:t>28</w:t>
      </w:r>
      <w:r w:rsidR="00EC027B">
        <w:fldChar w:fldCharType="end"/>
      </w:r>
      <w:r w:rsidR="00EC027B">
        <w:t>.</w:t>
      </w:r>
      <w:r w:rsidR="00EC027B" w:rsidRPr="00EC027B">
        <w:t xml:space="preserve"> </w:t>
      </w:r>
      <w:r w:rsidR="00EC027B">
        <w:t xml:space="preserve">Testing for M. </w:t>
      </w:r>
      <w:r w:rsidR="00EC027B" w:rsidRPr="00237F0E">
        <w:rPr>
          <w:i/>
          <w:iCs/>
        </w:rPr>
        <w:t xml:space="preserve">lepromatosis </w:t>
      </w:r>
      <w:r w:rsidR="00EC027B">
        <w:t xml:space="preserve">should be arranged if AFB microscopy is positive and </w:t>
      </w:r>
      <w:r w:rsidR="00EC027B" w:rsidRPr="00EC027B">
        <w:rPr>
          <w:i/>
          <w:iCs/>
        </w:rPr>
        <w:t>M. leprae</w:t>
      </w:r>
      <w:r w:rsidR="00EC027B">
        <w:t xml:space="preserve"> nucleic acid amplification test is negative.  </w:t>
      </w:r>
    </w:p>
    <w:p w14:paraId="2095D454" w14:textId="6D3A3456" w:rsidR="00C103AE" w:rsidRDefault="00EC2664" w:rsidP="00D43E74">
      <w:r w:rsidRPr="00AC5782">
        <w:t xml:space="preserve">The </w:t>
      </w:r>
      <w:r w:rsidR="00EB2FF1">
        <w:t xml:space="preserve">5-6 copy </w:t>
      </w:r>
      <w:r w:rsidRPr="00AC5782">
        <w:t xml:space="preserve">RLPM </w:t>
      </w:r>
      <w:r w:rsidR="00EB2FF1">
        <w:t>target</w:t>
      </w:r>
      <w:r w:rsidR="00170536">
        <w:t xml:space="preserve"> </w:t>
      </w:r>
      <w:r w:rsidR="00E513F7" w:rsidRPr="00AC5782">
        <w:t xml:space="preserve">in the </w:t>
      </w:r>
      <w:r w:rsidR="00E513F7" w:rsidRPr="00AC5782">
        <w:rPr>
          <w:i/>
          <w:iCs/>
        </w:rPr>
        <w:t>M. lep</w:t>
      </w:r>
      <w:r w:rsidR="00B81B77">
        <w:rPr>
          <w:i/>
          <w:iCs/>
        </w:rPr>
        <w:t>r</w:t>
      </w:r>
      <w:r w:rsidR="00E513F7" w:rsidRPr="00AC5782">
        <w:rPr>
          <w:i/>
          <w:iCs/>
        </w:rPr>
        <w:t>omatosis</w:t>
      </w:r>
      <w:r w:rsidR="00170536" w:rsidRPr="00170536">
        <w:t xml:space="preserve"> genome </w:t>
      </w:r>
      <w:r w:rsidR="00EF1B29">
        <w:t xml:space="preserve">has </w:t>
      </w:r>
      <w:r w:rsidR="00E513F7" w:rsidRPr="00AC5782">
        <w:t xml:space="preserve">a limit of </w:t>
      </w:r>
      <w:r w:rsidR="00E9010F" w:rsidRPr="00AC5782">
        <w:t xml:space="preserve">detection of </w:t>
      </w:r>
      <w:r w:rsidR="00B81B77" w:rsidRPr="00AC5782">
        <w:t>approximately</w:t>
      </w:r>
      <w:r w:rsidR="002A5FBA">
        <w:t xml:space="preserve"> </w:t>
      </w:r>
      <w:r w:rsidR="003D1B99" w:rsidRPr="00AC5782">
        <w:t>three</w:t>
      </w:r>
      <w:r w:rsidR="00E9010F" w:rsidRPr="00AC5782">
        <w:t xml:space="preserve"> </w:t>
      </w:r>
      <w:r w:rsidR="00D144B9" w:rsidRPr="00AC5782">
        <w:t>bac</w:t>
      </w:r>
      <w:r w:rsidR="00D144B9">
        <w:t>illi</w:t>
      </w:r>
      <w:r w:rsidR="00D144B9" w:rsidRPr="00AC5782">
        <w:t xml:space="preserve"> </w:t>
      </w:r>
      <w:r w:rsidR="002D72B1" w:rsidRPr="00AC5782">
        <w:t>per reaction</w:t>
      </w:r>
      <w:r w:rsidR="00EF1B29">
        <w:t xml:space="preserve"> </w:t>
      </w:r>
      <w:r w:rsidR="00EC027B">
        <w:fldChar w:fldCharType="begin">
          <w:fldData xml:space="preserve">PEVuZE5vdGU+PENpdGU+PEF1dGhvcj5TaGFybWE8L0F1dGhvcj48WWVhcj4yMDIwPC9ZZWFyPjxS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=
</w:fldData>
        </w:fldChar>
      </w:r>
      <w:r w:rsidR="00EC027B">
        <w:instrText xml:space="preserve"> ADDIN EN.CITE </w:instrText>
      </w:r>
      <w:r w:rsidR="00EC027B">
        <w:fldChar w:fldCharType="begin">
          <w:fldData xml:space="preserve">PEVuZE5vdGU+PENpdGU+PEF1dGhvcj5TaGFybWE8L0F1dGhvcj48WWVhcj4yMDIwPC9ZZWFyPjxS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=
</w:fldData>
        </w:fldChar>
      </w:r>
      <w:r w:rsidR="00EC027B">
        <w:instrText xml:space="preserve"> ADDIN EN.CITE.DATA </w:instrText>
      </w:r>
      <w:r w:rsidR="00EC027B">
        <w:fldChar w:fldCharType="end"/>
      </w:r>
      <w:r w:rsidR="00EC027B">
        <w:fldChar w:fldCharType="separate"/>
      </w:r>
      <w:r w:rsidR="00EC027B" w:rsidRPr="00EC027B">
        <w:rPr>
          <w:noProof/>
          <w:vertAlign w:val="superscript"/>
        </w:rPr>
        <w:t>28</w:t>
      </w:r>
      <w:r w:rsidR="00EC027B">
        <w:fldChar w:fldCharType="end"/>
      </w:r>
      <w:r w:rsidR="00EC027B" w:rsidRPr="00AC5782">
        <w:t>.</w:t>
      </w:r>
      <w:r w:rsidR="00237F0E">
        <w:t xml:space="preserve"> </w:t>
      </w:r>
    </w:p>
    <w:p w14:paraId="572EF405" w14:textId="52EDF6A5" w:rsidR="00EC2664" w:rsidRPr="00AC5782" w:rsidRDefault="00AC5782" w:rsidP="00D43E74">
      <w:pPr>
        <w:pStyle w:val="Heading4"/>
        <w:jc w:val="left"/>
      </w:pPr>
      <w:r w:rsidRPr="00AC5782">
        <w:t xml:space="preserve">Clinical </w:t>
      </w:r>
      <w:r w:rsidR="00B81B77" w:rsidRPr="00AC5782">
        <w:t>Sensitivity</w:t>
      </w:r>
      <w:r w:rsidRPr="00AC5782">
        <w:t xml:space="preserve"> </w:t>
      </w:r>
    </w:p>
    <w:p w14:paraId="0A491AA2" w14:textId="282BEC81" w:rsidR="001A1316" w:rsidRDefault="001A1316" w:rsidP="00D43E74">
      <w:r>
        <w:lastRenderedPageBreak/>
        <w:t xml:space="preserve">The </w:t>
      </w:r>
      <w:r w:rsidR="00334C1F">
        <w:t xml:space="preserve">clinical </w:t>
      </w:r>
      <w:r w:rsidR="007A041D">
        <w:t xml:space="preserve">sensitivity of RLEP based PCR </w:t>
      </w:r>
      <w:r w:rsidR="00DE3240">
        <w:t>is reported to be 75% (95% CI, 45-9</w:t>
      </w:r>
      <w:r w:rsidR="00133204">
        <w:t>2</w:t>
      </w:r>
      <w:r w:rsidR="00DE3240">
        <w:t>)</w:t>
      </w:r>
      <w:r w:rsidR="006C2E26">
        <w:t>, with other targets reported to have similar performance</w:t>
      </w:r>
      <w:r w:rsidR="00EC027B" w:rsidRPr="00EC027B">
        <w:t xml:space="preserve"> </w:t>
      </w:r>
      <w:r w:rsidR="00EC027B">
        <w:fldChar w:fldCharType="begin"/>
      </w:r>
      <w:r w:rsidR="00EC027B">
        <w:instrText xml:space="preserve"> ADDIN EN.CITE &lt;EndNote&gt;&lt;Cite&gt;&lt;Author&gt;Gurung&lt;/Author&gt;&lt;Year&gt;2019&lt;/Year&gt;&lt;RecNum&gt;14979&lt;/RecNum&gt;&lt;DisplayText&gt;&lt;style face="superscript"&gt;31&lt;/style&gt;&lt;/DisplayText&gt;&lt;record&gt;&lt;rec-number&gt;14979&lt;/rec-number&gt;&lt;foreign-keys&gt;&lt;key app="EN" db-id="zvd9drxf0p0df9etsz4psxwd5vwrtxz0fvpt" timestamp="1692851426"&gt;14979&lt;/key&gt;&lt;/foreign-keys&gt;&lt;ref-type name="Journal Article"&gt;17&lt;/ref-type&gt;&lt;contributors&gt;&lt;authors&gt;&lt;author&gt;Gurung, Pema&lt;/author&gt;&lt;author&gt;Gomes, CM&lt;/author&gt;&lt;author&gt;Vernal, S&lt;/author&gt;&lt;author&gt;Leeflang, MMG&lt;/author&gt;&lt;/authors&gt;&lt;/contributors&gt;&lt;titles&gt;&lt;title&gt;Diagnostic accuracy of tests for leprosy: a systematic review and meta-analysis&lt;/title&gt;&lt;secondary-title&gt;Clinical Microbiology and Infection&lt;/secondary-title&gt;&lt;/titles&gt;&lt;periodical&gt;&lt;full-title&gt;Clinical Microbiology and Infection&lt;/full-title&gt;&lt;abbr-1&gt;Clin. Microbiol. Infect.&lt;/abbr-1&gt;&lt;abbr-2&gt;Clin Microbiol Infect&lt;/abbr-2&gt;&lt;abbr-3&gt;Clinical Microbiology &amp;amp; Infection&lt;/abbr-3&gt;&lt;/periodical&gt;&lt;pages&gt;1315-1327&lt;/pages&gt;&lt;volume&gt;25&lt;/volume&gt;&lt;number&gt;11&lt;/number&gt;&lt;dates&gt;&lt;year&gt;2019&lt;/year&gt;&lt;/dates&gt;&lt;isbn&gt;1198-743X&lt;/isbn&gt;&lt;urls&gt;&lt;/urls&gt;&lt;/record&gt;&lt;/Cite&gt;&lt;/EndNote&gt;</w:instrText>
      </w:r>
      <w:r w:rsidR="00EC027B">
        <w:fldChar w:fldCharType="separate"/>
      </w:r>
      <w:r w:rsidR="00EC027B" w:rsidRPr="00EC027B">
        <w:rPr>
          <w:noProof/>
          <w:vertAlign w:val="superscript"/>
        </w:rPr>
        <w:t>31</w:t>
      </w:r>
      <w:r w:rsidR="00EC027B">
        <w:fldChar w:fldCharType="end"/>
      </w:r>
      <w:r w:rsidR="00407ADA">
        <w:t>.</w:t>
      </w:r>
      <w:r w:rsidR="006C2E26">
        <w:t xml:space="preserve"> The </w:t>
      </w:r>
      <w:r w:rsidR="00374BCE">
        <w:t>sensitivity is reported to be higher in multibacillary (92%) compared to paucibacillary (58%)</w:t>
      </w:r>
      <w:r w:rsidR="001F4F7F" w:rsidRPr="001F4F7F">
        <w:t xml:space="preserve"> </w:t>
      </w:r>
      <w:r w:rsidR="001F4F7F">
        <w:t xml:space="preserve">disease </w:t>
      </w:r>
      <w:r w:rsidR="00EC027B">
        <w:fldChar w:fldCharType="begin"/>
      </w:r>
      <w:r w:rsidR="00EC027B">
        <w:instrText xml:space="preserve"> ADDIN EN.CITE &lt;EndNote&gt;&lt;Cite&gt;&lt;Author&gt;Gurung&lt;/Author&gt;&lt;Year&gt;2019&lt;/Year&gt;&lt;RecNum&gt;14979&lt;/RecNum&gt;&lt;DisplayText&gt;&lt;style face="superscript"&gt;31&lt;/style&gt;&lt;/DisplayText&gt;&lt;record&gt;&lt;rec-number&gt;14979&lt;/rec-number&gt;&lt;foreign-keys&gt;&lt;key app="EN" db-id="zvd9drxf0p0df9etsz4psxwd5vwrtxz0fvpt" timestamp="1692851426"&gt;14979&lt;/key&gt;&lt;/foreign-keys&gt;&lt;ref-type name="Journal Article"&gt;17&lt;/ref-type&gt;&lt;contributors&gt;&lt;authors&gt;&lt;author&gt;Gurung, Pema&lt;/author&gt;&lt;author&gt;Gomes, CM&lt;/author&gt;&lt;author&gt;Vernal, S&lt;/author&gt;&lt;author&gt;Leeflang, MMG&lt;/author&gt;&lt;/authors&gt;&lt;/contributors&gt;&lt;titles&gt;&lt;title&gt;Diagnostic accuracy of tests for leprosy: a systematic review and meta-analysis&lt;/title&gt;&lt;secondary-title&gt;Clinical Microbiology and Infection&lt;/secondary-title&gt;&lt;/titles&gt;&lt;periodical&gt;&lt;full-title&gt;Clinical Microbiology and Infection&lt;/full-title&gt;&lt;abbr-1&gt;Clin. Microbiol. Infect.&lt;/abbr-1&gt;&lt;abbr-2&gt;Clin Microbiol Infect&lt;/abbr-2&gt;&lt;abbr-3&gt;Clinical Microbiology &amp;amp; Infection&lt;/abbr-3&gt;&lt;/periodical&gt;&lt;pages&gt;1315-1327&lt;/pages&gt;&lt;volume&gt;25&lt;/volume&gt;&lt;number&gt;11&lt;/number&gt;&lt;dates&gt;&lt;year&gt;2019&lt;/year&gt;&lt;/dates&gt;&lt;isbn&gt;1198-743X&lt;/isbn&gt;&lt;urls&gt;&lt;/urls&gt;&lt;/record&gt;&lt;/Cite&gt;&lt;/EndNote&gt;</w:instrText>
      </w:r>
      <w:r w:rsidR="00EC027B">
        <w:fldChar w:fldCharType="separate"/>
      </w:r>
      <w:r w:rsidR="00EC027B" w:rsidRPr="00EC027B">
        <w:rPr>
          <w:noProof/>
          <w:vertAlign w:val="superscript"/>
        </w:rPr>
        <w:t>31</w:t>
      </w:r>
      <w:r w:rsidR="00EC027B">
        <w:fldChar w:fldCharType="end"/>
      </w:r>
      <w:r w:rsidR="00374BCE">
        <w:t xml:space="preserve">. </w:t>
      </w:r>
      <w:r w:rsidR="00B81B77">
        <w:t>Importantly</w:t>
      </w:r>
      <w:r w:rsidR="00374BCE">
        <w:t>, these composite estimates were generated from reports using different patient groups, extraction methods and detection chemistries</w:t>
      </w:r>
      <w:r w:rsidR="003444AF">
        <w:t xml:space="preserve"> </w:t>
      </w:r>
      <w:r w:rsidR="00EC027B">
        <w:fldChar w:fldCharType="begin"/>
      </w:r>
      <w:r w:rsidR="00EC027B">
        <w:instrText xml:space="preserve"> ADDIN EN.CITE &lt;EndNote&gt;&lt;Cite&gt;&lt;Author&gt;Gurung&lt;/Author&gt;&lt;Year&gt;2019&lt;/Year&gt;&lt;RecNum&gt;14979&lt;/RecNum&gt;&lt;DisplayText&gt;&lt;style face="superscript"&gt;31&lt;/style&gt;&lt;/DisplayText&gt;&lt;record&gt;&lt;rec-number&gt;14979&lt;/rec-number&gt;&lt;foreign-keys&gt;&lt;key app="EN" db-id="zvd9drxf0p0df9etsz4psxwd5vwrtxz0fvpt" timestamp="1692851426"&gt;14979&lt;/key&gt;&lt;/foreign-keys&gt;&lt;ref-type name="Journal Article"&gt;17&lt;/ref-type&gt;&lt;contributors&gt;&lt;authors&gt;&lt;author&gt;Gurung, Pema&lt;/author&gt;&lt;author&gt;Gomes, CM&lt;/author&gt;&lt;author&gt;Vernal, S&lt;/author&gt;&lt;author&gt;Leeflang, MMG&lt;/author&gt;&lt;/authors&gt;&lt;/contributors&gt;&lt;titles&gt;&lt;title&gt;Diagnostic accuracy of tests for leprosy: a systematic review and meta-analysis&lt;/title&gt;&lt;secondary-title&gt;Clinical Microbiology and Infection&lt;/secondary-title&gt;&lt;/titles&gt;&lt;periodical&gt;&lt;full-title&gt;Clinical Microbiology and Infection&lt;/full-title&gt;&lt;abbr-1&gt;Clin. Microbiol. Infect.&lt;/abbr-1&gt;&lt;abbr-2&gt;Clin Microbiol Infect&lt;/abbr-2&gt;&lt;abbr-3&gt;Clinical Microbiology &amp;amp; Infection&lt;/abbr-3&gt;&lt;/periodical&gt;&lt;pages&gt;1315-1327&lt;/pages&gt;&lt;volume&gt;25&lt;/volume&gt;&lt;number&gt;11&lt;/number&gt;&lt;dates&gt;&lt;year&gt;2019&lt;/year&gt;&lt;/dates&gt;&lt;isbn&gt;1198-743X&lt;/isbn&gt;&lt;urls&gt;&lt;/urls&gt;&lt;/record&gt;&lt;/Cite&gt;&lt;/EndNote&gt;</w:instrText>
      </w:r>
      <w:r w:rsidR="00EC027B">
        <w:fldChar w:fldCharType="separate"/>
      </w:r>
      <w:r w:rsidR="00EC027B" w:rsidRPr="00EC027B">
        <w:rPr>
          <w:noProof/>
          <w:vertAlign w:val="superscript"/>
        </w:rPr>
        <w:t>31</w:t>
      </w:r>
      <w:r w:rsidR="00EC027B">
        <w:fldChar w:fldCharType="end"/>
      </w:r>
      <w:r w:rsidR="00374BCE">
        <w:t xml:space="preserve">. There </w:t>
      </w:r>
      <w:r w:rsidR="00EC027B">
        <w:t>are</w:t>
      </w:r>
      <w:r w:rsidR="00374BCE">
        <w:t xml:space="preserve"> insufficient data </w:t>
      </w:r>
      <w:r w:rsidR="003D1B99">
        <w:t>available</w:t>
      </w:r>
      <w:r w:rsidR="00374BCE">
        <w:t xml:space="preserve"> to provide an </w:t>
      </w:r>
      <w:r w:rsidR="003D1B99">
        <w:t>estimate</w:t>
      </w:r>
      <w:r w:rsidR="00374BCE">
        <w:t xml:space="preserve"> for the se</w:t>
      </w:r>
      <w:r w:rsidR="00C6655D">
        <w:t>nsi</w:t>
      </w:r>
      <w:r w:rsidR="00374BCE">
        <w:t xml:space="preserve">tivity of M. </w:t>
      </w:r>
      <w:r w:rsidR="00374BCE" w:rsidRPr="00237F0E">
        <w:rPr>
          <w:i/>
          <w:iCs/>
        </w:rPr>
        <w:t>lepromatosis</w:t>
      </w:r>
      <w:r w:rsidR="00374BCE">
        <w:t xml:space="preserve"> nucleic acid amplification tests. </w:t>
      </w:r>
    </w:p>
    <w:p w14:paraId="383F2591" w14:textId="59B397D1" w:rsidR="000F7BDE" w:rsidRDefault="000F7BDE" w:rsidP="00D43E74">
      <w:pPr>
        <w:pStyle w:val="Heading3"/>
        <w:jc w:val="left"/>
      </w:pPr>
      <w:r>
        <w:t>Test specificity:</w:t>
      </w:r>
    </w:p>
    <w:p w14:paraId="3A55B58D" w14:textId="1EA895DF" w:rsidR="00EC027B" w:rsidRDefault="00EC027B" w:rsidP="00D43E74">
      <w:r>
        <w:t xml:space="preserve">The </w:t>
      </w:r>
      <w:r w:rsidR="00664E48">
        <w:t>specificity</w:t>
      </w:r>
      <w:r>
        <w:t xml:space="preserve"> of </w:t>
      </w:r>
      <w:r w:rsidR="00664E48">
        <w:t>nucleic</w:t>
      </w:r>
      <w:r>
        <w:t xml:space="preserve"> acid </w:t>
      </w:r>
      <w:r w:rsidR="00664E48">
        <w:t>amplification</w:t>
      </w:r>
      <w:r>
        <w:t xml:space="preserve"> tests targeting RLEP has been reported to be </w:t>
      </w:r>
      <w:r w:rsidRPr="00133204">
        <w:t>96% (86</w:t>
      </w:r>
      <w:r>
        <w:t>-</w:t>
      </w:r>
      <w:r w:rsidRPr="00133204">
        <w:t>99)</w:t>
      </w:r>
      <w:r w:rsidR="00DE13B1">
        <w:t xml:space="preserve"> </w:t>
      </w:r>
      <w:r>
        <w:fldChar w:fldCharType="begin"/>
      </w:r>
      <w:r>
        <w:instrText xml:space="preserve"> ADDIN EN.CITE &lt;EndNote&gt;&lt;Cite&gt;&lt;Author&gt;Gurung&lt;/Author&gt;&lt;Year&gt;2019&lt;/Year&gt;&lt;RecNum&gt;14979&lt;/RecNum&gt;&lt;DisplayText&gt;&lt;style face="superscript"&gt;31&lt;/style&gt;&lt;/DisplayText&gt;&lt;record&gt;&lt;rec-number&gt;14979&lt;/rec-number&gt;&lt;foreign-keys&gt;&lt;key app="EN" db-id="zvd9drxf0p0df9etsz4psxwd5vwrtxz0fvpt" timestamp="1692851426"&gt;14979&lt;/key&gt;&lt;/foreign-keys&gt;&lt;ref-type name="Journal Article"&gt;17&lt;/ref-type&gt;&lt;contributors&gt;&lt;authors&gt;&lt;author&gt;Gurung, Pema&lt;/author&gt;&lt;author&gt;Gomes, CM&lt;/author&gt;&lt;author&gt;Vernal, S&lt;/author&gt;&lt;author&gt;Leeflang, MMG&lt;/author&gt;&lt;/authors&gt;&lt;/contributors&gt;&lt;titles&gt;&lt;title&gt;Diagnostic accuracy of tests for leprosy: a systematic review and meta-analysis&lt;/title&gt;&lt;secondary-title&gt;Clinical Microbiology and Infection&lt;/secondary-title&gt;&lt;/titles&gt;&lt;periodical&gt;&lt;full-title&gt;Clinical Microbiology and Infection&lt;/full-title&gt;&lt;abbr-1&gt;Clin. Microbiol. Infect.&lt;/abbr-1&gt;&lt;abbr-2&gt;Clin Microbiol Infect&lt;/abbr-2&gt;&lt;abbr-3&gt;Clinical Microbiology &amp;amp; Infection&lt;/abbr-3&gt;&lt;/periodical&gt;&lt;pages&gt;1315-1327&lt;/pages&gt;&lt;volume&gt;25&lt;/volume&gt;&lt;number&gt;11&lt;/number&gt;&lt;dates&gt;&lt;year&gt;2019&lt;/year&gt;&lt;/dates&gt;&lt;isbn&gt;1198-743X&lt;/isbn&gt;&lt;urls&gt;&lt;/urls&gt;&lt;/record&gt;&lt;/Cite&gt;&lt;/EndNote&gt;</w:instrText>
      </w:r>
      <w:r>
        <w:fldChar w:fldCharType="separate"/>
      </w:r>
      <w:r w:rsidRPr="00EC027B">
        <w:rPr>
          <w:noProof/>
          <w:vertAlign w:val="superscript"/>
        </w:rPr>
        <w:t>31</w:t>
      </w:r>
      <w:r>
        <w:fldChar w:fldCharType="end"/>
      </w:r>
      <w:r>
        <w:t xml:space="preserve">. </w:t>
      </w:r>
      <w:r w:rsidR="00374BCE">
        <w:t xml:space="preserve">Understanding the true specificity of the RLEP target for </w:t>
      </w:r>
      <w:r w:rsidR="00374BCE" w:rsidRPr="00EC027B">
        <w:rPr>
          <w:i/>
          <w:iCs/>
        </w:rPr>
        <w:t>M. leprae</w:t>
      </w:r>
      <w:r w:rsidR="00374BCE">
        <w:t xml:space="preserve"> is difficult</w:t>
      </w:r>
      <w:r>
        <w:t xml:space="preserve"> </w:t>
      </w:r>
      <w:r w:rsidR="00374BCE">
        <w:t xml:space="preserve">as it is more sensitive than other diagnostic tests. In one study, three patients with a positive result clinically not classified </w:t>
      </w:r>
      <w:r w:rsidR="003D1B99">
        <w:t>as having</w:t>
      </w:r>
      <w:r w:rsidR="00374BCE">
        <w:t xml:space="preserve"> leprosy developed leprosy over the </w:t>
      </w:r>
      <w:r w:rsidR="00A27B3C">
        <w:t xml:space="preserve">ensuing </w:t>
      </w:r>
      <w:r w:rsidR="00374BCE">
        <w:t>5-10 years</w:t>
      </w:r>
      <w:r w:rsidR="00A27B3C">
        <w:t xml:space="preserve"> </w:t>
      </w:r>
      <w:r>
        <w:fldChar w:fldCharType="begin"/>
      </w:r>
      <w:r>
        <w:instrText xml:space="preserve"> ADDIN EN.CITE &lt;EndNote&gt;&lt;Cite&gt;&lt;Author&gt;Martinez&lt;/Author&gt;&lt;Year&gt;2011&lt;/Year&gt;&lt;RecNum&gt;14980&lt;/RecNum&gt;&lt;DisplayText&gt;&lt;style face="superscript"&gt;32&lt;/style&gt;&lt;/DisplayText&gt;&lt;record&gt;&lt;rec-number&gt;14980&lt;/rec-number&gt;&lt;foreign-keys&gt;&lt;key app="EN" db-id="zvd9drxf0p0df9etsz4psxwd5vwrtxz0fvpt" timestamp="1692851503"&gt;14980&lt;/key&gt;&lt;/foreign-keys&gt;&lt;ref-type name="Journal Article"&gt;17&lt;/ref-type&gt;&lt;contributors&gt;&lt;authors&gt;&lt;author&gt;Martinez, Alejandra Nobrega&lt;/author&gt;&lt;author&gt;Ribeiro-Alves, Marcelo&lt;/author&gt;&lt;author&gt;Sarno, Euzenir Nunes&lt;/author&gt;&lt;author&gt;Moraes, Milton Ozório&lt;/author&gt;&lt;/authors&gt;&lt;/contributors&gt;&lt;titles&gt;&lt;title&gt;Evaluation of qPCR-based assays for leprosy diagnosis directly in clinical specimens&lt;/title&gt;&lt;secondary-title&gt;PLoS neglected tropical diseases&lt;/secondary-title&gt;&lt;/titles&gt;&lt;periodical&gt;&lt;full-title&gt;PLoS Neglected Tropical Diseases&lt;/full-title&gt;&lt;abbr-1&gt;PLoS Negl. Trop. Dis.&lt;/abbr-1&gt;&lt;abbr-2&gt;PLoS Negl Trop Dis&lt;/abbr-2&gt;&lt;/periodical&gt;&lt;pages&gt;e1354&lt;/pages&gt;&lt;volume&gt;5&lt;/volume&gt;&lt;number&gt;10&lt;/number&gt;&lt;dates&gt;&lt;year&gt;2011&lt;/year&gt;&lt;/dates&gt;&lt;isbn&gt;1935-2735&lt;/isbn&gt;&lt;urls&gt;&lt;/urls&gt;&lt;/record&gt;&lt;/Cite&gt;&lt;/EndNote&gt;</w:instrText>
      </w:r>
      <w:r>
        <w:fldChar w:fldCharType="separate"/>
      </w:r>
      <w:r w:rsidRPr="00EC027B">
        <w:rPr>
          <w:noProof/>
          <w:vertAlign w:val="superscript"/>
        </w:rPr>
        <w:t>32</w:t>
      </w:r>
      <w:r>
        <w:fldChar w:fldCharType="end"/>
      </w:r>
      <w:r w:rsidR="00374BCE">
        <w:t xml:space="preserve">.  </w:t>
      </w:r>
      <w:r>
        <w:t>The reported specificity of other nucleic acid amplification test targets is similar</w:t>
      </w:r>
      <w:r w:rsidR="00A27B3C">
        <w:t xml:space="preserve"> </w:t>
      </w:r>
      <w:r>
        <w:fldChar w:fldCharType="begin"/>
      </w:r>
      <w:r>
        <w:instrText xml:space="preserve"> ADDIN EN.CITE &lt;EndNote&gt;&lt;Cite&gt;&lt;Author&gt;Gurung&lt;/Author&gt;&lt;Year&gt;2019&lt;/Year&gt;&lt;RecNum&gt;14979&lt;/RecNum&gt;&lt;DisplayText&gt;&lt;style face="superscript"&gt;31&lt;/style&gt;&lt;/DisplayText&gt;&lt;record&gt;&lt;rec-number&gt;14979&lt;/rec-number&gt;&lt;foreign-keys&gt;&lt;key app="EN" db-id="zvd9drxf0p0df9etsz4psxwd5vwrtxz0fvpt" timestamp="1692851426"&gt;14979&lt;/key&gt;&lt;/foreign-keys&gt;&lt;ref-type name="Journal Article"&gt;17&lt;/ref-type&gt;&lt;contributors&gt;&lt;authors&gt;&lt;author&gt;Gurung, Pema&lt;/author&gt;&lt;author&gt;Gomes, CM&lt;/author&gt;&lt;author&gt;Vernal, S&lt;/author&gt;&lt;author&gt;Leeflang, MMG&lt;/author&gt;&lt;/authors&gt;&lt;/contributors&gt;&lt;titles&gt;&lt;title&gt;Diagnostic accuracy of tests for leprosy: a systematic review and meta-analysis&lt;/title&gt;&lt;secondary-title&gt;Clinical Microbiology and Infection&lt;/secondary-title&gt;&lt;/titles&gt;&lt;periodical&gt;&lt;full-title&gt;Clinical Microbiology and Infection&lt;/full-title&gt;&lt;abbr-1&gt;Clin. Microbiol. Infect.&lt;/abbr-1&gt;&lt;abbr-2&gt;Clin Microbiol Infect&lt;/abbr-2&gt;&lt;abbr-3&gt;Clinical Microbiology &amp;amp; Infection&lt;/abbr-3&gt;&lt;/periodical&gt;&lt;pages&gt;1315-1327&lt;/pages&gt;&lt;volume&gt;25&lt;/volume&gt;&lt;number&gt;11&lt;/number&gt;&lt;dates&gt;&lt;year&gt;2019&lt;/year&gt;&lt;/dates&gt;&lt;isbn&gt;1198-743X&lt;/isbn&gt;&lt;urls&gt;&lt;/urls&gt;&lt;/record&gt;&lt;/Cite&gt;&lt;/EndNote&gt;</w:instrText>
      </w:r>
      <w:r>
        <w:fldChar w:fldCharType="separate"/>
      </w:r>
      <w:r w:rsidRPr="00EC027B">
        <w:rPr>
          <w:noProof/>
          <w:vertAlign w:val="superscript"/>
        </w:rPr>
        <w:t>31</w:t>
      </w:r>
      <w:r>
        <w:fldChar w:fldCharType="end"/>
      </w:r>
      <w:r>
        <w:t>.</w:t>
      </w:r>
      <w:r w:rsidR="003E0A5A">
        <w:t>Further, although using</w:t>
      </w:r>
      <w:r w:rsidR="00374BCE">
        <w:t xml:space="preserve"> multiple targets may</w:t>
      </w:r>
      <w:r w:rsidR="003E0A5A">
        <w:t xml:space="preserve"> increase sensitivity, it can also </w:t>
      </w:r>
      <w:r w:rsidR="00374BCE">
        <w:t>decrease specificity</w:t>
      </w:r>
      <w:r w:rsidR="00A27B3C">
        <w:t xml:space="preserve"> </w:t>
      </w:r>
      <w:r>
        <w:fldChar w:fldCharType="begin"/>
      </w:r>
      <w:r>
        <w:instrText xml:space="preserve"> ADDIN EN.CITE &lt;EndNote&gt;&lt;Cite&gt;&lt;Author&gt;Jiang&lt;/Author&gt;&lt;Year&gt;2022&lt;/Year&gt;&lt;RecNum&gt;14981&lt;/RecNum&gt;&lt;DisplayText&gt;&lt;style face="superscript"&gt;33&lt;/style&gt;&lt;/DisplayText&gt;&lt;record&gt;&lt;rec-number&gt;14981&lt;/rec-number&gt;&lt;foreign-keys&gt;&lt;key app="EN" db-id="zvd9drxf0p0df9etsz4psxwd5vwrtxz0fvpt" timestamp="1692854017"&gt;14981&lt;/key&gt;&lt;/foreign-keys&gt;&lt;ref-type name="Journal Article"&gt;17&lt;/ref-type&gt;&lt;contributors&gt;&lt;authors&gt;&lt;author&gt;Jiang, Haiqin&lt;/author&gt;&lt;author&gt;Shi, Ying&lt;/author&gt;&lt;author&gt;Chokkakula, Santosh&lt;/author&gt;&lt;author&gt;Zhang, Wenyue&lt;/author&gt;&lt;author&gt;Long, Siyu&lt;/author&gt;&lt;author&gt;Wang, Zhenzhen&lt;/author&gt;&lt;author&gt;Kong, Wenming&lt;/author&gt;&lt;author&gt;Long, Heng&lt;/author&gt;&lt;author&gt;Wu, Limei&lt;/author&gt;&lt;author&gt;Hu, Lihua&lt;/author&gt;&lt;/authors&gt;&lt;/contributors&gt;&lt;titles&gt;&lt;title&gt;Utility of Multi-target Nested PCR and ELISPOT Assays for the Detection of Paucibacillary Leprosy: A Possible Conclusion of Clinical Laboratory Misdiagnosis&lt;/title&gt;&lt;secondary-title&gt;Frontiers in Cellular and Infection Microbiology&lt;/secondary-title&gt;&lt;/titles&gt;&lt;pages&gt;814413&lt;/pages&gt;&lt;volume&gt;12&lt;/volume&gt;&lt;dates&gt;&lt;year&gt;2022&lt;/year&gt;&lt;/dates&gt;&lt;isbn&gt;2235-2988&lt;/isbn&gt;&lt;urls&gt;&lt;/urls&gt;&lt;/record&gt;&lt;/Cite&gt;&lt;/EndNote&gt;</w:instrText>
      </w:r>
      <w:r>
        <w:fldChar w:fldCharType="separate"/>
      </w:r>
      <w:r w:rsidRPr="00EC027B">
        <w:rPr>
          <w:noProof/>
          <w:vertAlign w:val="superscript"/>
        </w:rPr>
        <w:t>33</w:t>
      </w:r>
      <w:r>
        <w:fldChar w:fldCharType="end"/>
      </w:r>
      <w:r w:rsidR="00374BCE">
        <w:t>.</w:t>
      </w:r>
    </w:p>
    <w:p w14:paraId="1F150BE5" w14:textId="2ED2D98A" w:rsidR="00374BCE" w:rsidRDefault="003E0A5A" w:rsidP="00D43E74">
      <w:r>
        <w:t xml:space="preserve">There is insufficient data </w:t>
      </w:r>
      <w:r w:rsidR="003D1B99">
        <w:t>available</w:t>
      </w:r>
      <w:r>
        <w:t xml:space="preserve"> to provide an </w:t>
      </w:r>
      <w:r w:rsidR="001B5D7F">
        <w:t>estimate</w:t>
      </w:r>
      <w:r>
        <w:t xml:space="preserve"> for the </w:t>
      </w:r>
      <w:r w:rsidR="001B5D7F">
        <w:t>specificity</w:t>
      </w:r>
      <w:r>
        <w:t xml:space="preserve"> of </w:t>
      </w:r>
      <w:r w:rsidRPr="00664E48">
        <w:rPr>
          <w:i/>
          <w:iCs/>
        </w:rPr>
        <w:t>M</w:t>
      </w:r>
      <w:r>
        <w:t>.</w:t>
      </w:r>
      <w:r w:rsidR="00664E48">
        <w:t xml:space="preserve"> </w:t>
      </w:r>
      <w:r w:rsidRPr="00806C3D">
        <w:rPr>
          <w:i/>
          <w:iCs/>
        </w:rPr>
        <w:t>lepromatosis</w:t>
      </w:r>
      <w:r>
        <w:t xml:space="preserve"> nucleic acid amplification tests. </w:t>
      </w:r>
    </w:p>
    <w:p w14:paraId="05BC9B21" w14:textId="69F05C25" w:rsidR="000F7BDE" w:rsidRDefault="000F7BDE" w:rsidP="00D43E74">
      <w:pPr>
        <w:pStyle w:val="Heading3"/>
        <w:jc w:val="left"/>
      </w:pPr>
      <w:r>
        <w:t>Suitable test acceptance criteria:</w:t>
      </w:r>
    </w:p>
    <w:p w14:paraId="2F97E75A" w14:textId="77777777" w:rsidR="000F7BDE" w:rsidRDefault="000F7BDE" w:rsidP="00D43E74">
      <w:r>
        <w:t>Test acceptance criteria for molecular detection methods should include appropriate controls, proper amplification protocols, and compliance with quality assurance measures.</w:t>
      </w:r>
    </w:p>
    <w:p w14:paraId="3945F671" w14:textId="39F7FB34" w:rsidR="000F7BDE" w:rsidRDefault="000F7BDE" w:rsidP="00D43E74">
      <w:pPr>
        <w:pStyle w:val="Heading3"/>
        <w:jc w:val="left"/>
      </w:pPr>
      <w:r>
        <w:t>Suitable test validation criteria:</w:t>
      </w:r>
    </w:p>
    <w:p w14:paraId="09314B05" w14:textId="6365A800" w:rsidR="000F7BDE" w:rsidRDefault="00430420" w:rsidP="00D43E74">
      <w:r>
        <w:t xml:space="preserve">The declining incidence of leprosy in Australia has limited access to positive clinical specimens. </w:t>
      </w:r>
    </w:p>
    <w:p w14:paraId="4317C254" w14:textId="28365057" w:rsidR="000F7BDE" w:rsidRDefault="00C22C84" w:rsidP="00D43E74">
      <w:pPr>
        <w:pStyle w:val="Heading3"/>
        <w:jc w:val="left"/>
      </w:pPr>
      <w:r>
        <w:t>S</w:t>
      </w:r>
      <w:r w:rsidR="000F7BDE">
        <w:t>uitable internal controls:</w:t>
      </w:r>
    </w:p>
    <w:p w14:paraId="2DE26D5D" w14:textId="751FB67F" w:rsidR="000F7BDE" w:rsidRDefault="000F7BDE" w:rsidP="00D43E74">
      <w:r>
        <w:t>Internal controls, such as amplification controls, should be incorporated into molecular detection assays to monitor the performance of the amplification process, identify potential inhibitors, and ensure the reliability of results.</w:t>
      </w:r>
      <w:r w:rsidR="007C3732">
        <w:t xml:space="preserve"> </w:t>
      </w:r>
      <w:r w:rsidR="003E0A5A">
        <w:t>It is recommended that a human gene target is included in assays uti</w:t>
      </w:r>
      <w:r w:rsidR="003D1B99">
        <w:t>li</w:t>
      </w:r>
      <w:r w:rsidR="00BB603E">
        <w:t>s</w:t>
      </w:r>
      <w:r w:rsidR="003E0A5A">
        <w:t>ing paraffin embedded tissue to ensure sufficient tissue is present and that extraction has occurred</w:t>
      </w:r>
      <w:r w:rsidR="00242007">
        <w:t>.</w:t>
      </w:r>
    </w:p>
    <w:p w14:paraId="628A5A75" w14:textId="1DEC0F10" w:rsidR="000F7BDE" w:rsidRDefault="000F7BDE" w:rsidP="00D43E74">
      <w:pPr>
        <w:pStyle w:val="Heading3"/>
        <w:jc w:val="left"/>
      </w:pPr>
      <w:r>
        <w:t>Suitable external quality assurance program and proficiency testing:</w:t>
      </w:r>
    </w:p>
    <w:p w14:paraId="70BD1F64" w14:textId="6C8A3AD7" w:rsidR="000F7BDE" w:rsidRDefault="000F7BDE" w:rsidP="00D43E74">
      <w:r>
        <w:t xml:space="preserve">Participation in external quality assurance programs and proficiency testing is recommended to evaluate laboratory proficiency, detect potential errors, and maintain the accuracy of </w:t>
      </w:r>
      <w:r>
        <w:lastRenderedPageBreak/>
        <w:t>molecular detection results.</w:t>
      </w:r>
      <w:r w:rsidR="00430420">
        <w:t xml:space="preserve"> Due to limited positive samples, a suitable external quality assurance program is not avail</w:t>
      </w:r>
      <w:r w:rsidR="007C3732">
        <w:t>a</w:t>
      </w:r>
      <w:r w:rsidR="00430420">
        <w:t>b</w:t>
      </w:r>
      <w:r w:rsidR="007C3732">
        <w:t>l</w:t>
      </w:r>
      <w:r w:rsidR="00430420">
        <w:t xml:space="preserve">e. </w:t>
      </w:r>
    </w:p>
    <w:p w14:paraId="03250CCE" w14:textId="11DCC356" w:rsidR="00430420" w:rsidRPr="00664E48" w:rsidRDefault="00430420" w:rsidP="00D43E74">
      <w:pPr>
        <w:pStyle w:val="Heading2"/>
        <w:jc w:val="left"/>
      </w:pPr>
      <w:r w:rsidRPr="00664E48">
        <w:t>Resistance Detection</w:t>
      </w:r>
    </w:p>
    <w:p w14:paraId="0F208247" w14:textId="663F8F85" w:rsidR="001B10DC" w:rsidRDefault="003D1B99" w:rsidP="00D43E74">
      <w:r>
        <w:t>Antimicrobial</w:t>
      </w:r>
      <w:r w:rsidR="00592EF5" w:rsidRPr="00BF371E">
        <w:t xml:space="preserve"> </w:t>
      </w:r>
      <w:r w:rsidR="00592EF5">
        <w:t>r</w:t>
      </w:r>
      <w:r w:rsidR="00592EF5" w:rsidRPr="00592EF5">
        <w:t>esistance to anti-leprosy drugs, such as dapsone and rifampicin, can emerge through chromosomal indels (insertions and deletions) and point mutations</w:t>
      </w:r>
      <w:r w:rsidR="00592EF5">
        <w:t xml:space="preserve">. </w:t>
      </w:r>
      <w:r>
        <w:t>Antimicrobial</w:t>
      </w:r>
      <w:r w:rsidR="00BF371E" w:rsidRPr="00BF371E">
        <w:t xml:space="preserve"> resistance in </w:t>
      </w:r>
      <w:r w:rsidR="00BF371E" w:rsidRPr="00BF371E">
        <w:rPr>
          <w:i/>
          <w:iCs/>
        </w:rPr>
        <w:t>M. leprae</w:t>
      </w:r>
      <w:r w:rsidR="00BF371E" w:rsidRPr="00BF371E">
        <w:t xml:space="preserve"> poses a significant challenge, particularly in Brazil and India</w:t>
      </w:r>
      <w:r w:rsidR="00EC027B">
        <w:t xml:space="preserve"> </w:t>
      </w:r>
      <w:r w:rsidR="00EC027B">
        <w:fldChar w:fldCharType="begin"/>
      </w:r>
      <w:r w:rsidR="00EC027B">
        <w:instrText xml:space="preserve"> ADDIN EN.CITE &lt;EndNote&gt;&lt;Cite&gt;&lt;Author&gt;World Health Organization&lt;/Author&gt;&lt;Year&gt;2023&lt;/Year&gt;&lt;RecNum&gt;14948&lt;/RecNum&gt;&lt;DisplayText&gt;&lt;style face="superscript"&gt;5&lt;/style&gt;&lt;/DisplayText&gt;&lt;record&gt;&lt;rec-number&gt;14948&lt;/rec-number&gt;&lt;foreign-keys&gt;&lt;key app="EN" db-id="zvd9drxf0p0df9etsz4psxwd5vwrtxz0fvpt" timestamp="1691544279"&gt;14948&lt;/key&gt;&lt;/foreign-keys&gt;&lt;ref-type name="Web Page"&gt;12&lt;/ref-type&gt;&lt;contributors&gt;&lt;authors&gt;&lt;author&gt;World Health Organization,&lt;/author&gt;&lt;/authors&gt;&lt;/contributors&gt;&lt;titles&gt;&lt;title&gt;Leprosy&lt;/title&gt;&lt;/titles&gt;&lt;volume&gt;2023&lt;/volume&gt;&lt;number&gt;9th August &lt;/number&gt;&lt;dates&gt;&lt;year&gt;2023&lt;/year&gt;&lt;/dates&gt;&lt;pub-location&gt;Online&lt;/pub-location&gt;&lt;urls&gt;&lt;related-urls&gt;&lt;url&gt;https://www.who.int/data/gho/data/themes/topics/topic-details/GHO/leprosy&lt;/url&gt;&lt;/related-urls&gt;&lt;/urls&gt;&lt;/record&gt;&lt;/Cite&gt;&lt;/EndNote&gt;</w:instrText>
      </w:r>
      <w:r w:rsidR="00EC027B">
        <w:fldChar w:fldCharType="separate"/>
      </w:r>
      <w:r w:rsidR="00EC027B" w:rsidRPr="00EC027B">
        <w:rPr>
          <w:noProof/>
          <w:vertAlign w:val="superscript"/>
        </w:rPr>
        <w:t>5</w:t>
      </w:r>
      <w:r w:rsidR="00EC027B">
        <w:fldChar w:fldCharType="end"/>
      </w:r>
      <w:r w:rsidR="00BF371E" w:rsidRPr="00BF371E">
        <w:t xml:space="preserve">. Resistance to rifampicin, dapsone, and fluoroquinolones has been observed in leprosy patients, </w:t>
      </w:r>
      <w:r w:rsidR="00592EF5">
        <w:t xml:space="preserve">especially in </w:t>
      </w:r>
      <w:r w:rsidR="00BF371E" w:rsidRPr="00BF371E">
        <w:t>relapsed cases</w:t>
      </w:r>
      <w:r w:rsidR="00E11F28">
        <w:t xml:space="preserve"> </w:t>
      </w:r>
      <w:r w:rsidR="00EC027B">
        <w:fldChar w:fldCharType="begin"/>
      </w:r>
      <w:r w:rsidR="00EC027B">
        <w:instrText xml:space="preserve"> ADDIN EN.CITE &lt;EndNote&gt;&lt;Cite&gt;&lt;Author&gt;World Health Organization&lt;/Author&gt;&lt;Year&gt;2023&lt;/Year&gt;&lt;RecNum&gt;14948&lt;/RecNum&gt;&lt;DisplayText&gt;&lt;style face="superscript"&gt;5&lt;/style&gt;&lt;/DisplayText&gt;&lt;record&gt;&lt;rec-number&gt;14948&lt;/rec-number&gt;&lt;foreign-keys&gt;&lt;key app="EN" db-id="zvd9drxf0p0df9etsz4psxwd5vwrtxz0fvpt" timestamp="1691544279"&gt;14948&lt;/key&gt;&lt;/foreign-keys&gt;&lt;ref-type name="Web Page"&gt;12&lt;/ref-type&gt;&lt;contributors&gt;&lt;authors&gt;&lt;author&gt;World Health Organization,&lt;/author&gt;&lt;/authors&gt;&lt;/contributors&gt;&lt;titles&gt;&lt;title&gt;Leprosy&lt;/title&gt;&lt;/titles&gt;&lt;volume&gt;2023&lt;/volume&gt;&lt;number&gt;9th August &lt;/number&gt;&lt;dates&gt;&lt;year&gt;2023&lt;/year&gt;&lt;/dates&gt;&lt;pub-location&gt;Online&lt;/pub-location&gt;&lt;urls&gt;&lt;related-urls&gt;&lt;url&gt;https://www.who.int/data/gho/data/themes/topics/topic-details/GHO/leprosy&lt;/url&gt;&lt;/related-urls&gt;&lt;/urls&gt;&lt;/record&gt;&lt;/Cite&gt;&lt;/EndNote&gt;</w:instrText>
      </w:r>
      <w:r w:rsidR="00EC027B">
        <w:fldChar w:fldCharType="separate"/>
      </w:r>
      <w:r w:rsidR="00EC027B" w:rsidRPr="00EC027B">
        <w:rPr>
          <w:noProof/>
          <w:vertAlign w:val="superscript"/>
        </w:rPr>
        <w:t>5</w:t>
      </w:r>
      <w:r w:rsidR="00EC027B">
        <w:fldChar w:fldCharType="end"/>
      </w:r>
      <w:r w:rsidR="00BF371E" w:rsidRPr="00BF371E">
        <w:t>.</w:t>
      </w:r>
      <w:r w:rsidR="00592EF5">
        <w:t xml:space="preserve"> </w:t>
      </w:r>
    </w:p>
    <w:p w14:paraId="17101696" w14:textId="1B6E7BB9" w:rsidR="0050020D" w:rsidRDefault="00592EF5" w:rsidP="006F349D">
      <w:r>
        <w:t xml:space="preserve">All new and relapsed </w:t>
      </w:r>
      <w:r w:rsidR="001B10DC">
        <w:t xml:space="preserve">cases should undergo </w:t>
      </w:r>
      <w:r w:rsidR="003D1B99">
        <w:t>antimicrobial</w:t>
      </w:r>
      <w:r w:rsidRPr="00BF371E">
        <w:t xml:space="preserve"> </w:t>
      </w:r>
      <w:r>
        <w:t>r</w:t>
      </w:r>
      <w:r w:rsidRPr="00592EF5">
        <w:t>esistance</w:t>
      </w:r>
      <w:r w:rsidR="001B10DC">
        <w:t xml:space="preserve"> testing. The </w:t>
      </w:r>
      <w:r w:rsidR="001B10DC" w:rsidRPr="00BF371E">
        <w:t>Mouse foot</w:t>
      </w:r>
      <w:r w:rsidR="00EB4A2C">
        <w:t>-</w:t>
      </w:r>
      <w:r w:rsidR="001B10DC" w:rsidRPr="00BF371E">
        <w:t xml:space="preserve">pad assay </w:t>
      </w:r>
      <w:r w:rsidR="001B10DC">
        <w:t>can be used to</w:t>
      </w:r>
      <w:r w:rsidR="001B10DC" w:rsidRPr="00BF371E">
        <w:t xml:space="preserve"> </w:t>
      </w:r>
      <w:r w:rsidR="001B10DC">
        <w:t xml:space="preserve">assess </w:t>
      </w:r>
      <w:r w:rsidR="001B10DC" w:rsidRPr="00BF371E">
        <w:t>drug susceptibility, but it is slow, expensive, and not widely available.</w:t>
      </w:r>
      <w:r w:rsidR="001B10DC">
        <w:t xml:space="preserve"> </w:t>
      </w:r>
      <w:r w:rsidRPr="008958E0">
        <w:t xml:space="preserve">The World Health Organization recommends screening for drug resistance in </w:t>
      </w:r>
      <w:r w:rsidRPr="008958E0">
        <w:rPr>
          <w:i/>
          <w:iCs/>
        </w:rPr>
        <w:t>M. leprae</w:t>
      </w:r>
      <w:r w:rsidR="001B10DC">
        <w:t xml:space="preserve"> u</w:t>
      </w:r>
      <w:r w:rsidR="008958E0" w:rsidRPr="008958E0">
        <w:t xml:space="preserve">sing DNA sequencing of </w:t>
      </w:r>
      <w:r w:rsidR="007712EA">
        <w:t xml:space="preserve">the </w:t>
      </w:r>
      <w:r w:rsidR="008958E0" w:rsidRPr="008958E0">
        <w:t>drug resistance</w:t>
      </w:r>
      <w:r w:rsidR="00EB4A2C">
        <w:t>-</w:t>
      </w:r>
      <w:r w:rsidR="008958E0" w:rsidRPr="008958E0">
        <w:t xml:space="preserve">determining regions </w:t>
      </w:r>
      <w:r w:rsidR="008958E0" w:rsidRPr="00806C3D">
        <w:rPr>
          <w:i/>
          <w:iCs/>
        </w:rPr>
        <w:t>folP1</w:t>
      </w:r>
      <w:r w:rsidR="008958E0" w:rsidRPr="008958E0">
        <w:t xml:space="preserve">, </w:t>
      </w:r>
      <w:r w:rsidR="008958E0" w:rsidRPr="00806C3D">
        <w:rPr>
          <w:i/>
          <w:iCs/>
        </w:rPr>
        <w:t>rpoB</w:t>
      </w:r>
      <w:r w:rsidR="008958E0" w:rsidRPr="008958E0">
        <w:t xml:space="preserve">, and </w:t>
      </w:r>
      <w:r w:rsidR="008958E0" w:rsidRPr="00806C3D">
        <w:rPr>
          <w:i/>
          <w:iCs/>
        </w:rPr>
        <w:t>gyrA</w:t>
      </w:r>
      <w:r w:rsidR="008958E0" w:rsidRPr="008958E0">
        <w:t>. Whole genome sequencing and line probe assay</w:t>
      </w:r>
      <w:r w:rsidR="001B10DC">
        <w:t xml:space="preserve">s </w:t>
      </w:r>
      <w:r w:rsidR="008958E0">
        <w:t>have been</w:t>
      </w:r>
      <w:r w:rsidR="008958E0" w:rsidRPr="008958E0">
        <w:t xml:space="preserve"> utili</w:t>
      </w:r>
      <w:r w:rsidR="00BB603E">
        <w:t>s</w:t>
      </w:r>
      <w:r w:rsidR="008958E0" w:rsidRPr="008958E0">
        <w:t>ed</w:t>
      </w:r>
      <w:r w:rsidR="00EC027B">
        <w:t xml:space="preserve"> </w:t>
      </w:r>
      <w:r w:rsidR="00EC027B">
        <w:fldChar w:fldCharType="begin"/>
      </w:r>
      <w:r w:rsidR="00EC027B">
        <w:instrText xml:space="preserve"> ADDIN EN.CITE &lt;EndNote&gt;&lt;Cite&gt;&lt;Author&gt;World Health Organization&lt;/Author&gt;&lt;Year&gt;2023&lt;/Year&gt;&lt;RecNum&gt;14948&lt;/RecNum&gt;&lt;DisplayText&gt;&lt;style face="superscript"&gt;5&lt;/style&gt;&lt;/DisplayText&gt;&lt;record&gt;&lt;rec-number&gt;14948&lt;/rec-number&gt;&lt;foreign-keys&gt;&lt;key app="EN" db-id="zvd9drxf0p0df9etsz4psxwd5vwrtxz0fvpt" timestamp="1691544279"&gt;14948&lt;/key&gt;&lt;/foreign-keys&gt;&lt;ref-type name="Web Page"&gt;12&lt;/ref-type&gt;&lt;contributors&gt;&lt;authors&gt;&lt;author&gt;World Health Organization,&lt;/author&gt;&lt;/authors&gt;&lt;/contributors&gt;&lt;titles&gt;&lt;title&gt;Leprosy&lt;/title&gt;&lt;/titles&gt;&lt;volume&gt;2023&lt;/volume&gt;&lt;number&gt;9th August &lt;/number&gt;&lt;dates&gt;&lt;year&gt;2023&lt;/year&gt;&lt;/dates&gt;&lt;pub-location&gt;Online&lt;/pub-location&gt;&lt;urls&gt;&lt;related-urls&gt;&lt;url&gt;https://www.who.int/data/gho/data/themes/topics/topic-details/GHO/leprosy&lt;/url&gt;&lt;/related-urls&gt;&lt;/urls&gt;&lt;/record&gt;&lt;/Cite&gt;&lt;/EndNote&gt;</w:instrText>
      </w:r>
      <w:r w:rsidR="00EC027B">
        <w:fldChar w:fldCharType="separate"/>
      </w:r>
      <w:r w:rsidR="00EC027B" w:rsidRPr="00EC027B">
        <w:rPr>
          <w:noProof/>
          <w:vertAlign w:val="superscript"/>
        </w:rPr>
        <w:t>5</w:t>
      </w:r>
      <w:r w:rsidR="00EC027B">
        <w:fldChar w:fldCharType="end"/>
      </w:r>
      <w:r w:rsidR="008958E0">
        <w:t xml:space="preserve">. More commonly, </w:t>
      </w:r>
      <w:r w:rsidR="00A03EBA">
        <w:t xml:space="preserve">target </w:t>
      </w:r>
      <w:r w:rsidR="00A03EBA" w:rsidRPr="00A03EBA">
        <w:t xml:space="preserve">amplification by </w:t>
      </w:r>
      <w:r w:rsidR="001D6328">
        <w:t>PCR</w:t>
      </w:r>
      <w:r w:rsidR="00A03EBA" w:rsidRPr="00A03EBA">
        <w:t xml:space="preserve"> and sequencing of the products</w:t>
      </w:r>
      <w:r w:rsidR="00A03EBA">
        <w:t xml:space="preserve"> is used. The generated sequences are then compared to </w:t>
      </w:r>
      <w:r w:rsidR="003A713C" w:rsidRPr="003A713C">
        <w:t>wild</w:t>
      </w:r>
      <w:r w:rsidR="00847862">
        <w:t>-</w:t>
      </w:r>
      <w:r w:rsidR="003A713C" w:rsidRPr="003A713C">
        <w:t>type sequences to identify missense mutations</w:t>
      </w:r>
      <w:r w:rsidR="003A713C">
        <w:t xml:space="preserve">. </w:t>
      </w:r>
      <w:r w:rsidR="003A713C" w:rsidRPr="003A713C">
        <w:t xml:space="preserve">While this method shows </w:t>
      </w:r>
      <w:r w:rsidR="00847862">
        <w:t xml:space="preserve">a </w:t>
      </w:r>
      <w:r w:rsidR="003A713C" w:rsidRPr="003A713C">
        <w:t xml:space="preserve">good correlation with phenotypic assays, some mutations may not have significant impacts. </w:t>
      </w:r>
      <w:r w:rsidR="001B10DC">
        <w:t xml:space="preserve">Further, </w:t>
      </w:r>
      <w:r w:rsidR="00AB7C88">
        <w:t xml:space="preserve">a </w:t>
      </w:r>
      <w:r w:rsidR="00831096">
        <w:t>comprehensive database of resistance mediating mutation</w:t>
      </w:r>
      <w:r w:rsidR="000F350E">
        <w:t>s</w:t>
      </w:r>
      <w:r w:rsidR="00831096">
        <w:t xml:space="preserve"> </w:t>
      </w:r>
      <w:r w:rsidR="00AB7C88">
        <w:t xml:space="preserve">is </w:t>
      </w:r>
      <w:r w:rsidR="00831096">
        <w:t xml:space="preserve">not available. </w:t>
      </w:r>
      <w:r w:rsidR="003A713C" w:rsidRPr="003A713C">
        <w:t xml:space="preserve">To aid in predicting the potential impact of </w:t>
      </w:r>
      <w:r w:rsidR="007712EA">
        <w:t xml:space="preserve">genetic </w:t>
      </w:r>
      <w:r w:rsidR="003A713C" w:rsidRPr="003A713C">
        <w:t xml:space="preserve">changes, the Hansen's disease Antimicrobial Resistance Profile tool </w:t>
      </w:r>
      <w:r w:rsidR="00EC027B">
        <w:t>can be</w:t>
      </w:r>
      <w:r w:rsidR="003A713C" w:rsidRPr="003A713C">
        <w:t xml:space="preserve"> employed</w:t>
      </w:r>
      <w:r w:rsidR="000F350E">
        <w:t xml:space="preserve"> </w:t>
      </w:r>
      <w:r w:rsidR="00EC027B">
        <w:fldChar w:fldCharType="begin"/>
      </w:r>
      <w:r w:rsidR="00EC027B">
        <w:instrText xml:space="preserve"> ADDIN EN.CITE &lt;EndNote&gt;&lt;Cite&gt;&lt;Author&gt;Vedithi&lt;/Author&gt;&lt;Year&gt;2020&lt;/Year&gt;&lt;RecNum&gt;14982&lt;/RecNum&gt;&lt;DisplayText&gt;&lt;style face="superscript"&gt;34&lt;/style&gt;&lt;/DisplayText&gt;&lt;record&gt;&lt;rec-number&gt;14982&lt;/rec-number&gt;&lt;foreign-keys&gt;&lt;key app="EN" db-id="zvd9drxf0p0df9etsz4psxwd5vwrtxz0fvpt" timestamp="1692854191"&gt;14982&lt;/key&gt;&lt;/foreign-keys&gt;&lt;ref-type name="Journal Article"&gt;17&lt;/ref-type&gt;&lt;contributors&gt;&lt;authors&gt;&lt;author&gt;Vedithi, Sundeep Chaitanya&lt;/author&gt;&lt;author&gt;Malhotra, Sony&lt;/author&gt;&lt;author&gt;Skwark, Marcin J&lt;/author&gt;&lt;author&gt;Munir, Asma&lt;/author&gt;&lt;author&gt;Acebrón-García-De-Eulate, Marta&lt;/author&gt;&lt;author&gt;Waman, Vaishali P&lt;/author&gt;&lt;author&gt;Alsulami, Ali&lt;/author&gt;&lt;author&gt;Ascher, David B&lt;/author&gt;&lt;author&gt;Blundell, Tom L&lt;/author&gt;&lt;/authors&gt;&lt;/contributors&gt;&lt;titles&gt;&lt;title&gt;HARP: a database of structural impacts of systematic missense mutations in drug targets of Mycobacterium leprae&lt;/title&gt;&lt;secondary-title&gt;Computational and Structural Biotechnology Journal&lt;/secondary-title&gt;&lt;/titles&gt;&lt;pages&gt;3692-3704&lt;/pages&gt;&lt;volume&gt;18&lt;/volume&gt;&lt;dates&gt;&lt;year&gt;2020&lt;/year&gt;&lt;/dates&gt;&lt;isbn&gt;2001-0370&lt;/isbn&gt;&lt;urls&gt;&lt;/urls&gt;&lt;/record&gt;&lt;/Cite&gt;&lt;/EndNote&gt;</w:instrText>
      </w:r>
      <w:r w:rsidR="00EC027B">
        <w:fldChar w:fldCharType="separate"/>
      </w:r>
      <w:r w:rsidR="00EC027B" w:rsidRPr="00EC027B">
        <w:rPr>
          <w:noProof/>
          <w:vertAlign w:val="superscript"/>
        </w:rPr>
        <w:t>34</w:t>
      </w:r>
      <w:r w:rsidR="00EC027B">
        <w:fldChar w:fldCharType="end"/>
      </w:r>
      <w:r w:rsidR="003A713C" w:rsidRPr="003A713C">
        <w:t>.</w:t>
      </w:r>
      <w:r w:rsidR="00C40B12">
        <w:t xml:space="preserve"> Similar methods have not been</w:t>
      </w:r>
      <w:r w:rsidR="00847862">
        <w:t xml:space="preserve"> fully</w:t>
      </w:r>
      <w:r w:rsidR="00C40B12">
        <w:t xml:space="preserve"> developed for </w:t>
      </w:r>
      <w:r w:rsidR="00C40B12" w:rsidRPr="00C40B12">
        <w:rPr>
          <w:i/>
          <w:iCs/>
        </w:rPr>
        <w:t>M. lepromatosis.</w:t>
      </w:r>
      <w:r w:rsidR="00C40B12">
        <w:t xml:space="preserve"> </w:t>
      </w:r>
    </w:p>
    <w:p w14:paraId="1BE6B0B6" w14:textId="776672FC" w:rsidR="000F7BDE" w:rsidRDefault="00430420" w:rsidP="00D43E74">
      <w:pPr>
        <w:pStyle w:val="Heading1"/>
        <w:jc w:val="left"/>
      </w:pPr>
      <w:r>
        <w:t xml:space="preserve">Other testing modalities </w:t>
      </w:r>
    </w:p>
    <w:p w14:paraId="429FC367" w14:textId="586C7A8E" w:rsidR="000F7BDE" w:rsidRDefault="00430420" w:rsidP="00D43E74">
      <w:pPr>
        <w:pStyle w:val="Heading2"/>
        <w:jc w:val="left"/>
      </w:pPr>
      <w:r>
        <w:t>Serology testing</w:t>
      </w:r>
    </w:p>
    <w:p w14:paraId="54A67AC4" w14:textId="450190DF" w:rsidR="00430420" w:rsidRPr="00430420" w:rsidRDefault="00430420" w:rsidP="00D43E74">
      <w:r>
        <w:t>Serological tests are not routinely used for the diagnosis of leprosy. Serological assays, such as ELISA and rapid diagnostic tests, are available</w:t>
      </w:r>
      <w:r w:rsidR="00806C3D">
        <w:t xml:space="preserve"> international</w:t>
      </w:r>
      <w:r w:rsidR="00947582">
        <w:t>ly</w:t>
      </w:r>
      <w:r w:rsidR="00806C3D">
        <w:t xml:space="preserve"> but there </w:t>
      </w:r>
      <w:r w:rsidR="00947582">
        <w:t xml:space="preserve">are no </w:t>
      </w:r>
      <w:r w:rsidR="00806C3D" w:rsidRPr="00806C3D">
        <w:t>commercial tests</w:t>
      </w:r>
      <w:r w:rsidR="00806C3D">
        <w:t xml:space="preserve"> on the </w:t>
      </w:r>
      <w:r w:rsidR="00806C3D" w:rsidRPr="00806C3D">
        <w:t>Australian Register of Therapeutic Goods</w:t>
      </w:r>
      <w:r w:rsidR="00947582">
        <w:t>.</w:t>
      </w:r>
      <w:r w:rsidR="001E62F7">
        <w:t xml:space="preserve"> T</w:t>
      </w:r>
      <w:r w:rsidR="00806C3D">
        <w:t>hese tests lack</w:t>
      </w:r>
      <w:r>
        <w:t xml:space="preserve"> sufficient sensitivity and specificity for accurate diagnosis</w:t>
      </w:r>
      <w:r w:rsidR="001B60D3">
        <w:t>, especially in paucibacillary disease</w:t>
      </w:r>
      <w:r>
        <w:t>. They may have a limited role in epidemiological studies.</w:t>
      </w:r>
    </w:p>
    <w:p w14:paraId="1090FD4C" w14:textId="4E30EE95" w:rsidR="00430420" w:rsidRDefault="00430420" w:rsidP="00D43E74">
      <w:pPr>
        <w:pStyle w:val="Heading2"/>
        <w:jc w:val="left"/>
      </w:pPr>
      <w:r>
        <w:t>Lepromin</w:t>
      </w:r>
      <w:r w:rsidR="005A2965">
        <w:t xml:space="preserve"> and other</w:t>
      </w:r>
      <w:r>
        <w:t xml:space="preserve"> skin reaction test</w:t>
      </w:r>
      <w:r w:rsidR="00C71095">
        <w:t>s</w:t>
      </w:r>
      <w:r>
        <w:t xml:space="preserve"> </w:t>
      </w:r>
    </w:p>
    <w:p w14:paraId="4630A8CB" w14:textId="664B0BA0" w:rsidR="00BC71EC" w:rsidRDefault="00B32BBE" w:rsidP="00D43E74">
      <w:r>
        <w:t xml:space="preserve">Intradermal skin tests have been successfully used to screen for </w:t>
      </w:r>
      <w:r w:rsidRPr="00EC027B">
        <w:rPr>
          <w:i/>
          <w:iCs/>
        </w:rPr>
        <w:t>Mycobacteria tuberculosis</w:t>
      </w:r>
      <w:r>
        <w:t xml:space="preserve"> complex infection, leveraging the delayed hypersensitivity reaction to antigen mix recogni</w:t>
      </w:r>
      <w:r w:rsidR="00BB603E">
        <w:t>s</w:t>
      </w:r>
      <w:r>
        <w:t xml:space="preserve">ed by the immune system. </w:t>
      </w:r>
    </w:p>
    <w:p w14:paraId="05C5031E" w14:textId="3F02D04F" w:rsidR="00663E53" w:rsidRDefault="00BC71EC" w:rsidP="00D43E74">
      <w:r>
        <w:lastRenderedPageBreak/>
        <w:t>E</w:t>
      </w:r>
      <w:r w:rsidR="00B32BBE">
        <w:t xml:space="preserve">arly formulations of </w:t>
      </w:r>
      <w:r>
        <w:t xml:space="preserve">leprosy </w:t>
      </w:r>
      <w:r w:rsidR="00B32BBE">
        <w:t>skin tests utili</w:t>
      </w:r>
      <w:r w:rsidR="00BB603E">
        <w:t>s</w:t>
      </w:r>
      <w:r w:rsidR="00B32BBE">
        <w:t xml:space="preserve">ed whole bacilli preparations. While reported to aid in disease classification, these tests lacked specificity for </w:t>
      </w:r>
      <w:r w:rsidR="00B32BBE" w:rsidRPr="002B429F">
        <w:rPr>
          <w:i/>
          <w:iCs/>
        </w:rPr>
        <w:t>M. leprae</w:t>
      </w:r>
      <w:r w:rsidR="00B32BBE">
        <w:t>, limiting their utility as a reliable screening test. More modern formulations of leprosy skin tests, such as Convit</w:t>
      </w:r>
      <w:r w:rsidR="00897825">
        <w:t>'</w:t>
      </w:r>
      <w:r w:rsidR="00B32BBE">
        <w:t>s Soluble Protein Antigen and Rees</w:t>
      </w:r>
      <w:r w:rsidR="00897825">
        <w:t>'</w:t>
      </w:r>
      <w:r w:rsidR="00B32BBE">
        <w:t xml:space="preserve">s </w:t>
      </w:r>
      <w:r w:rsidR="00B32BBE" w:rsidRPr="002B429F">
        <w:rPr>
          <w:i/>
          <w:iCs/>
        </w:rPr>
        <w:t>M. leprae</w:t>
      </w:r>
      <w:r w:rsidR="00B32BBE">
        <w:t xml:space="preserve"> soluble antigen, have been developed to address </w:t>
      </w:r>
      <w:r>
        <w:t xml:space="preserve">some of </w:t>
      </w:r>
      <w:r w:rsidR="00B32BBE">
        <w:t>these limitations. However,</w:t>
      </w:r>
      <w:r w:rsidR="00250EAC" w:rsidRPr="00250EAC">
        <w:t xml:space="preserve"> </w:t>
      </w:r>
      <w:r w:rsidR="00250EAC">
        <w:t>their low sensitivity and specificity limit their usefulness as a screening test</w:t>
      </w:r>
      <w:r w:rsidR="00BF21D9">
        <w:t xml:space="preserve"> </w:t>
      </w:r>
      <w:r w:rsidR="00EC027B">
        <w:fldChar w:fldCharType="begin"/>
      </w:r>
      <w:r w:rsidR="00EC027B">
        <w:instrText xml:space="preserve"> ADDIN EN.CITE &lt;EndNote&gt;&lt;Cite&gt;&lt;Author&gt;Vedithi&lt;/Author&gt;&lt;Year&gt;2020&lt;/Year&gt;&lt;RecNum&gt;14982&lt;/RecNum&gt;&lt;DisplayText&gt;&lt;style face="superscript"&gt;34&lt;/style&gt;&lt;/DisplayText&gt;&lt;record&gt;&lt;rec-number&gt;14982&lt;/rec-number&gt;&lt;foreign-keys&gt;&lt;key app="EN" db-id="zvd9drxf0p0df9etsz4psxwd5vwrtxz0fvpt" timestamp="1692854191"&gt;14982&lt;/key&gt;&lt;/foreign-keys&gt;&lt;ref-type name="Journal Article"&gt;17&lt;/ref-type&gt;&lt;contributors&gt;&lt;authors&gt;&lt;author&gt;Vedithi, Sundeep Chaitanya&lt;/author&gt;&lt;author&gt;Malhotra, Sony&lt;/author&gt;&lt;author&gt;Skwark, Marcin J&lt;/author&gt;&lt;author&gt;Munir, Asma&lt;/author&gt;&lt;author&gt;Acebrón-García-De-Eulate, Marta&lt;/author&gt;&lt;author&gt;Waman, Vaishali P&lt;/author&gt;&lt;author&gt;Alsulami, Ali&lt;/author&gt;&lt;author&gt;Ascher, David B&lt;/author&gt;&lt;author&gt;Blundell, Tom L&lt;/author&gt;&lt;/authors&gt;&lt;/contributors&gt;&lt;titles&gt;&lt;title&gt;HARP: a database of structural impacts of systematic missense mutations in drug targets of Mycobacterium leprae&lt;/title&gt;&lt;secondary-title&gt;Computational and Structural Biotechnology Journal&lt;/secondary-title&gt;&lt;/titles&gt;&lt;pages&gt;3692-3704&lt;/pages&gt;&lt;volume&gt;18&lt;/volume&gt;&lt;dates&gt;&lt;year&gt;2020&lt;/year&gt;&lt;/dates&gt;&lt;isbn&gt;2001-0370&lt;/isbn&gt;&lt;urls&gt;&lt;/urls&gt;&lt;/record&gt;&lt;/Cite&gt;&lt;/EndNote&gt;</w:instrText>
      </w:r>
      <w:r w:rsidR="00EC027B">
        <w:fldChar w:fldCharType="separate"/>
      </w:r>
      <w:r w:rsidR="00EC027B" w:rsidRPr="00EC027B">
        <w:rPr>
          <w:noProof/>
          <w:vertAlign w:val="superscript"/>
        </w:rPr>
        <w:t>34</w:t>
      </w:r>
      <w:r w:rsidR="00EC027B">
        <w:fldChar w:fldCharType="end"/>
      </w:r>
      <w:r w:rsidR="00250EAC">
        <w:t xml:space="preserve">. </w:t>
      </w:r>
      <w:r w:rsidR="00B32BBE">
        <w:t xml:space="preserve">Additionally, </w:t>
      </w:r>
      <w:r w:rsidR="003D1B99">
        <w:t>accurately,</w:t>
      </w:r>
      <w:r w:rsidR="00B32BBE">
        <w:t xml:space="preserve"> and consistently reading the results of these tests can be difficult</w:t>
      </w:r>
      <w:r w:rsidR="00EC027B">
        <w:t xml:space="preserve"> </w:t>
      </w:r>
      <w:r w:rsidR="00EC027B">
        <w:fldChar w:fldCharType="begin"/>
      </w:r>
      <w:r w:rsidR="00EC027B">
        <w:instrText xml:space="preserve"> ADDIN EN.CITE &lt;EndNote&gt;&lt;Cite&gt;&lt;Author&gt;Rivoire&lt;/Author&gt;&lt;Year&gt;2014&lt;/Year&gt;&lt;RecNum&gt;14983&lt;/RecNum&gt;&lt;DisplayText&gt;&lt;style face="superscript"&gt;35&lt;/style&gt;&lt;/DisplayText&gt;&lt;record&gt;&lt;rec-number&gt;14983&lt;/rec-number&gt;&lt;foreign-keys&gt;&lt;key app="EN" db-id="zvd9drxf0p0df9etsz4psxwd5vwrtxz0fvpt" timestamp="1692854290"&gt;14983&lt;/key&gt;&lt;/foreign-keys&gt;&lt;ref-type name="Journal Article"&gt;17&lt;/ref-type&gt;&lt;contributors&gt;&lt;authors&gt;&lt;author&gt;Rivoire, Becky L&lt;/author&gt;&lt;author&gt;TerLouw, Stephen&lt;/author&gt;&lt;author&gt;Groathouse, Nathan A&lt;/author&gt;&lt;author&gt;Brennan, Patrick J&lt;/author&gt;&lt;/authors&gt;&lt;/contributors&gt;&lt;titles&gt;&lt;title&gt;The challenge of producing skin test antigens with minimal resources suitable for human application against a neglected tropical disease; leprosy&lt;/title&gt;&lt;secondary-title&gt;PLoS Neglected Tropical Diseases&lt;/secondary-title&gt;&lt;/titles&gt;&lt;periodical&gt;&lt;full-title&gt;PLoS Neglected Tropical Diseases&lt;/full-title&gt;&lt;abbr-1&gt;PLoS Negl. Trop. Dis.&lt;/abbr-1&gt;&lt;abbr-2&gt;PLoS Negl Trop Dis&lt;/abbr-2&gt;&lt;/periodical&gt;&lt;pages&gt;e2791&lt;/pages&gt;&lt;volume&gt;8&lt;/volume&gt;&lt;number&gt;5&lt;/number&gt;&lt;dates&gt;&lt;year&gt;2014&lt;/year&gt;&lt;/dates&gt;&lt;isbn&gt;1935-2735&lt;/isbn&gt;&lt;urls&gt;&lt;/urls&gt;&lt;/record&gt;&lt;/Cite&gt;&lt;/EndNote&gt;</w:instrText>
      </w:r>
      <w:r w:rsidR="00EC027B">
        <w:fldChar w:fldCharType="separate"/>
      </w:r>
      <w:r w:rsidR="00EC027B" w:rsidRPr="00EC027B">
        <w:rPr>
          <w:noProof/>
          <w:vertAlign w:val="superscript"/>
        </w:rPr>
        <w:t>35</w:t>
      </w:r>
      <w:r w:rsidR="00EC027B">
        <w:fldChar w:fldCharType="end"/>
      </w:r>
      <w:r w:rsidR="00250EAC">
        <w:t>.</w:t>
      </w:r>
      <w:r w:rsidR="00B32BBE">
        <w:t xml:space="preserve"> Quality control issues further impact the reliability and reproducibility</w:t>
      </w:r>
      <w:r w:rsidR="00250EAC">
        <w:t>.</w:t>
      </w:r>
    </w:p>
    <w:p w14:paraId="537232C8" w14:textId="10B67AD1" w:rsidR="00430420" w:rsidRDefault="00430420" w:rsidP="00D43E74">
      <w:pPr>
        <w:pStyle w:val="Heading2"/>
        <w:jc w:val="left"/>
      </w:pPr>
      <w:r>
        <w:t xml:space="preserve">Typing methods </w:t>
      </w:r>
    </w:p>
    <w:p w14:paraId="24BD0A86" w14:textId="788D3155" w:rsidR="0050020D" w:rsidRDefault="009F2252" w:rsidP="006F349D">
      <w:r w:rsidRPr="009F2252">
        <w:t>Genomic typing plays a vital role in epidemiological studies and outbreak investigations, informing effective control strategies for leprosy.</w:t>
      </w:r>
      <w:r>
        <w:t xml:space="preserve"> V</w:t>
      </w:r>
      <w:r w:rsidRPr="009F2252">
        <w:t xml:space="preserve">arious genomic typing methods are available for </w:t>
      </w:r>
      <w:r w:rsidRPr="00EC7060">
        <w:rPr>
          <w:i/>
          <w:iCs/>
        </w:rPr>
        <w:t>M</w:t>
      </w:r>
      <w:r w:rsidR="00EC7060">
        <w:rPr>
          <w:i/>
          <w:iCs/>
        </w:rPr>
        <w:t>.</w:t>
      </w:r>
      <w:r w:rsidRPr="00EC7060">
        <w:rPr>
          <w:i/>
          <w:iCs/>
        </w:rPr>
        <w:t xml:space="preserve"> leprae</w:t>
      </w:r>
      <w:r w:rsidRPr="009F2252">
        <w:t>, aiding in understanding its genetic diversity and transmission patterns</w:t>
      </w:r>
      <w:r w:rsidR="00EC027B" w:rsidRPr="00EC027B">
        <w:rPr>
          <w:i/>
          <w:iCs/>
        </w:rPr>
        <w:t xml:space="preserve"> </w:t>
      </w:r>
      <w:r w:rsidR="00EC027B">
        <w:rPr>
          <w:i/>
          <w:iCs/>
        </w:rPr>
        <w:fldChar w:fldCharType="begin"/>
      </w:r>
      <w:r w:rsidR="00EC027B">
        <w:rPr>
          <w:i/>
          <w:iCs/>
        </w:rPr>
        <w:instrText xml:space="preserve"> ADDIN EN.CITE &lt;EndNote&gt;&lt;Cite&gt;&lt;Author&gt;Chau&lt;/Author&gt;&lt;Year&gt;2023&lt;/Year&gt;&lt;RecNum&gt;14984&lt;/RecNum&gt;&lt;DisplayText&gt;&lt;style face="superscript"&gt;36&lt;/style&gt;&lt;/DisplayText&gt;&lt;record&gt;&lt;rec-number&gt;14984&lt;/rec-number&gt;&lt;foreign-keys&gt;&lt;key app="EN" db-id="zvd9drxf0p0df9etsz4psxwd5vwrtxz0fvpt" timestamp="1692854361"&gt;14984&lt;/key&gt;&lt;/foreign-keys&gt;&lt;ref-type name="Journal Article"&gt;17&lt;/ref-type&gt;&lt;contributors&gt;&lt;authors&gt;&lt;author&gt;Chau, H. T. T.&lt;/author&gt;&lt;author&gt;Nguyen, P. N. H.&lt;/author&gt;&lt;author&gt;Nguyen, H. B.&lt;/author&gt;&lt;/authors&gt;&lt;/contributors&gt;&lt;auth-address&gt;Department of Molecular Biology, Quy Hoa National Leprosy &amp;amp; Dermatology Hospital, Binh Dinh, Vietnam.&amp;#xD;Department of Microbiology, Hue University of Medicine and Pharmacy, Hue, Vietnam.&lt;/auth-address&gt;&lt;titles&gt;&lt;title&gt;Genotyping of Mycobacterium leprae strains in south central coast and central highlands of Vietnam&lt;/title&gt;&lt;secondary-title&gt;Iran J Microbiol&lt;/secondary-title&gt;&lt;/titles&gt;&lt;pages&gt;201-207&lt;/pages&gt;&lt;volume&gt;15&lt;/volume&gt;&lt;number&gt;2&lt;/number&gt;&lt;keywords&gt;&lt;keyword&gt;Leprosy&lt;/keyword&gt;&lt;keyword&gt;Mycobacterium leprae&lt;/keyword&gt;&lt;keyword&gt;Pseudogenes&lt;/keyword&gt;&lt;keyword&gt;rpoT protein&lt;/keyword&gt;&lt;/keywords&gt;&lt;dates&gt;&lt;year&gt;2023&lt;/year&gt;&lt;pub-dates&gt;&lt;date&gt;Apr&lt;/date&gt;&lt;/pub-dates&gt;&lt;/dates&gt;&lt;isbn&gt;2008-3289 (Print)&amp;#xD;2008-3289&lt;/isbn&gt;&lt;accession-num&gt;37193237&lt;/accession-num&gt;&lt;urls&gt;&lt;/urls&gt;&lt;custom2&gt;PMC10183076&lt;/custom2&gt;&lt;electronic-resource-num&gt;10.18502/ijm.v15i2.12470&lt;/electronic-resource-num&gt;&lt;remote-database-provider&gt;NLM&lt;/remote-database-provider&gt;&lt;language&gt;eng&lt;/language&gt;&lt;/record&gt;&lt;/Cite&gt;&lt;/EndNote&gt;</w:instrText>
      </w:r>
      <w:r w:rsidR="00EC027B">
        <w:rPr>
          <w:i/>
          <w:iCs/>
        </w:rPr>
        <w:fldChar w:fldCharType="separate"/>
      </w:r>
      <w:r w:rsidR="00EC027B" w:rsidRPr="00EC027B">
        <w:rPr>
          <w:i/>
          <w:iCs/>
          <w:noProof/>
          <w:vertAlign w:val="superscript"/>
        </w:rPr>
        <w:t>36</w:t>
      </w:r>
      <w:r w:rsidR="00EC027B">
        <w:rPr>
          <w:i/>
          <w:iCs/>
        </w:rPr>
        <w:fldChar w:fldCharType="end"/>
      </w:r>
      <w:r w:rsidRPr="009F2252">
        <w:t xml:space="preserve">. </w:t>
      </w:r>
      <w:r w:rsidR="00EC7060">
        <w:t xml:space="preserve">Approaches are less developed for </w:t>
      </w:r>
      <w:r w:rsidR="00EC7060" w:rsidRPr="00EC7060">
        <w:rPr>
          <w:i/>
          <w:iCs/>
        </w:rPr>
        <w:t>M. lepromatosis.</w:t>
      </w:r>
      <w:r w:rsidR="00EC027B" w:rsidRPr="00EC027B">
        <w:t xml:space="preserve"> </w:t>
      </w:r>
      <w:r w:rsidRPr="009F2252">
        <w:t>These methods include Single Nucleotide Polymorphism analysis, Variable Number Tandem Repeat analysis, Spacer Oligonucleotide Typing</w:t>
      </w:r>
      <w:r>
        <w:t xml:space="preserve">, </w:t>
      </w:r>
      <w:r w:rsidRPr="009F2252">
        <w:t>and Multilocus Sequence Typing</w:t>
      </w:r>
      <w:r w:rsidR="00866E8A">
        <w:t xml:space="preserve"> </w:t>
      </w:r>
      <w:r w:rsidR="00EC027B">
        <w:rPr>
          <w:i/>
          <w:iCs/>
        </w:rPr>
        <w:fldChar w:fldCharType="begin"/>
      </w:r>
      <w:r w:rsidR="00EC027B">
        <w:rPr>
          <w:i/>
          <w:iCs/>
        </w:rPr>
        <w:instrText xml:space="preserve"> ADDIN EN.CITE &lt;EndNote&gt;&lt;Cite&gt;&lt;Author&gt;Chau&lt;/Author&gt;&lt;Year&gt;2023&lt;/Year&gt;&lt;RecNum&gt;14984&lt;/RecNum&gt;&lt;DisplayText&gt;&lt;style face="superscript"&gt;36&lt;/style&gt;&lt;/DisplayText&gt;&lt;record&gt;&lt;rec-number&gt;14984&lt;/rec-number&gt;&lt;foreign-keys&gt;&lt;key app="EN" db-id="zvd9drxf0p0df9etsz4psxwd5vwrtxz0fvpt" timestamp="1692854361"&gt;14984&lt;/key&gt;&lt;/foreign-keys&gt;&lt;ref-type name="Journal Article"&gt;17&lt;/ref-type&gt;&lt;contributors&gt;&lt;authors&gt;&lt;author&gt;Chau, H. T. T.&lt;/author&gt;&lt;author&gt;Nguyen, P. N. H.&lt;/author&gt;&lt;author&gt;Nguyen, H. B.&lt;/author&gt;&lt;/authors&gt;&lt;/contributors&gt;&lt;auth-address&gt;Department of Molecular Biology, Quy Hoa National Leprosy &amp;amp; Dermatology Hospital, Binh Dinh, Vietnam.&amp;#xD;Department of Microbiology, Hue University of Medicine and Pharmacy, Hue, Vietnam.&lt;/auth-address&gt;&lt;titles&gt;&lt;title&gt;Genotyping of Mycobacterium leprae strains in south central coast and central highlands of Vietnam&lt;/title&gt;&lt;secondary-title&gt;Iran J Microbiol&lt;/secondary-title&gt;&lt;/titles&gt;&lt;pages&gt;201-207&lt;/pages&gt;&lt;volume&gt;15&lt;/volume&gt;&lt;number&gt;2&lt;/number&gt;&lt;keywords&gt;&lt;keyword&gt;Leprosy&lt;/keyword&gt;&lt;keyword&gt;Mycobacterium leprae&lt;/keyword&gt;&lt;keyword&gt;Pseudogenes&lt;/keyword&gt;&lt;keyword&gt;rpoT protein&lt;/keyword&gt;&lt;/keywords&gt;&lt;dates&gt;&lt;year&gt;2023&lt;/year&gt;&lt;pub-dates&gt;&lt;date&gt;Apr&lt;/date&gt;&lt;/pub-dates&gt;&lt;/dates&gt;&lt;isbn&gt;2008-3289 (Print)&amp;#xD;2008-3289&lt;/isbn&gt;&lt;accession-num&gt;37193237&lt;/accession-num&gt;&lt;urls&gt;&lt;/urls&gt;&lt;custom2&gt;PMC10183076&lt;/custom2&gt;&lt;electronic-resource-num&gt;10.18502/ijm.v15i2.12470&lt;/electronic-resource-num&gt;&lt;remote-database-provider&gt;NLM&lt;/remote-database-provider&gt;&lt;language&gt;eng&lt;/language&gt;&lt;/record&gt;&lt;/Cite&gt;&lt;/EndNote&gt;</w:instrText>
      </w:r>
      <w:r w:rsidR="00EC027B">
        <w:rPr>
          <w:i/>
          <w:iCs/>
        </w:rPr>
        <w:fldChar w:fldCharType="separate"/>
      </w:r>
      <w:r w:rsidR="00EC027B" w:rsidRPr="00EC027B">
        <w:rPr>
          <w:i/>
          <w:iCs/>
          <w:noProof/>
          <w:vertAlign w:val="superscript"/>
        </w:rPr>
        <w:t>36</w:t>
      </w:r>
      <w:r w:rsidR="00EC027B">
        <w:rPr>
          <w:i/>
          <w:iCs/>
        </w:rPr>
        <w:fldChar w:fldCharType="end"/>
      </w:r>
      <w:r w:rsidRPr="009F2252">
        <w:t xml:space="preserve">. These techniques help differentiate </w:t>
      </w:r>
      <w:r w:rsidRPr="00EC7060">
        <w:rPr>
          <w:i/>
          <w:iCs/>
        </w:rPr>
        <w:t>M. leprae</w:t>
      </w:r>
      <w:r w:rsidRPr="009F2252">
        <w:t xml:space="preserve"> strains, track transmission, and assess the spread of specific strains. </w:t>
      </w:r>
      <w:r w:rsidR="005958C9">
        <w:t xml:space="preserve">Due to the </w:t>
      </w:r>
      <w:r w:rsidR="00EC7060">
        <w:t xml:space="preserve">infrequency of cases, genomic analysis is rarely used </w:t>
      </w:r>
      <w:r w:rsidR="00664E48">
        <w:t xml:space="preserve">for clinical purposes </w:t>
      </w:r>
      <w:r w:rsidR="00EC7060">
        <w:t xml:space="preserve">in Australia. </w:t>
      </w:r>
    </w:p>
    <w:p w14:paraId="06181B51" w14:textId="722C9015" w:rsidR="000F7BDE" w:rsidRDefault="001B60D3" w:rsidP="00D43E74">
      <w:pPr>
        <w:pStyle w:val="Heading2"/>
        <w:jc w:val="left"/>
      </w:pPr>
      <w:r>
        <w:t>Nucleic Acid based v</w:t>
      </w:r>
      <w:r w:rsidR="00430420">
        <w:t xml:space="preserve">iability </w:t>
      </w:r>
      <w:r w:rsidR="00755334">
        <w:t>assessment.</w:t>
      </w:r>
    </w:p>
    <w:p w14:paraId="092D6BD9" w14:textId="2CF5E87D" w:rsidR="006F349D" w:rsidRDefault="000F7BDE" w:rsidP="00D43E74">
      <w:r>
        <w:t xml:space="preserve">Detection and quantification of RNA transcripts specific to </w:t>
      </w:r>
      <w:r w:rsidRPr="00F8433B">
        <w:rPr>
          <w:i/>
          <w:iCs/>
        </w:rPr>
        <w:t>M. leprae</w:t>
      </w:r>
      <w:r>
        <w:t xml:space="preserve"> and </w:t>
      </w:r>
      <w:r w:rsidRPr="00F8433B">
        <w:rPr>
          <w:i/>
          <w:iCs/>
        </w:rPr>
        <w:t>M. lepromatosis</w:t>
      </w:r>
      <w:r>
        <w:t xml:space="preserve"> can provide insights into bacterial metabolic activity and viability. Techniques such as RT-PCR or qRT-PCR targeting specific genes can be employed for RNA transcript analysis.</w:t>
      </w:r>
      <w:r w:rsidR="00F8433B">
        <w:t xml:space="preserve"> Their utility in routine practice has not been </w:t>
      </w:r>
      <w:r w:rsidR="00755334">
        <w:t>demonstrated.</w:t>
      </w:r>
    </w:p>
    <w:p w14:paraId="70E4DD19" w14:textId="77777777" w:rsidR="006F349D" w:rsidRDefault="006F349D">
      <w:pPr>
        <w:spacing w:before="0" w:after="200" w:line="276" w:lineRule="auto"/>
      </w:pPr>
      <w:r>
        <w:br w:type="page"/>
      </w:r>
    </w:p>
    <w:p w14:paraId="0CABE0F3" w14:textId="552472BC" w:rsidR="00CD23B2" w:rsidRPr="007D0923" w:rsidRDefault="00CD23B2" w:rsidP="00D43E74">
      <w:pPr>
        <w:pStyle w:val="Heading1"/>
        <w:jc w:val="left"/>
      </w:pPr>
      <w:r w:rsidRPr="00C000BA">
        <w:lastRenderedPageBreak/>
        <w:t>References</w:t>
      </w:r>
    </w:p>
    <w:p w14:paraId="246680A7" w14:textId="77777777" w:rsidR="00664E48" w:rsidRPr="00EC027B" w:rsidRDefault="00664E48" w:rsidP="00D43E74">
      <w:pPr>
        <w:pStyle w:val="EndNoteBibliography"/>
        <w:spacing w:after="0"/>
      </w:pPr>
      <w:r>
        <w:fldChar w:fldCharType="begin"/>
      </w:r>
      <w:r>
        <w:instrText xml:space="preserve"> ADDIN EN.REFLIST </w:instrText>
      </w:r>
      <w:r>
        <w:fldChar w:fldCharType="separate"/>
      </w:r>
      <w:r w:rsidRPr="00EC027B">
        <w:t>[1]</w:t>
      </w:r>
      <w:r w:rsidRPr="00EC027B">
        <w:tab/>
        <w:t xml:space="preserve">Deps P, Collin SM. Mycobacterium lepromatosis as a Second Agent of Hansen’s Disease. </w:t>
      </w:r>
      <w:r w:rsidRPr="00EC027B">
        <w:rPr>
          <w:i/>
        </w:rPr>
        <w:t>Front Microbiol</w:t>
      </w:r>
      <w:r w:rsidRPr="00EC027B">
        <w:t>. 2021; 12: 698588.</w:t>
      </w:r>
    </w:p>
    <w:p w14:paraId="0B624BC1" w14:textId="77777777" w:rsidR="00664E48" w:rsidRPr="00EC027B" w:rsidRDefault="00664E48" w:rsidP="00D43E74">
      <w:pPr>
        <w:pStyle w:val="EndNoteBibliography"/>
        <w:spacing w:after="0"/>
      </w:pPr>
      <w:r w:rsidRPr="00EC027B">
        <w:t>[2]</w:t>
      </w:r>
      <w:r w:rsidRPr="00EC027B">
        <w:tab/>
        <w:t>Australia CDN. Leprosy- Australian national notifiable diseases case definition. Australian Government Department of Health and Aged Care, 2004.</w:t>
      </w:r>
    </w:p>
    <w:p w14:paraId="5500F0B9" w14:textId="77777777" w:rsidR="00664E48" w:rsidRPr="00EC027B" w:rsidRDefault="00664E48" w:rsidP="00D43E74">
      <w:pPr>
        <w:pStyle w:val="EndNoteBibliography"/>
        <w:spacing w:after="0"/>
      </w:pPr>
      <w:r w:rsidRPr="00EC027B">
        <w:t>[3]</w:t>
      </w:r>
      <w:r w:rsidRPr="00EC027B">
        <w:tab/>
        <w:t xml:space="preserve">Bennett BH, Parker DL, Robson M. Leprosy: steps along the journey of eradication. </w:t>
      </w:r>
      <w:r w:rsidRPr="00EC027B">
        <w:rPr>
          <w:i/>
        </w:rPr>
        <w:t>Public Health Rep</w:t>
      </w:r>
      <w:r w:rsidRPr="00EC027B">
        <w:t>. 2008; 123: 198-205.</w:t>
      </w:r>
    </w:p>
    <w:p w14:paraId="201FB93C" w14:textId="77777777" w:rsidR="00664E48" w:rsidRPr="00EC027B" w:rsidRDefault="00664E48" w:rsidP="00D43E74">
      <w:pPr>
        <w:pStyle w:val="EndNoteBibliography"/>
        <w:spacing w:after="0"/>
      </w:pPr>
      <w:r w:rsidRPr="00EC027B">
        <w:t>[4]</w:t>
      </w:r>
      <w:r w:rsidRPr="00EC027B">
        <w:tab/>
        <w:t xml:space="preserve">Trautman JR. A brief history of Hansen's disease. </w:t>
      </w:r>
      <w:r w:rsidRPr="00EC027B">
        <w:rPr>
          <w:i/>
        </w:rPr>
        <w:t>Bull N Y Acad Med</w:t>
      </w:r>
      <w:r w:rsidRPr="00EC027B">
        <w:t>. 1984; 60: 689-95.</w:t>
      </w:r>
    </w:p>
    <w:p w14:paraId="7C11E5F8" w14:textId="77777777" w:rsidR="00664E48" w:rsidRPr="00EC027B" w:rsidRDefault="00664E48" w:rsidP="00D43E74">
      <w:pPr>
        <w:pStyle w:val="EndNoteBibliography"/>
        <w:spacing w:after="0"/>
      </w:pPr>
      <w:r w:rsidRPr="00EC027B">
        <w:t>[5]</w:t>
      </w:r>
      <w:r w:rsidRPr="00EC027B">
        <w:tab/>
        <w:t>World Health Organization. Leprosy. Online2023.</w:t>
      </w:r>
    </w:p>
    <w:p w14:paraId="55B05D9E" w14:textId="77777777" w:rsidR="00664E48" w:rsidRPr="00EC027B" w:rsidRDefault="00664E48" w:rsidP="00D43E74">
      <w:pPr>
        <w:pStyle w:val="EndNoteBibliography"/>
        <w:spacing w:after="0"/>
      </w:pPr>
      <w:r w:rsidRPr="00EC027B">
        <w:t>[6]</w:t>
      </w:r>
      <w:r w:rsidRPr="00EC027B">
        <w:tab/>
        <w:t xml:space="preserve">Hempenstall A, Smith S, Hanson J. Leprosy in Far North Queensland: almost gone, but not to be forgotten. </w:t>
      </w:r>
      <w:r w:rsidRPr="00EC027B">
        <w:rPr>
          <w:i/>
        </w:rPr>
        <w:t>Med J Aust</w:t>
      </w:r>
      <w:r w:rsidRPr="00EC027B">
        <w:t>. 2019; 211: 182-83.</w:t>
      </w:r>
    </w:p>
    <w:p w14:paraId="6A04606B" w14:textId="77777777" w:rsidR="00664E48" w:rsidRPr="00EC027B" w:rsidRDefault="00664E48" w:rsidP="00D43E74">
      <w:pPr>
        <w:pStyle w:val="EndNoteBibliography"/>
        <w:spacing w:after="0"/>
      </w:pPr>
      <w:r w:rsidRPr="00EC027B">
        <w:t>[7]</w:t>
      </w:r>
      <w:r w:rsidRPr="00EC027B">
        <w:tab/>
        <w:t xml:space="preserve">Gilmore A, Roller J, Dyer JA. Leprosy (Hansen's disease): An Update and Review. </w:t>
      </w:r>
      <w:r w:rsidRPr="00EC027B">
        <w:rPr>
          <w:i/>
        </w:rPr>
        <w:t>Mo Med</w:t>
      </w:r>
      <w:r w:rsidRPr="00EC027B">
        <w:t>. 2023; 120: 39-44.</w:t>
      </w:r>
    </w:p>
    <w:p w14:paraId="44F3E9E6" w14:textId="77777777" w:rsidR="00664E48" w:rsidRPr="00EC027B" w:rsidRDefault="00664E48" w:rsidP="00D43E74">
      <w:pPr>
        <w:pStyle w:val="EndNoteBibliography"/>
        <w:spacing w:after="0"/>
      </w:pPr>
      <w:r w:rsidRPr="00EC027B">
        <w:t>[8]</w:t>
      </w:r>
      <w:r w:rsidRPr="00EC027B">
        <w:tab/>
        <w:t xml:space="preserve">Shepard CC. The experimental disease that follows the injection of human leprosy bacilli into foot-pads of mice. </w:t>
      </w:r>
      <w:r w:rsidRPr="00EC027B">
        <w:rPr>
          <w:i/>
        </w:rPr>
        <w:t>The Journal of experimental medicine</w:t>
      </w:r>
      <w:r w:rsidRPr="00EC027B">
        <w:t>. 1960; 112: 445-54.</w:t>
      </w:r>
    </w:p>
    <w:p w14:paraId="5C60EE26" w14:textId="77777777" w:rsidR="00664E48" w:rsidRPr="00EC027B" w:rsidRDefault="00664E48" w:rsidP="00D43E74">
      <w:pPr>
        <w:pStyle w:val="EndNoteBibliography"/>
        <w:spacing w:after="0"/>
      </w:pPr>
      <w:r w:rsidRPr="00EC027B">
        <w:t>[9]</w:t>
      </w:r>
      <w:r w:rsidRPr="00EC027B">
        <w:tab/>
        <w:t xml:space="preserve">Ojo O, Williams DL, Adams LB, et al. Mycobacterium leprae Transcriptome During In Vivo Growth and Ex Vivo Stationary Phases. </w:t>
      </w:r>
      <w:r w:rsidRPr="00EC027B">
        <w:rPr>
          <w:i/>
        </w:rPr>
        <w:t>Front Cell Infect Microbiol</w:t>
      </w:r>
      <w:r w:rsidRPr="00EC027B">
        <w:t>. 2021; 11: 817221.</w:t>
      </w:r>
    </w:p>
    <w:p w14:paraId="0D9D2098" w14:textId="77777777" w:rsidR="00664E48" w:rsidRPr="00EC027B" w:rsidRDefault="00664E48" w:rsidP="00D43E74">
      <w:pPr>
        <w:pStyle w:val="EndNoteBibliography"/>
        <w:spacing w:after="0"/>
      </w:pPr>
      <w:r w:rsidRPr="00EC027B">
        <w:t>[10]</w:t>
      </w:r>
      <w:r w:rsidRPr="00EC027B">
        <w:tab/>
        <w:t xml:space="preserve">Singh P, Benjak A, Schuenemann VJ, et al. Insight into the evolution and origin of leprosy bacilli from the genome sequence of Mycobacterium lepromatosis. </w:t>
      </w:r>
      <w:r w:rsidRPr="00EC027B">
        <w:rPr>
          <w:i/>
        </w:rPr>
        <w:t>Proceedings of the National Academy of Sciences</w:t>
      </w:r>
      <w:r w:rsidRPr="00EC027B">
        <w:t>. 2015; 112: 4459-64.</w:t>
      </w:r>
    </w:p>
    <w:p w14:paraId="5FF81333" w14:textId="77777777" w:rsidR="00664E48" w:rsidRPr="00EC027B" w:rsidRDefault="00664E48" w:rsidP="00D43E74">
      <w:pPr>
        <w:pStyle w:val="EndNoteBibliography"/>
        <w:spacing w:after="0"/>
      </w:pPr>
      <w:r w:rsidRPr="00EC027B">
        <w:t>[11]</w:t>
      </w:r>
      <w:r w:rsidRPr="00EC027B">
        <w:tab/>
        <w:t xml:space="preserve">Ploemacher T, Faber WR, Menke H, et al. Reservoirs and transmission routes of leprosy; A systematic review. </w:t>
      </w:r>
      <w:r w:rsidRPr="00EC027B">
        <w:rPr>
          <w:i/>
        </w:rPr>
        <w:t>PLoS Negl Trop Dis</w:t>
      </w:r>
      <w:r w:rsidRPr="00EC027B">
        <w:t>. 2020; 14: e0008276.</w:t>
      </w:r>
    </w:p>
    <w:p w14:paraId="4B057D45" w14:textId="77777777" w:rsidR="00664E48" w:rsidRPr="00EC027B" w:rsidRDefault="00664E48" w:rsidP="00D43E74">
      <w:pPr>
        <w:pStyle w:val="EndNoteBibliography"/>
        <w:spacing w:after="0"/>
      </w:pPr>
      <w:r w:rsidRPr="00EC027B">
        <w:t>[12]</w:t>
      </w:r>
      <w:r w:rsidRPr="00EC027B">
        <w:tab/>
        <w:t xml:space="preserve">Wheat WH, Casali AL, Thomas V, et al. Long-term survival and virulence of Mycobacterium leprae in amoebal cysts. </w:t>
      </w:r>
      <w:r w:rsidRPr="00EC027B">
        <w:rPr>
          <w:i/>
        </w:rPr>
        <w:t>PLoS Negl Trop Dis</w:t>
      </w:r>
      <w:r w:rsidRPr="00EC027B">
        <w:t>. 2014; 8: e3405.</w:t>
      </w:r>
    </w:p>
    <w:p w14:paraId="2CA38F91" w14:textId="77777777" w:rsidR="00664E48" w:rsidRPr="00EC027B" w:rsidRDefault="00664E48" w:rsidP="00D43E74">
      <w:pPr>
        <w:pStyle w:val="EndNoteBibliography"/>
        <w:spacing w:after="0"/>
      </w:pPr>
      <w:r w:rsidRPr="00EC027B">
        <w:t>[13]</w:t>
      </w:r>
      <w:r w:rsidRPr="00EC027B">
        <w:tab/>
        <w:t xml:space="preserve">Li YY, Shakya S, Long H, et al. Factors Influencing Leprosy Incidence: A Comprehensive Analysis of Observations in Wenshan of China, Nepal, and Other Global Epidemic Areas. </w:t>
      </w:r>
      <w:r w:rsidRPr="00EC027B">
        <w:rPr>
          <w:i/>
        </w:rPr>
        <w:t>Front Public Health</w:t>
      </w:r>
      <w:r w:rsidRPr="00EC027B">
        <w:t>. 2021; 9: 666307.</w:t>
      </w:r>
    </w:p>
    <w:p w14:paraId="19C77CCD" w14:textId="77777777" w:rsidR="00664E48" w:rsidRPr="00EC027B" w:rsidRDefault="00664E48" w:rsidP="00D43E74">
      <w:pPr>
        <w:pStyle w:val="EndNoteBibliography"/>
        <w:spacing w:after="0"/>
      </w:pPr>
      <w:r w:rsidRPr="00EC027B">
        <w:t>[14]</w:t>
      </w:r>
      <w:r w:rsidRPr="00EC027B">
        <w:tab/>
        <w:t xml:space="preserve">JOB C, JACOBSON R, HASTINGS R. SINGLE LESION SUBPOLAR LEPROMATOUS LEPROSY AND ITS POSSIBLE MODE OF ORIGIN-RESPONSE. </w:t>
      </w:r>
      <w:r w:rsidRPr="00EC027B">
        <w:rPr>
          <w:i/>
        </w:rPr>
        <w:t>Int J Lepr Other Mycobact Dis</w:t>
      </w:r>
      <w:r w:rsidRPr="00EC027B">
        <w:t>. 1990; 58: 117-18.</w:t>
      </w:r>
    </w:p>
    <w:p w14:paraId="150B971F" w14:textId="77777777" w:rsidR="00664E48" w:rsidRPr="00EC027B" w:rsidRDefault="00664E48" w:rsidP="00D43E74">
      <w:pPr>
        <w:pStyle w:val="EndNoteBibliography"/>
        <w:spacing w:after="0"/>
      </w:pPr>
      <w:r w:rsidRPr="00EC027B">
        <w:t>[15]</w:t>
      </w:r>
      <w:r w:rsidRPr="00EC027B">
        <w:tab/>
        <w:t xml:space="preserve">Vera-Cabrera L, Ramos-Cavazos CJ, Youssef NA, et al. Mycobacterium leprae Infection in a Wild Nine-Banded Armadillo, Nuevo Leon, Mexico. </w:t>
      </w:r>
      <w:r w:rsidRPr="00EC027B">
        <w:rPr>
          <w:i/>
        </w:rPr>
        <w:t>Emerg Infect Dis</w:t>
      </w:r>
      <w:r w:rsidRPr="00EC027B">
        <w:t>. 2022; 28: 747-49.</w:t>
      </w:r>
    </w:p>
    <w:p w14:paraId="78B14126" w14:textId="77777777" w:rsidR="00664E48" w:rsidRPr="00EC027B" w:rsidRDefault="00664E48" w:rsidP="00D43E74">
      <w:pPr>
        <w:pStyle w:val="EndNoteBibliography"/>
        <w:spacing w:after="0"/>
      </w:pPr>
      <w:r w:rsidRPr="00EC027B">
        <w:t>[16]</w:t>
      </w:r>
      <w:r w:rsidRPr="00EC027B">
        <w:tab/>
        <w:t xml:space="preserve">Avanzi C, Del-Pozo J, Benjak A, et al. Red squirrels in the British Isles are infected with leprosy bacilli. </w:t>
      </w:r>
      <w:r w:rsidRPr="00EC027B">
        <w:rPr>
          <w:i/>
        </w:rPr>
        <w:t>Science</w:t>
      </w:r>
      <w:r w:rsidRPr="00EC027B">
        <w:t>. 2016; 354: 744-47.</w:t>
      </w:r>
    </w:p>
    <w:p w14:paraId="431D342F" w14:textId="77777777" w:rsidR="00664E48" w:rsidRPr="00EC027B" w:rsidRDefault="00664E48" w:rsidP="00D43E74">
      <w:pPr>
        <w:pStyle w:val="EndNoteBibliography"/>
        <w:spacing w:after="0"/>
      </w:pPr>
      <w:r w:rsidRPr="00EC027B">
        <w:t>[17]</w:t>
      </w:r>
      <w:r w:rsidRPr="00EC027B">
        <w:tab/>
        <w:t xml:space="preserve">Hockings KJ, Mubemba B, Avanzi C, et al. Leprosy in wild chimpanzees. </w:t>
      </w:r>
      <w:r w:rsidRPr="00EC027B">
        <w:rPr>
          <w:i/>
        </w:rPr>
        <w:t>Nature</w:t>
      </w:r>
      <w:r w:rsidRPr="00EC027B">
        <w:t>. 2021; 598: 652-56.</w:t>
      </w:r>
    </w:p>
    <w:p w14:paraId="5267BFC5" w14:textId="77777777" w:rsidR="00664E48" w:rsidRPr="00EC027B" w:rsidRDefault="00664E48" w:rsidP="00D43E74">
      <w:pPr>
        <w:pStyle w:val="EndNoteBibliography"/>
        <w:spacing w:after="0"/>
      </w:pPr>
      <w:r w:rsidRPr="00EC027B">
        <w:lastRenderedPageBreak/>
        <w:t>[18]</w:t>
      </w:r>
      <w:r w:rsidRPr="00EC027B">
        <w:tab/>
        <w:t xml:space="preserve">Tongluan N, Shelton LT, Collins JH, et al. Mycobacterium leprae Infection in Ticks and Tick-Derived Cells. </w:t>
      </w:r>
      <w:r w:rsidRPr="00EC027B">
        <w:rPr>
          <w:i/>
        </w:rPr>
        <w:t>Front Microbiol</w:t>
      </w:r>
      <w:r w:rsidRPr="00EC027B">
        <w:t>. 2021; 12: 761420.</w:t>
      </w:r>
    </w:p>
    <w:p w14:paraId="7134DA74" w14:textId="77777777" w:rsidR="00664E48" w:rsidRPr="00EC027B" w:rsidRDefault="00664E48" w:rsidP="00D43E74">
      <w:pPr>
        <w:pStyle w:val="EndNoteBibliography"/>
        <w:spacing w:after="0"/>
      </w:pPr>
      <w:r w:rsidRPr="00EC027B">
        <w:t>[19]</w:t>
      </w:r>
      <w:r w:rsidRPr="00EC027B">
        <w:tab/>
        <w:t xml:space="preserve">Luo Y, Kiriya M, Tanigawa K, et al. Host-Related Laboratory Parameters for Leprosy Reactions. </w:t>
      </w:r>
      <w:r w:rsidRPr="00EC027B">
        <w:rPr>
          <w:i/>
        </w:rPr>
        <w:t>Front Med (Lausanne)</w:t>
      </w:r>
      <w:r w:rsidRPr="00EC027B">
        <w:t>. 2021; 8: 694376.</w:t>
      </w:r>
    </w:p>
    <w:p w14:paraId="13AD97F1" w14:textId="77777777" w:rsidR="00664E48" w:rsidRPr="00EC027B" w:rsidRDefault="00664E48" w:rsidP="00D43E74">
      <w:pPr>
        <w:pStyle w:val="EndNoteBibliography"/>
        <w:spacing w:after="0"/>
      </w:pPr>
      <w:r w:rsidRPr="00EC027B">
        <w:t>[20]</w:t>
      </w:r>
      <w:r w:rsidRPr="00EC027B">
        <w:tab/>
        <w:t xml:space="preserve">Swapna M, Sangeetha A, Amudha S, et al. Evaluation of Slit Skin Smear (SSS) Microscopy for Leprosy in Various Districts of Tamil Nadu. </w:t>
      </w:r>
      <w:r w:rsidRPr="00EC027B">
        <w:rPr>
          <w:i/>
        </w:rPr>
        <w:t>Indian J Lepr</w:t>
      </w:r>
      <w:r w:rsidRPr="00EC027B">
        <w:t>. 2021; 93: 85-96.</w:t>
      </w:r>
    </w:p>
    <w:p w14:paraId="05AABF83" w14:textId="77777777" w:rsidR="00664E48" w:rsidRPr="00EC027B" w:rsidRDefault="00664E48" w:rsidP="00D43E74">
      <w:pPr>
        <w:pStyle w:val="EndNoteBibliography"/>
        <w:spacing w:after="0"/>
      </w:pPr>
      <w:r w:rsidRPr="00EC027B">
        <w:t>[21]</w:t>
      </w:r>
      <w:r w:rsidRPr="00EC027B">
        <w:tab/>
        <w:t xml:space="preserve">Banerjee S, Biswas N, Kanti Das N, et al. Diagnosing leprosy: revisiting the role of the slit-skin smear with critical analysis of the applicability of polymerase chain reaction in diagnosis. </w:t>
      </w:r>
      <w:r w:rsidRPr="00EC027B">
        <w:rPr>
          <w:i/>
        </w:rPr>
        <w:t>Int J Dermatol</w:t>
      </w:r>
      <w:r w:rsidRPr="00EC027B">
        <w:t>. 2011; 50: 1522-7.</w:t>
      </w:r>
    </w:p>
    <w:p w14:paraId="0281B898" w14:textId="77777777" w:rsidR="00664E48" w:rsidRPr="00EC027B" w:rsidRDefault="00664E48" w:rsidP="00D43E74">
      <w:pPr>
        <w:pStyle w:val="EndNoteBibliography"/>
        <w:spacing w:after="0"/>
      </w:pPr>
      <w:r w:rsidRPr="00EC027B">
        <w:t>[22]</w:t>
      </w:r>
      <w:r w:rsidRPr="00EC027B">
        <w:tab/>
        <w:t xml:space="preserve">Adiga DS, Hippargi SB, Rao G, et al. Evaluation of Fluorescent Staining for Diagnosis of Leprosy and its Impact on Grading of the Disease: Comparison with Conventional Staining. </w:t>
      </w:r>
      <w:r w:rsidRPr="00EC027B">
        <w:rPr>
          <w:i/>
        </w:rPr>
        <w:t>J Clin Diagn Res</w:t>
      </w:r>
      <w:r w:rsidRPr="00EC027B">
        <w:t>. 2016; 10: EC23-EC26.</w:t>
      </w:r>
    </w:p>
    <w:p w14:paraId="459354F1" w14:textId="77777777" w:rsidR="00664E48" w:rsidRPr="00EC027B" w:rsidRDefault="00664E48" w:rsidP="00D43E74">
      <w:pPr>
        <w:pStyle w:val="EndNoteBibliography"/>
        <w:spacing w:after="0"/>
      </w:pPr>
      <w:r w:rsidRPr="00EC027B">
        <w:t>[23]</w:t>
      </w:r>
      <w:r w:rsidRPr="00EC027B">
        <w:tab/>
        <w:t xml:space="preserve">Kumaran SM, Bhat IP, Madhukara J, et al. Comparison of bacillary index on slit skin smear with bacillary index of granuloma in leprosy and its relevance to present therapeutic regimens. </w:t>
      </w:r>
      <w:r w:rsidRPr="00EC027B">
        <w:rPr>
          <w:i/>
        </w:rPr>
        <w:t>Indian J Dermatol</w:t>
      </w:r>
      <w:r w:rsidRPr="00EC027B">
        <w:t>. 2015; 60: 51-4.</w:t>
      </w:r>
    </w:p>
    <w:p w14:paraId="402E8475" w14:textId="77777777" w:rsidR="00664E48" w:rsidRPr="00EC027B" w:rsidRDefault="00664E48" w:rsidP="00D43E74">
      <w:pPr>
        <w:pStyle w:val="EndNoteBibliography"/>
        <w:spacing w:after="0"/>
      </w:pPr>
      <w:r w:rsidRPr="00EC027B">
        <w:t>[24]</w:t>
      </w:r>
      <w:r w:rsidRPr="00EC027B">
        <w:tab/>
        <w:t xml:space="preserve">Patil AS, Mishra M, Taiwade P, et al. A Study of Indices in Smear Positive Leprosy in Post-Elimination Era: Experience at a Teaching Tertiary Care Centre. </w:t>
      </w:r>
      <w:r w:rsidRPr="00EC027B">
        <w:rPr>
          <w:i/>
        </w:rPr>
        <w:t>MAMC Journal of Medical Sciences</w:t>
      </w:r>
      <w:r w:rsidRPr="00EC027B">
        <w:t>. 2020; 6: 211.</w:t>
      </w:r>
    </w:p>
    <w:p w14:paraId="539C645B" w14:textId="77777777" w:rsidR="00664E48" w:rsidRPr="00EC027B" w:rsidRDefault="00664E48" w:rsidP="00D43E74">
      <w:pPr>
        <w:pStyle w:val="EndNoteBibliography"/>
        <w:spacing w:after="0"/>
      </w:pPr>
      <w:r w:rsidRPr="00EC027B">
        <w:t>[25]</w:t>
      </w:r>
      <w:r w:rsidRPr="00EC027B">
        <w:tab/>
      </w:r>
      <w:r w:rsidRPr="00EC027B">
        <w:rPr>
          <w:i/>
        </w:rPr>
        <w:t>International Textbook of Leprosy</w:t>
      </w:r>
      <w:r w:rsidRPr="00EC027B">
        <w:t>. Greenville: American Leprosy Missions, 2016.</w:t>
      </w:r>
    </w:p>
    <w:p w14:paraId="31C2C775" w14:textId="77777777" w:rsidR="00664E48" w:rsidRPr="00EC027B" w:rsidRDefault="00664E48" w:rsidP="00D43E74">
      <w:pPr>
        <w:pStyle w:val="EndNoteBibliography"/>
        <w:spacing w:after="0"/>
      </w:pPr>
      <w:r w:rsidRPr="00EC027B">
        <w:t>[26]</w:t>
      </w:r>
      <w:r w:rsidRPr="00EC027B">
        <w:tab/>
      </w:r>
      <w:bookmarkStart w:id="3" w:name="_Hlk145596284"/>
      <w:r w:rsidRPr="00EC027B">
        <w:t xml:space="preserve">Massone C, Belachew WA, Schettini A. Histopathology of the lepromatous skin biopsy. </w:t>
      </w:r>
      <w:r w:rsidRPr="00EC027B">
        <w:rPr>
          <w:i/>
        </w:rPr>
        <w:t>Clin Dermatol</w:t>
      </w:r>
      <w:r w:rsidRPr="00EC027B">
        <w:t>. 2015; 33: 38-45.</w:t>
      </w:r>
      <w:bookmarkEnd w:id="3"/>
    </w:p>
    <w:p w14:paraId="186AA986" w14:textId="77777777" w:rsidR="00664E48" w:rsidRPr="00EC027B" w:rsidRDefault="00664E48" w:rsidP="00D43E74">
      <w:pPr>
        <w:pStyle w:val="EndNoteBibliography"/>
        <w:spacing w:after="0"/>
      </w:pPr>
      <w:r w:rsidRPr="00EC027B">
        <w:t>[27]</w:t>
      </w:r>
      <w:r w:rsidRPr="00EC027B">
        <w:tab/>
        <w:t xml:space="preserve">Lahiri R, Adams LB. Cultivation and viability determination of Mycobacterium leprae. </w:t>
      </w:r>
      <w:r w:rsidRPr="00EC027B">
        <w:rPr>
          <w:i/>
        </w:rPr>
        <w:t>International Textbook of Leprosy</w:t>
      </w:r>
      <w:r w:rsidRPr="00EC027B">
        <w:t>. 2016.</w:t>
      </w:r>
    </w:p>
    <w:p w14:paraId="4EF6413C" w14:textId="77777777" w:rsidR="00664E48" w:rsidRPr="00EC027B" w:rsidRDefault="00664E48" w:rsidP="00D43E74">
      <w:pPr>
        <w:pStyle w:val="EndNoteBibliography"/>
        <w:spacing w:after="0"/>
      </w:pPr>
      <w:r w:rsidRPr="00EC027B">
        <w:t>[28]</w:t>
      </w:r>
      <w:r w:rsidRPr="00EC027B">
        <w:tab/>
        <w:t xml:space="preserve">Sharma R, Singh P, McCoy RC, et al. Isolation of Mycobacterium lepromatosis and Development of Molecular Diagnostic Assays to Distinguish Mycobacterium leprae and M. lepromatosis. </w:t>
      </w:r>
      <w:r w:rsidRPr="00EC027B">
        <w:rPr>
          <w:i/>
        </w:rPr>
        <w:t>Clin Infect Dis</w:t>
      </w:r>
      <w:r w:rsidRPr="00EC027B">
        <w:t>. 2020; 71: e262-e69.</w:t>
      </w:r>
    </w:p>
    <w:p w14:paraId="5831868B" w14:textId="77777777" w:rsidR="00664E48" w:rsidRPr="00EC027B" w:rsidRDefault="00664E48" w:rsidP="00D43E74">
      <w:pPr>
        <w:pStyle w:val="EndNoteBibliography"/>
        <w:spacing w:after="0"/>
      </w:pPr>
      <w:r w:rsidRPr="00EC027B">
        <w:t>[29]</w:t>
      </w:r>
      <w:r w:rsidRPr="00EC027B">
        <w:tab/>
        <w:t xml:space="preserve">Wen Y, Xing Y, Yuan LC, et al. Whole-blood nested-PCR amplification of M. leprae-specific DNA for early diagnosis of leprosy. </w:t>
      </w:r>
      <w:r w:rsidRPr="00EC027B">
        <w:rPr>
          <w:i/>
        </w:rPr>
        <w:t>Am J Trop Med Hyg</w:t>
      </w:r>
      <w:r w:rsidRPr="00EC027B">
        <w:t>. 2013; 88: 918-22.</w:t>
      </w:r>
    </w:p>
    <w:p w14:paraId="7F0363F9" w14:textId="77777777" w:rsidR="00664E48" w:rsidRPr="00EC027B" w:rsidRDefault="00664E48" w:rsidP="00D43E74">
      <w:pPr>
        <w:pStyle w:val="EndNoteBibliography"/>
        <w:spacing w:after="0"/>
      </w:pPr>
      <w:r w:rsidRPr="00EC027B">
        <w:t>[30]</w:t>
      </w:r>
      <w:r w:rsidRPr="00EC027B">
        <w:tab/>
        <w:t xml:space="preserve">Manta FSN, Leal-Calvo T, Moreira SJM, et al. Ultra-sensitive detection of Mycobacterium leprae: DNA extraction and PCR assays. </w:t>
      </w:r>
      <w:r w:rsidRPr="00EC027B">
        <w:rPr>
          <w:i/>
        </w:rPr>
        <w:t>PLoS Negl Trop Dis</w:t>
      </w:r>
      <w:r w:rsidRPr="00EC027B">
        <w:t>. 2020; 14: e0008325.</w:t>
      </w:r>
    </w:p>
    <w:p w14:paraId="401F53B9" w14:textId="77777777" w:rsidR="00664E48" w:rsidRPr="00EC027B" w:rsidRDefault="00664E48" w:rsidP="00D43E74">
      <w:pPr>
        <w:pStyle w:val="EndNoteBibliography"/>
        <w:spacing w:after="0"/>
      </w:pPr>
      <w:r w:rsidRPr="00EC027B">
        <w:t>[31]</w:t>
      </w:r>
      <w:r w:rsidRPr="00EC027B">
        <w:tab/>
        <w:t xml:space="preserve">Gurung P, Gomes C, Vernal S, et al. Diagnostic accuracy of tests for leprosy: a systematic review and meta-analysis. </w:t>
      </w:r>
      <w:r w:rsidRPr="00EC027B">
        <w:rPr>
          <w:i/>
        </w:rPr>
        <w:t>Clin Microbiol Infect</w:t>
      </w:r>
      <w:r w:rsidRPr="00EC027B">
        <w:t>. 2019; 25: 1315-27.</w:t>
      </w:r>
    </w:p>
    <w:p w14:paraId="0CDBBB40" w14:textId="77777777" w:rsidR="00664E48" w:rsidRPr="00EC027B" w:rsidRDefault="00664E48" w:rsidP="00D43E74">
      <w:pPr>
        <w:pStyle w:val="EndNoteBibliography"/>
        <w:spacing w:after="0"/>
      </w:pPr>
      <w:r w:rsidRPr="00EC027B">
        <w:t>[32]</w:t>
      </w:r>
      <w:r w:rsidRPr="00EC027B">
        <w:tab/>
        <w:t xml:space="preserve">Martinez AN, Ribeiro-Alves M, Sarno EN, et al. Evaluation of qPCR-based assays for leprosy diagnosis directly in clinical specimens. </w:t>
      </w:r>
      <w:r w:rsidRPr="00EC027B">
        <w:rPr>
          <w:i/>
        </w:rPr>
        <w:t>PLoS Negl Trop Dis</w:t>
      </w:r>
      <w:r w:rsidRPr="00EC027B">
        <w:t>. 2011; 5: e1354.</w:t>
      </w:r>
    </w:p>
    <w:p w14:paraId="64AB2DF6" w14:textId="77777777" w:rsidR="00664E48" w:rsidRPr="00EC027B" w:rsidRDefault="00664E48" w:rsidP="00D43E74">
      <w:pPr>
        <w:pStyle w:val="EndNoteBibliography"/>
        <w:spacing w:after="0"/>
      </w:pPr>
      <w:r w:rsidRPr="00EC027B">
        <w:t>[33]</w:t>
      </w:r>
      <w:r w:rsidRPr="00EC027B">
        <w:tab/>
        <w:t xml:space="preserve">Jiang H, Shi Y, Chokkakula S, et al. Utility of Multi-target Nested PCR and ELISPOT Assays for the Detection of Paucibacillary Leprosy: A Possible Conclusion of Clinical Laboratory Misdiagnosis. </w:t>
      </w:r>
      <w:r w:rsidRPr="00EC027B">
        <w:rPr>
          <w:i/>
        </w:rPr>
        <w:t>Frontiers in Cellular and Infection Microbiology</w:t>
      </w:r>
      <w:r w:rsidRPr="00EC027B">
        <w:t>. 2022; 12: 814413.</w:t>
      </w:r>
    </w:p>
    <w:p w14:paraId="160F1A8D" w14:textId="77777777" w:rsidR="00664E48" w:rsidRPr="00EC027B" w:rsidRDefault="00664E48" w:rsidP="00D43E74">
      <w:pPr>
        <w:pStyle w:val="EndNoteBibliography"/>
        <w:spacing w:after="0"/>
      </w:pPr>
      <w:r w:rsidRPr="00EC027B">
        <w:lastRenderedPageBreak/>
        <w:t>[34]</w:t>
      </w:r>
      <w:r w:rsidRPr="00EC027B">
        <w:tab/>
        <w:t xml:space="preserve">Vedithi SC, Malhotra S, Skwark MJ, et al. HARP: a database of structural impacts of systematic missense mutations in drug targets of Mycobacterium leprae. </w:t>
      </w:r>
      <w:r w:rsidRPr="00EC027B">
        <w:rPr>
          <w:i/>
        </w:rPr>
        <w:t>Computational and Structural Biotechnology Journal</w:t>
      </w:r>
      <w:r w:rsidRPr="00EC027B">
        <w:t>. 2020; 18: 3692-704.</w:t>
      </w:r>
    </w:p>
    <w:p w14:paraId="5C7A4114" w14:textId="77777777" w:rsidR="00664E48" w:rsidRPr="00EC027B" w:rsidRDefault="00664E48" w:rsidP="00D43E74">
      <w:pPr>
        <w:pStyle w:val="EndNoteBibliography"/>
        <w:spacing w:after="0"/>
      </w:pPr>
      <w:r w:rsidRPr="00EC027B">
        <w:t>[35]</w:t>
      </w:r>
      <w:r w:rsidRPr="00EC027B">
        <w:tab/>
        <w:t xml:space="preserve">Rivoire BL, TerLouw S, Groathouse NA, et al. The challenge of producing skin test antigens with minimal resources suitable for human application against a neglected tropical disease; leprosy. </w:t>
      </w:r>
      <w:r w:rsidRPr="00EC027B">
        <w:rPr>
          <w:i/>
        </w:rPr>
        <w:t>PLoS Negl Trop Dis</w:t>
      </w:r>
      <w:r w:rsidRPr="00EC027B">
        <w:t>. 2014; 8: e2791.</w:t>
      </w:r>
    </w:p>
    <w:p w14:paraId="591F7C66" w14:textId="77777777" w:rsidR="00664E48" w:rsidRPr="00EC027B" w:rsidRDefault="00664E48" w:rsidP="00D43E74">
      <w:pPr>
        <w:pStyle w:val="EndNoteBibliography"/>
      </w:pPr>
      <w:r w:rsidRPr="00EC027B">
        <w:t>[36]</w:t>
      </w:r>
      <w:r w:rsidRPr="00EC027B">
        <w:tab/>
        <w:t xml:space="preserve">Chau HTT, Nguyen PNH, Nguyen HB. Genotyping of Mycobacterium leprae strains in south central coast and central highlands of Vietnam. </w:t>
      </w:r>
      <w:r w:rsidRPr="00EC027B">
        <w:rPr>
          <w:i/>
        </w:rPr>
        <w:t>Iran J Microbiol</w:t>
      </w:r>
      <w:r w:rsidRPr="00EC027B">
        <w:t>. 2023; 15: 201-07.</w:t>
      </w:r>
    </w:p>
    <w:p w14:paraId="606C26E6" w14:textId="0BDC2E4A" w:rsidR="006F349D" w:rsidRDefault="00664E48" w:rsidP="006F349D">
      <w:r>
        <w:fldChar w:fldCharType="end"/>
      </w:r>
    </w:p>
    <w:p w14:paraId="18E88BFA" w14:textId="77777777" w:rsidR="006F349D" w:rsidRDefault="006F349D">
      <w:pPr>
        <w:spacing w:before="0" w:after="200" w:line="276" w:lineRule="auto"/>
      </w:pPr>
      <w:r>
        <w:br w:type="page"/>
      </w:r>
    </w:p>
    <w:p w14:paraId="1D09BE12" w14:textId="11474F64" w:rsidR="00EC3B9A" w:rsidRDefault="00CF2D40" w:rsidP="00D43E74">
      <w:pPr>
        <w:pStyle w:val="Heading1"/>
        <w:jc w:val="left"/>
      </w:pPr>
      <w:r>
        <w:lastRenderedPageBreak/>
        <w:t>Glossary</w:t>
      </w:r>
    </w:p>
    <w:p w14:paraId="584E3140" w14:textId="1C5A0BCB" w:rsidR="00DC4218" w:rsidRDefault="00DC4218" w:rsidP="00D43E74">
      <w:pPr>
        <w:rPr>
          <w:rStyle w:val="Strong"/>
          <w:b w:val="0"/>
          <w:bCs w:val="0"/>
          <w:color w:val="222222"/>
          <w:shd w:val="clear" w:color="auto" w:fill="FFFFFF"/>
        </w:rPr>
      </w:pPr>
      <w:r w:rsidRPr="00EC3B9A">
        <w:rPr>
          <w:rStyle w:val="Strong"/>
          <w:color w:val="222222"/>
          <w:shd w:val="clear" w:color="auto" w:fill="FFFFFF"/>
        </w:rPr>
        <w:t>Ag/Ab</w:t>
      </w:r>
      <w:r w:rsidR="006A499C" w:rsidRPr="00EC3B9A">
        <w:rPr>
          <w:rStyle w:val="Strong"/>
          <w:color w:val="222222"/>
          <w:shd w:val="clear" w:color="auto" w:fill="FFFFFF"/>
        </w:rPr>
        <w:t xml:space="preserve"> </w:t>
      </w:r>
      <w:r w:rsidR="006A499C">
        <w:rPr>
          <w:rStyle w:val="Strong"/>
          <w:b w:val="0"/>
          <w:bCs w:val="0"/>
          <w:color w:val="222222"/>
          <w:shd w:val="clear" w:color="auto" w:fill="FFFFFF"/>
        </w:rPr>
        <w:t>– Antigen/Antibody</w:t>
      </w:r>
    </w:p>
    <w:p w14:paraId="4C741889" w14:textId="2FB9F4DF" w:rsidR="0050020D" w:rsidRPr="0050020D" w:rsidRDefault="00A26C3D" w:rsidP="00D43E74">
      <w:pPr>
        <w:rPr>
          <w:rStyle w:val="Strong"/>
          <w:b w:val="0"/>
          <w:bCs w:val="0"/>
          <w:color w:val="222222"/>
          <w:shd w:val="clear" w:color="auto" w:fill="FFFFFF"/>
        </w:rPr>
      </w:pPr>
      <w:r w:rsidRPr="00A26C3D">
        <w:rPr>
          <w:rStyle w:val="Strong"/>
          <w:color w:val="222222"/>
          <w:shd w:val="clear" w:color="auto" w:fill="FFFFFF"/>
        </w:rPr>
        <w:t>AMR</w:t>
      </w:r>
      <w:r>
        <w:rPr>
          <w:rStyle w:val="Strong"/>
          <w:b w:val="0"/>
          <w:bCs w:val="0"/>
          <w:color w:val="222222"/>
          <w:shd w:val="clear" w:color="auto" w:fill="FFFFFF"/>
        </w:rPr>
        <w:t xml:space="preserve"> – Antimicrobial resistance </w:t>
      </w:r>
    </w:p>
    <w:p w14:paraId="1880D0B8" w14:textId="416B4CF5" w:rsidR="00E1346E" w:rsidRDefault="00E1346E" w:rsidP="00D43E74">
      <w:r w:rsidRPr="00EC3B9A">
        <w:rPr>
          <w:b/>
          <w:bCs/>
        </w:rPr>
        <w:t>BA</w:t>
      </w:r>
      <w:r>
        <w:t xml:space="preserve"> – Blood agar</w:t>
      </w:r>
    </w:p>
    <w:p w14:paraId="25D77A86" w14:textId="05FB942B" w:rsidR="00D20A0B" w:rsidRDefault="00D20A0B" w:rsidP="00D43E74">
      <w:r w:rsidRPr="00EC3B9A">
        <w:rPr>
          <w:b/>
          <w:bCs/>
        </w:rPr>
        <w:t>Biotype</w:t>
      </w:r>
      <w:r>
        <w:t xml:space="preserve"> </w:t>
      </w:r>
      <w:r w:rsidR="00A26C3D">
        <w:t>– S</w:t>
      </w:r>
      <w:r w:rsidR="003A583C" w:rsidRPr="003A583C">
        <w:t>train distinguished from other microorganisms of the same species by its physiological properties</w:t>
      </w:r>
      <w:r w:rsidR="00DC4218">
        <w:t xml:space="preserve"> or</w:t>
      </w:r>
      <w:r w:rsidR="003A583C" w:rsidRPr="003A583C">
        <w:t xml:space="preserve"> a group of organisms with the same genotype</w:t>
      </w:r>
    </w:p>
    <w:p w14:paraId="76C65A34" w14:textId="013951AC" w:rsidR="00D20A0B" w:rsidRDefault="00D20A0B" w:rsidP="00D43E74">
      <w:r w:rsidRPr="00EC3B9A">
        <w:rPr>
          <w:b/>
          <w:bCs/>
        </w:rPr>
        <w:t>CCNA</w:t>
      </w:r>
      <w:r>
        <w:t xml:space="preserve"> </w:t>
      </w:r>
      <w:r w:rsidR="00A26C3D">
        <w:t xml:space="preserve">– </w:t>
      </w:r>
      <w:r w:rsidR="006A499C" w:rsidRPr="006A499C">
        <w:t>Cell cytotoxicity neutrali</w:t>
      </w:r>
      <w:r w:rsidR="00BB603E">
        <w:t>s</w:t>
      </w:r>
      <w:r w:rsidR="006A499C" w:rsidRPr="006A499C">
        <w:t>ation assay</w:t>
      </w:r>
    </w:p>
    <w:p w14:paraId="44921DC9" w14:textId="29F5A041" w:rsidR="006A499C" w:rsidRDefault="006A499C" w:rsidP="00D43E74">
      <w:r w:rsidRPr="00EC3B9A">
        <w:rPr>
          <w:b/>
          <w:bCs/>
        </w:rPr>
        <w:t>CDS</w:t>
      </w:r>
      <w:r>
        <w:t xml:space="preserve"> </w:t>
      </w:r>
      <w:r w:rsidR="00A26C3D">
        <w:t xml:space="preserve">– </w:t>
      </w:r>
      <w:r>
        <w:t xml:space="preserve">Calibrated </w:t>
      </w:r>
      <w:r w:rsidR="00EC3B9A">
        <w:t>d</w:t>
      </w:r>
      <w:r>
        <w:t xml:space="preserve">ichotomous </w:t>
      </w:r>
      <w:r w:rsidR="00EC3B9A">
        <w:t>s</w:t>
      </w:r>
      <w:r>
        <w:t>usceptibility</w:t>
      </w:r>
    </w:p>
    <w:p w14:paraId="48DC4C8A" w14:textId="6C2F28BB" w:rsidR="006A499C" w:rsidRDefault="006A499C" w:rsidP="00D43E74">
      <w:r w:rsidRPr="00EC3B9A">
        <w:rPr>
          <w:b/>
          <w:bCs/>
        </w:rPr>
        <w:t>CIA</w:t>
      </w:r>
      <w:r>
        <w:t xml:space="preserve"> </w:t>
      </w:r>
      <w:r w:rsidR="00A26C3D">
        <w:t xml:space="preserve">– </w:t>
      </w:r>
      <w:r>
        <w:t>Chemiluminescent immunoassay</w:t>
      </w:r>
    </w:p>
    <w:p w14:paraId="53B5732C" w14:textId="47CBA7BE" w:rsidR="00D20A0B" w:rsidRDefault="00D20A0B" w:rsidP="00D43E74">
      <w:r w:rsidRPr="00EC3B9A">
        <w:rPr>
          <w:b/>
          <w:bCs/>
        </w:rPr>
        <w:t>Clade</w:t>
      </w:r>
      <w:r w:rsidR="003A583C">
        <w:t xml:space="preserve"> </w:t>
      </w:r>
      <w:r w:rsidR="00A26C3D">
        <w:t>– G</w:t>
      </w:r>
      <w:r w:rsidR="00DC4218" w:rsidRPr="00DC4218">
        <w:t xml:space="preserve">roup of organisms composed of a common ancestor and all its lineal descendants </w:t>
      </w:r>
    </w:p>
    <w:p w14:paraId="21B13BDE" w14:textId="1AC56E99" w:rsidR="006A499C" w:rsidRDefault="006A499C" w:rsidP="00D43E74">
      <w:r w:rsidRPr="00EC3B9A">
        <w:rPr>
          <w:b/>
          <w:bCs/>
        </w:rPr>
        <w:t>CLSI</w:t>
      </w:r>
      <w:r>
        <w:t xml:space="preserve"> </w:t>
      </w:r>
      <w:r w:rsidR="00A26C3D">
        <w:t xml:space="preserve">– </w:t>
      </w:r>
      <w:r>
        <w:t>Clinical and Laboratory Standards Institute</w:t>
      </w:r>
    </w:p>
    <w:p w14:paraId="50932D48" w14:textId="4DE67B61" w:rsidR="00E1346E" w:rsidRDefault="00E1346E" w:rsidP="00D43E74">
      <w:r w:rsidRPr="00EC3B9A">
        <w:rPr>
          <w:b/>
          <w:bCs/>
        </w:rPr>
        <w:t>CSF</w:t>
      </w:r>
      <w:r>
        <w:t xml:space="preserve"> </w:t>
      </w:r>
      <w:r w:rsidR="00A26C3D">
        <w:t xml:space="preserve">– </w:t>
      </w:r>
      <w:r>
        <w:t xml:space="preserve">Cerebrospinal fluid </w:t>
      </w:r>
    </w:p>
    <w:p w14:paraId="5735371B" w14:textId="32B422FB" w:rsidR="006A499C" w:rsidRDefault="006A499C" w:rsidP="00D43E74">
      <w:r w:rsidRPr="00EC3B9A">
        <w:rPr>
          <w:b/>
          <w:bCs/>
        </w:rPr>
        <w:t>Ct</w:t>
      </w:r>
      <w:r>
        <w:t xml:space="preserve"> – Cycle threshold</w:t>
      </w:r>
    </w:p>
    <w:p w14:paraId="0A97107D" w14:textId="119D4F5C" w:rsidR="00E1346E" w:rsidRDefault="00E1346E" w:rsidP="00D43E74">
      <w:r w:rsidRPr="0083509D">
        <w:rPr>
          <w:b/>
          <w:bCs/>
        </w:rPr>
        <w:t>DFA</w:t>
      </w:r>
      <w:r>
        <w:t xml:space="preserve"> </w:t>
      </w:r>
      <w:r w:rsidR="00A26C3D">
        <w:t xml:space="preserve">– </w:t>
      </w:r>
      <w:r>
        <w:t xml:space="preserve">Direct </w:t>
      </w:r>
      <w:r w:rsidR="00DD02C4">
        <w:t>f</w:t>
      </w:r>
      <w:r>
        <w:t xml:space="preserve">luorescent </w:t>
      </w:r>
      <w:r w:rsidR="00DD02C4">
        <w:t>a</w:t>
      </w:r>
      <w:r>
        <w:t>ntibody</w:t>
      </w:r>
    </w:p>
    <w:p w14:paraId="170600FB" w14:textId="1F5D4869" w:rsidR="00E1346E" w:rsidRDefault="00E1346E" w:rsidP="00D43E74">
      <w:r w:rsidRPr="0083509D">
        <w:rPr>
          <w:b/>
          <w:bCs/>
        </w:rPr>
        <w:t>DNA</w:t>
      </w:r>
      <w:r w:rsidR="008A0130">
        <w:t xml:space="preserve"> </w:t>
      </w:r>
      <w:r w:rsidR="006A499C">
        <w:t>–</w:t>
      </w:r>
      <w:r w:rsidR="008A0130">
        <w:t xml:space="preserve"> </w:t>
      </w:r>
      <w:r w:rsidR="006A499C">
        <w:t xml:space="preserve">Deoxyribonucleic acid </w:t>
      </w:r>
    </w:p>
    <w:p w14:paraId="29FA3A8B" w14:textId="1154C494" w:rsidR="00D20A0B" w:rsidRDefault="00D20A0B" w:rsidP="00D43E74">
      <w:r w:rsidRPr="0083509D">
        <w:rPr>
          <w:b/>
          <w:bCs/>
        </w:rPr>
        <w:t>EDTA</w:t>
      </w:r>
      <w:r>
        <w:t xml:space="preserve"> </w:t>
      </w:r>
      <w:r w:rsidR="00A26C3D">
        <w:t xml:space="preserve">– </w:t>
      </w:r>
      <w:r w:rsidR="00DC4218" w:rsidRPr="00DC4218">
        <w:t>Ethylenediaminetetraacetic acid</w:t>
      </w:r>
    </w:p>
    <w:p w14:paraId="6FE121EF" w14:textId="16041E9D" w:rsidR="00DD02C4" w:rsidRDefault="00DD02C4" w:rsidP="00D43E74">
      <w:r w:rsidRPr="0083509D">
        <w:rPr>
          <w:b/>
          <w:bCs/>
        </w:rPr>
        <w:t>EIA</w:t>
      </w:r>
      <w:r>
        <w:t xml:space="preserve"> </w:t>
      </w:r>
      <w:r w:rsidR="00A26C3D">
        <w:t xml:space="preserve">– </w:t>
      </w:r>
      <w:r>
        <w:t xml:space="preserve">Enzyme </w:t>
      </w:r>
      <w:r w:rsidR="0083509D">
        <w:t>i</w:t>
      </w:r>
      <w:r>
        <w:t>mmunoassay</w:t>
      </w:r>
    </w:p>
    <w:p w14:paraId="0E7D548A" w14:textId="4A96542E" w:rsidR="00E1346E" w:rsidRDefault="00E1346E" w:rsidP="00D43E74">
      <w:r w:rsidRPr="0083509D">
        <w:rPr>
          <w:b/>
          <w:bCs/>
        </w:rPr>
        <w:t>ELISA</w:t>
      </w:r>
      <w:r>
        <w:t xml:space="preserve"> </w:t>
      </w:r>
      <w:r w:rsidR="00A26C3D">
        <w:t xml:space="preserve">– </w:t>
      </w:r>
      <w:r w:rsidR="0083509D">
        <w:t>E</w:t>
      </w:r>
      <w:r w:rsidR="00617E04">
        <w:t>nzyme linked immunosorbent assay</w:t>
      </w:r>
    </w:p>
    <w:p w14:paraId="2783354E" w14:textId="6A3F0E2D" w:rsidR="006A499C" w:rsidRDefault="006A499C" w:rsidP="00D43E74">
      <w:r w:rsidRPr="0083509D">
        <w:rPr>
          <w:b/>
          <w:bCs/>
        </w:rPr>
        <w:t>EUCAST</w:t>
      </w:r>
      <w:r>
        <w:t xml:space="preserve"> </w:t>
      </w:r>
      <w:r w:rsidR="00A26C3D">
        <w:t xml:space="preserve">– </w:t>
      </w:r>
      <w:r>
        <w:t xml:space="preserve">European Committee on Antimicrobial Susceptibility Testing </w:t>
      </w:r>
    </w:p>
    <w:p w14:paraId="71EE511E" w14:textId="5DE84727" w:rsidR="00D20A0B" w:rsidRDefault="006A499C" w:rsidP="00D43E74">
      <w:r w:rsidRPr="0083509D">
        <w:rPr>
          <w:b/>
          <w:bCs/>
        </w:rPr>
        <w:t>HI</w:t>
      </w:r>
      <w:r>
        <w:t xml:space="preserve"> </w:t>
      </w:r>
      <w:r w:rsidR="00A26C3D">
        <w:t xml:space="preserve">– </w:t>
      </w:r>
      <w:r w:rsidR="00D20A0B">
        <w:t xml:space="preserve">Haemagglutination </w:t>
      </w:r>
      <w:r>
        <w:t>i</w:t>
      </w:r>
      <w:r w:rsidR="00D20A0B">
        <w:t>nhibition</w:t>
      </w:r>
    </w:p>
    <w:p w14:paraId="385307D6" w14:textId="755DE735" w:rsidR="00C83210" w:rsidRDefault="00C83210" w:rsidP="00D43E74">
      <w:r w:rsidRPr="0083509D">
        <w:rPr>
          <w:b/>
          <w:bCs/>
        </w:rPr>
        <w:t>ICT</w:t>
      </w:r>
      <w:r>
        <w:t xml:space="preserve"> </w:t>
      </w:r>
      <w:r w:rsidR="00A26C3D">
        <w:t xml:space="preserve">– </w:t>
      </w:r>
      <w:r>
        <w:t>Immunochromatographic test</w:t>
      </w:r>
    </w:p>
    <w:p w14:paraId="6C2B4FB7" w14:textId="070BB877" w:rsidR="00D20A0B" w:rsidRDefault="00D20A0B" w:rsidP="00D43E74">
      <w:r w:rsidRPr="0083509D">
        <w:rPr>
          <w:b/>
          <w:bCs/>
        </w:rPr>
        <w:t>IFA</w:t>
      </w:r>
      <w:r>
        <w:t xml:space="preserve"> </w:t>
      </w:r>
      <w:r w:rsidR="00A26C3D">
        <w:t xml:space="preserve">– </w:t>
      </w:r>
      <w:r>
        <w:t xml:space="preserve">Immunofluorescent </w:t>
      </w:r>
      <w:r w:rsidR="006A499C">
        <w:t>a</w:t>
      </w:r>
      <w:r>
        <w:t>ntibody</w:t>
      </w:r>
    </w:p>
    <w:p w14:paraId="3296D531" w14:textId="717D2FF8" w:rsidR="00DD02C4" w:rsidRDefault="00DD02C4" w:rsidP="00D43E74">
      <w:r w:rsidRPr="0083509D">
        <w:rPr>
          <w:b/>
          <w:bCs/>
        </w:rPr>
        <w:t>IgA</w:t>
      </w:r>
      <w:r w:rsidR="00BE0113">
        <w:t xml:space="preserve"> </w:t>
      </w:r>
      <w:r w:rsidR="00A26C3D">
        <w:t xml:space="preserve">– </w:t>
      </w:r>
      <w:r w:rsidR="00BE0113" w:rsidRPr="00BE0113">
        <w:t xml:space="preserve">Immunoglobulin </w:t>
      </w:r>
      <w:r w:rsidR="00BE0113">
        <w:t>A</w:t>
      </w:r>
    </w:p>
    <w:p w14:paraId="44F3B881" w14:textId="7336B640" w:rsidR="00E1346E" w:rsidRDefault="00E1346E" w:rsidP="00D43E74">
      <w:r w:rsidRPr="0083509D">
        <w:rPr>
          <w:b/>
          <w:bCs/>
        </w:rPr>
        <w:lastRenderedPageBreak/>
        <w:t>IgG</w:t>
      </w:r>
      <w:r w:rsidR="00BE0113">
        <w:t xml:space="preserve"> </w:t>
      </w:r>
      <w:r w:rsidR="00A26C3D">
        <w:t xml:space="preserve">– </w:t>
      </w:r>
      <w:r w:rsidR="00BE0113" w:rsidRPr="00BE0113">
        <w:t xml:space="preserve">Immunoglobulin </w:t>
      </w:r>
      <w:r w:rsidR="00BE0113">
        <w:t>G</w:t>
      </w:r>
    </w:p>
    <w:p w14:paraId="112A6948" w14:textId="5F72A0FC" w:rsidR="00E1346E" w:rsidRDefault="00E1346E" w:rsidP="00D43E74">
      <w:r w:rsidRPr="0083509D">
        <w:rPr>
          <w:b/>
          <w:bCs/>
        </w:rPr>
        <w:t>IgM</w:t>
      </w:r>
      <w:r w:rsidR="00BE0113">
        <w:t xml:space="preserve"> </w:t>
      </w:r>
      <w:r w:rsidR="00A26C3D">
        <w:t xml:space="preserve">– </w:t>
      </w:r>
      <w:r w:rsidR="00BE0113" w:rsidRPr="00BE0113">
        <w:t>Immunoglobulin M</w:t>
      </w:r>
    </w:p>
    <w:p w14:paraId="35208E8F" w14:textId="48B4B20B" w:rsidR="00C83210" w:rsidRDefault="00C83210" w:rsidP="00D43E74">
      <w:r w:rsidRPr="0083509D">
        <w:rPr>
          <w:b/>
          <w:bCs/>
        </w:rPr>
        <w:t>IVD (device)</w:t>
      </w:r>
      <w:r>
        <w:t xml:space="preserve"> </w:t>
      </w:r>
      <w:r w:rsidR="00A26C3D">
        <w:t xml:space="preserve">– </w:t>
      </w:r>
      <w:r>
        <w:t>In vitro diagnostic medical device</w:t>
      </w:r>
    </w:p>
    <w:p w14:paraId="13D75391" w14:textId="4BF6DE28" w:rsidR="00D20A0B" w:rsidRDefault="00D20A0B" w:rsidP="00D43E74">
      <w:r w:rsidRPr="0083509D">
        <w:rPr>
          <w:b/>
          <w:bCs/>
        </w:rPr>
        <w:t>In vitro</w:t>
      </w:r>
      <w:r w:rsidR="006A499C" w:rsidRPr="0083509D">
        <w:rPr>
          <w:b/>
          <w:bCs/>
        </w:rPr>
        <w:t xml:space="preserve"> </w:t>
      </w:r>
      <w:r w:rsidR="00A26C3D">
        <w:t xml:space="preserve">– </w:t>
      </w:r>
      <w:r w:rsidR="006A499C" w:rsidRPr="006A499C">
        <w:t>performed in a test tube, culture dish, or elsewhere outside a living organism</w:t>
      </w:r>
    </w:p>
    <w:p w14:paraId="0CB469DF" w14:textId="1D67538D" w:rsidR="00D20A0B" w:rsidRDefault="00D20A0B" w:rsidP="00D43E74">
      <w:r w:rsidRPr="0083509D">
        <w:rPr>
          <w:b/>
          <w:bCs/>
        </w:rPr>
        <w:t>In vivo</w:t>
      </w:r>
      <w:r w:rsidR="006A499C" w:rsidRPr="0083509D">
        <w:rPr>
          <w:b/>
          <w:bCs/>
        </w:rPr>
        <w:t xml:space="preserve"> </w:t>
      </w:r>
      <w:r w:rsidR="00A26C3D">
        <w:t xml:space="preserve">– </w:t>
      </w:r>
      <w:r w:rsidR="006A499C" w:rsidRPr="006A499C">
        <w:t>performed or taking place in a living organism</w:t>
      </w:r>
    </w:p>
    <w:p w14:paraId="4BA620CC" w14:textId="3A43E318" w:rsidR="006A499C" w:rsidRDefault="006A499C" w:rsidP="00D43E74">
      <w:r w:rsidRPr="0083509D">
        <w:rPr>
          <w:b/>
          <w:bCs/>
        </w:rPr>
        <w:t>ITS</w:t>
      </w:r>
      <w:r>
        <w:t xml:space="preserve"> </w:t>
      </w:r>
      <w:r w:rsidR="00A26C3D">
        <w:t xml:space="preserve">– </w:t>
      </w:r>
      <w:r>
        <w:t>Inter-genic spacer region</w:t>
      </w:r>
    </w:p>
    <w:p w14:paraId="461F78EB" w14:textId="0C9FDD1A" w:rsidR="00BE0113" w:rsidRDefault="003A583C" w:rsidP="00D43E74">
      <w:r w:rsidRPr="0083509D">
        <w:rPr>
          <w:b/>
          <w:bCs/>
        </w:rPr>
        <w:t>LAMP</w:t>
      </w:r>
      <w:r>
        <w:t xml:space="preserve"> </w:t>
      </w:r>
      <w:r w:rsidR="00A26C3D">
        <w:t xml:space="preserve">– </w:t>
      </w:r>
      <w:r w:rsidR="00BE0113">
        <w:t>Loop-mediated isothermal amplification</w:t>
      </w:r>
      <w:r w:rsidR="008A0130">
        <w:t xml:space="preserve"> </w:t>
      </w:r>
    </w:p>
    <w:p w14:paraId="052F64FB" w14:textId="7AD0F5FC" w:rsidR="00DD02C4" w:rsidRDefault="00DD02C4" w:rsidP="00D43E74">
      <w:r w:rsidRPr="0083509D">
        <w:rPr>
          <w:b/>
          <w:bCs/>
        </w:rPr>
        <w:t>LPS</w:t>
      </w:r>
      <w:r>
        <w:t xml:space="preserve"> </w:t>
      </w:r>
      <w:r w:rsidR="00D20A0B">
        <w:t>–</w:t>
      </w:r>
      <w:r>
        <w:t xml:space="preserve"> </w:t>
      </w:r>
      <w:r w:rsidR="003A583C">
        <w:t>L</w:t>
      </w:r>
      <w:r>
        <w:t>ipopolysaccharide</w:t>
      </w:r>
    </w:p>
    <w:p w14:paraId="3D79C20D" w14:textId="65568CDF" w:rsidR="00C83210" w:rsidRDefault="00C83210" w:rsidP="00D43E74">
      <w:r w:rsidRPr="0083509D">
        <w:rPr>
          <w:b/>
          <w:bCs/>
        </w:rPr>
        <w:t>MALDI-TOF</w:t>
      </w:r>
      <w:r>
        <w:t xml:space="preserve"> </w:t>
      </w:r>
      <w:r w:rsidR="00A26C3D">
        <w:t xml:space="preserve">– </w:t>
      </w:r>
      <w:r>
        <w:t>Matrix-assisted laser desorption ioni</w:t>
      </w:r>
      <w:r w:rsidR="00BB603E">
        <w:t>s</w:t>
      </w:r>
      <w:r>
        <w:t xml:space="preserve">ation-time of flight </w:t>
      </w:r>
    </w:p>
    <w:p w14:paraId="44FFE129" w14:textId="27717D93" w:rsidR="006A499C" w:rsidRPr="007D0923" w:rsidRDefault="006A499C" w:rsidP="00D43E74">
      <w:r w:rsidRPr="0083509D">
        <w:rPr>
          <w:b/>
          <w:bCs/>
        </w:rPr>
        <w:t>MAT</w:t>
      </w:r>
      <w:r>
        <w:t xml:space="preserve"> </w:t>
      </w:r>
      <w:r w:rsidR="00A26C3D">
        <w:t xml:space="preserve">– </w:t>
      </w:r>
      <w:r>
        <w:t>Microscopic agglutination test</w:t>
      </w:r>
    </w:p>
    <w:p w14:paraId="045B7E10" w14:textId="7B415F27" w:rsidR="006A499C" w:rsidRDefault="00C83210" w:rsidP="00D43E74">
      <w:r w:rsidRPr="0083509D">
        <w:rPr>
          <w:b/>
          <w:bCs/>
        </w:rPr>
        <w:t>MDST</w:t>
      </w:r>
      <w:r>
        <w:t xml:space="preserve"> </w:t>
      </w:r>
      <w:r w:rsidR="00A26C3D">
        <w:t xml:space="preserve">– </w:t>
      </w:r>
      <w:r>
        <w:t>Molecular drug susceptibility testing</w:t>
      </w:r>
    </w:p>
    <w:p w14:paraId="1EDBCCBD" w14:textId="39803965" w:rsidR="00A26C3D" w:rsidRDefault="00A26C3D" w:rsidP="00D43E74">
      <w:r w:rsidRPr="00A26C3D">
        <w:rPr>
          <w:b/>
          <w:bCs/>
        </w:rPr>
        <w:t>MDR</w:t>
      </w:r>
      <w:r>
        <w:t xml:space="preserve"> – Multidrug resistant</w:t>
      </w:r>
    </w:p>
    <w:p w14:paraId="3C029B42" w14:textId="50B5C23C" w:rsidR="00C83210" w:rsidRDefault="00C83210" w:rsidP="00D43E74">
      <w:r w:rsidRPr="0083509D">
        <w:rPr>
          <w:b/>
          <w:bCs/>
        </w:rPr>
        <w:t>MIA</w:t>
      </w:r>
      <w:r>
        <w:t xml:space="preserve"> </w:t>
      </w:r>
      <w:r w:rsidR="00A26C3D">
        <w:t xml:space="preserve">– </w:t>
      </w:r>
      <w:r>
        <w:t>Microsphere immunoassay</w:t>
      </w:r>
    </w:p>
    <w:p w14:paraId="14B20A3A" w14:textId="6CFC7763" w:rsidR="00D20A0B" w:rsidRDefault="00D20A0B" w:rsidP="00D43E74">
      <w:r w:rsidRPr="0083509D">
        <w:rPr>
          <w:b/>
          <w:bCs/>
        </w:rPr>
        <w:t>MLST</w:t>
      </w:r>
      <w:r>
        <w:t xml:space="preserve"> </w:t>
      </w:r>
      <w:r w:rsidR="00A26C3D">
        <w:t xml:space="preserve">– </w:t>
      </w:r>
      <w:r w:rsidR="003A583C">
        <w:t>M</w:t>
      </w:r>
      <w:r>
        <w:t>ultilocus sequence typing</w:t>
      </w:r>
    </w:p>
    <w:p w14:paraId="3EFBC9FC" w14:textId="02A3CB60" w:rsidR="00DD02C4" w:rsidRDefault="00DD02C4" w:rsidP="00D43E74">
      <w:r w:rsidRPr="0083509D">
        <w:rPr>
          <w:b/>
          <w:bCs/>
        </w:rPr>
        <w:t>NAAT</w:t>
      </w:r>
      <w:r>
        <w:t xml:space="preserve"> </w:t>
      </w:r>
      <w:r w:rsidR="00A26C3D">
        <w:t xml:space="preserve">– </w:t>
      </w:r>
      <w:r>
        <w:t>Nucleic acid amplification test/ing</w:t>
      </w:r>
    </w:p>
    <w:p w14:paraId="0A85F343" w14:textId="1E26C072" w:rsidR="00E1346E" w:rsidRDefault="00E1346E" w:rsidP="00D43E74">
      <w:r w:rsidRPr="0083509D">
        <w:rPr>
          <w:b/>
          <w:bCs/>
        </w:rPr>
        <w:t>NATA</w:t>
      </w:r>
      <w:r>
        <w:t xml:space="preserve"> - National Association of Testing Authorities</w:t>
      </w:r>
      <w:r w:rsidR="00BF5A7B">
        <w:t>, Australia</w:t>
      </w:r>
    </w:p>
    <w:p w14:paraId="46A272E6" w14:textId="29A201FB" w:rsidR="00BE0113" w:rsidRDefault="00BE0113" w:rsidP="00D43E74">
      <w:r w:rsidRPr="0083509D">
        <w:rPr>
          <w:b/>
          <w:bCs/>
        </w:rPr>
        <w:t>NGS</w:t>
      </w:r>
      <w:r>
        <w:t xml:space="preserve"> </w:t>
      </w:r>
      <w:r w:rsidR="00A26C3D">
        <w:t xml:space="preserve">– </w:t>
      </w:r>
      <w:r w:rsidR="003A583C">
        <w:t>N</w:t>
      </w:r>
      <w:r>
        <w:t>ext generation sequencing</w:t>
      </w:r>
    </w:p>
    <w:p w14:paraId="1D223DAB" w14:textId="4C120496" w:rsidR="0083509D" w:rsidRDefault="00DD02C4" w:rsidP="00D43E74">
      <w:r w:rsidRPr="0083509D">
        <w:rPr>
          <w:b/>
          <w:bCs/>
        </w:rPr>
        <w:t>NRL</w:t>
      </w:r>
      <w:r w:rsidR="00DC4218">
        <w:t xml:space="preserve"> </w:t>
      </w:r>
      <w:r w:rsidR="00A26C3D">
        <w:t xml:space="preserve">– </w:t>
      </w:r>
      <w:r w:rsidR="00DC4218">
        <w:t>National Serology Reference Laboratory</w:t>
      </w:r>
    </w:p>
    <w:p w14:paraId="769F9354" w14:textId="3947AFB2" w:rsidR="00E1346E" w:rsidRDefault="00E1346E" w:rsidP="00D43E74">
      <w:r w:rsidRPr="0083509D">
        <w:rPr>
          <w:b/>
          <w:bCs/>
        </w:rPr>
        <w:t>PCR</w:t>
      </w:r>
      <w:r w:rsidR="00DD02C4">
        <w:t xml:space="preserve"> </w:t>
      </w:r>
      <w:r w:rsidR="00A26C3D">
        <w:t xml:space="preserve">– </w:t>
      </w:r>
      <w:r w:rsidR="00DD02C4">
        <w:t xml:space="preserve">Polymerase </w:t>
      </w:r>
      <w:r w:rsidR="0083509D">
        <w:t>c</w:t>
      </w:r>
      <w:r w:rsidR="00DD02C4">
        <w:t xml:space="preserve">hain </w:t>
      </w:r>
      <w:r w:rsidR="0083509D">
        <w:t>r</w:t>
      </w:r>
      <w:r w:rsidR="00DD02C4">
        <w:t>eact</w:t>
      </w:r>
      <w:r w:rsidR="00DC4218">
        <w:t>i</w:t>
      </w:r>
      <w:r w:rsidR="00DD02C4">
        <w:t>on</w:t>
      </w:r>
    </w:p>
    <w:p w14:paraId="78A91FE9" w14:textId="7258648D" w:rsidR="00DD02C4" w:rsidRDefault="00DD02C4" w:rsidP="00D43E74">
      <w:r w:rsidRPr="0083509D">
        <w:rPr>
          <w:b/>
          <w:bCs/>
        </w:rPr>
        <w:t>PC2</w:t>
      </w:r>
      <w:r w:rsidR="006A499C" w:rsidRPr="0083509D">
        <w:rPr>
          <w:b/>
          <w:bCs/>
        </w:rPr>
        <w:t xml:space="preserve"> </w:t>
      </w:r>
      <w:r w:rsidR="00BF5A7B">
        <w:rPr>
          <w:b/>
          <w:bCs/>
        </w:rPr>
        <w:t>laboratory</w:t>
      </w:r>
      <w:r w:rsidR="006A499C">
        <w:t xml:space="preserve"> </w:t>
      </w:r>
      <w:r w:rsidR="00A26C3D">
        <w:t xml:space="preserve">– </w:t>
      </w:r>
      <w:r w:rsidR="006A499C" w:rsidRPr="006A499C">
        <w:t xml:space="preserve">Physical </w:t>
      </w:r>
      <w:r w:rsidR="0083509D">
        <w:t>c</w:t>
      </w:r>
      <w:r w:rsidR="006A499C" w:rsidRPr="006A499C">
        <w:t xml:space="preserve">ontainment </w:t>
      </w:r>
      <w:r w:rsidR="0083509D">
        <w:t>l</w:t>
      </w:r>
      <w:r w:rsidR="006A499C" w:rsidRPr="006A499C">
        <w:t>evel 2</w:t>
      </w:r>
      <w:r w:rsidR="006A499C">
        <w:t xml:space="preserve"> laboratory </w:t>
      </w:r>
    </w:p>
    <w:p w14:paraId="41C6F32F" w14:textId="7B31A0A7" w:rsidR="00DD02C4" w:rsidRDefault="00DD02C4" w:rsidP="00D43E74">
      <w:r w:rsidRPr="0083509D">
        <w:rPr>
          <w:b/>
          <w:bCs/>
        </w:rPr>
        <w:t>PC3</w:t>
      </w:r>
      <w:r w:rsidR="006A499C" w:rsidRPr="0083509D">
        <w:rPr>
          <w:b/>
          <w:bCs/>
        </w:rPr>
        <w:t xml:space="preserve"> </w:t>
      </w:r>
      <w:r w:rsidR="00BF5A7B">
        <w:rPr>
          <w:b/>
          <w:bCs/>
        </w:rPr>
        <w:t>laboratory</w:t>
      </w:r>
      <w:r w:rsidR="00BF5A7B">
        <w:t xml:space="preserve"> </w:t>
      </w:r>
      <w:r w:rsidR="00A26C3D">
        <w:t xml:space="preserve">– </w:t>
      </w:r>
      <w:r w:rsidR="006A499C" w:rsidRPr="006A499C">
        <w:t xml:space="preserve">Physical </w:t>
      </w:r>
      <w:r w:rsidR="0083509D">
        <w:t>c</w:t>
      </w:r>
      <w:r w:rsidR="006A499C" w:rsidRPr="006A499C">
        <w:t xml:space="preserve">ontainment </w:t>
      </w:r>
      <w:r w:rsidR="0083509D">
        <w:t>l</w:t>
      </w:r>
      <w:r w:rsidR="006A499C" w:rsidRPr="006A499C">
        <w:t xml:space="preserve">evel </w:t>
      </w:r>
      <w:r w:rsidR="006A499C">
        <w:t>3 laboratory</w:t>
      </w:r>
    </w:p>
    <w:p w14:paraId="0FCB7B3E" w14:textId="17B2C3BA" w:rsidR="00DC4218" w:rsidRDefault="00DC4218" w:rsidP="00D43E74">
      <w:r w:rsidRPr="0083509D">
        <w:rPr>
          <w:b/>
          <w:bCs/>
        </w:rPr>
        <w:t xml:space="preserve">PC4 </w:t>
      </w:r>
      <w:r w:rsidR="00BF5A7B">
        <w:rPr>
          <w:b/>
          <w:bCs/>
        </w:rPr>
        <w:t xml:space="preserve">laboratory </w:t>
      </w:r>
      <w:r w:rsidR="00A26C3D">
        <w:t xml:space="preserve">– </w:t>
      </w:r>
      <w:r w:rsidR="006A499C" w:rsidRPr="006A499C">
        <w:t xml:space="preserve">Physical </w:t>
      </w:r>
      <w:r w:rsidR="0083509D">
        <w:t>c</w:t>
      </w:r>
      <w:r w:rsidR="006A499C" w:rsidRPr="006A499C">
        <w:t xml:space="preserve">ontainment </w:t>
      </w:r>
      <w:r w:rsidR="0083509D">
        <w:t>l</w:t>
      </w:r>
      <w:r w:rsidR="006A499C" w:rsidRPr="006A499C">
        <w:t xml:space="preserve">evel </w:t>
      </w:r>
      <w:r w:rsidR="006A499C">
        <w:t>4</w:t>
      </w:r>
      <w:r w:rsidR="0083509D">
        <w:t xml:space="preserve"> </w:t>
      </w:r>
      <w:r w:rsidR="006A499C">
        <w:t>laboratory</w:t>
      </w:r>
    </w:p>
    <w:p w14:paraId="34CC3B7B" w14:textId="05E70585" w:rsidR="0083509D" w:rsidRDefault="0083509D" w:rsidP="00D43E74">
      <w:r w:rsidRPr="0083509D">
        <w:rPr>
          <w:b/>
          <w:bCs/>
        </w:rPr>
        <w:t>PFGE</w:t>
      </w:r>
      <w:r>
        <w:t xml:space="preserve"> </w:t>
      </w:r>
      <w:r w:rsidR="00A26C3D">
        <w:t xml:space="preserve">– </w:t>
      </w:r>
      <w:r>
        <w:t>Pulsed field gel electrophoresis</w:t>
      </w:r>
    </w:p>
    <w:p w14:paraId="58099713" w14:textId="3308F1D9" w:rsidR="00DD02C4" w:rsidRDefault="00DD02C4" w:rsidP="00D43E74">
      <w:r w:rsidRPr="0083509D">
        <w:rPr>
          <w:b/>
          <w:bCs/>
        </w:rPr>
        <w:lastRenderedPageBreak/>
        <w:t>POC</w:t>
      </w:r>
      <w:r>
        <w:t xml:space="preserve"> – </w:t>
      </w:r>
      <w:r w:rsidR="003A583C">
        <w:t>Point-of-care</w:t>
      </w:r>
    </w:p>
    <w:p w14:paraId="308262ED" w14:textId="77777777" w:rsidR="0083509D" w:rsidRDefault="0083509D" w:rsidP="00D43E74">
      <w:r w:rsidRPr="0083509D">
        <w:rPr>
          <w:b/>
          <w:bCs/>
        </w:rPr>
        <w:t>QAP</w:t>
      </w:r>
      <w:r>
        <w:t xml:space="preserve"> – Quality assurance program</w:t>
      </w:r>
    </w:p>
    <w:p w14:paraId="7932E4D9" w14:textId="1EF09361" w:rsidR="0083509D" w:rsidRDefault="0083509D" w:rsidP="00D43E74">
      <w:r w:rsidRPr="0083509D">
        <w:rPr>
          <w:b/>
          <w:bCs/>
        </w:rPr>
        <w:t>QC</w:t>
      </w:r>
      <w:r>
        <w:t xml:space="preserve"> – Quality control</w:t>
      </w:r>
    </w:p>
    <w:p w14:paraId="4ACA97B5" w14:textId="68B7DB35" w:rsidR="0083509D" w:rsidRDefault="0083509D" w:rsidP="00D43E74">
      <w:r w:rsidRPr="0083509D">
        <w:rPr>
          <w:b/>
          <w:bCs/>
        </w:rPr>
        <w:t>RAPD</w:t>
      </w:r>
      <w:r>
        <w:t xml:space="preserve"> </w:t>
      </w:r>
      <w:r w:rsidR="00A26C3D">
        <w:t xml:space="preserve">– </w:t>
      </w:r>
      <w:r>
        <w:t xml:space="preserve">Random amplified polymorphic DNA </w:t>
      </w:r>
    </w:p>
    <w:p w14:paraId="0EB82AC9" w14:textId="5EF2366B" w:rsidR="00DD02C4" w:rsidRDefault="00DD02C4" w:rsidP="00D43E74">
      <w:r w:rsidRPr="0083509D">
        <w:rPr>
          <w:b/>
          <w:bCs/>
        </w:rPr>
        <w:t>RCPA</w:t>
      </w:r>
      <w:r>
        <w:t xml:space="preserve"> </w:t>
      </w:r>
      <w:r w:rsidR="00A26C3D">
        <w:t xml:space="preserve">– </w:t>
      </w:r>
      <w:r w:rsidR="00D20A0B">
        <w:t>Royal College of Pathologists of Australasia</w:t>
      </w:r>
    </w:p>
    <w:p w14:paraId="6C35BE0A" w14:textId="3EA70C5C" w:rsidR="0083509D" w:rsidRDefault="0083509D" w:rsidP="00D43E74">
      <w:r w:rsidRPr="0083509D">
        <w:rPr>
          <w:b/>
          <w:bCs/>
        </w:rPr>
        <w:t>RFLP</w:t>
      </w:r>
      <w:r>
        <w:t xml:space="preserve"> </w:t>
      </w:r>
      <w:r w:rsidR="00A26C3D">
        <w:t xml:space="preserve">– </w:t>
      </w:r>
      <w:r>
        <w:t>Restriction fragment length polymorphism</w:t>
      </w:r>
    </w:p>
    <w:p w14:paraId="3E7861B9" w14:textId="75803399" w:rsidR="00E1346E" w:rsidRDefault="00E1346E" w:rsidP="00D43E74">
      <w:r w:rsidRPr="0083509D">
        <w:rPr>
          <w:b/>
          <w:bCs/>
        </w:rPr>
        <w:t>RNA</w:t>
      </w:r>
      <w:r w:rsidR="00DD02C4">
        <w:t xml:space="preserve"> </w:t>
      </w:r>
      <w:r w:rsidR="00A26C3D">
        <w:t xml:space="preserve">– </w:t>
      </w:r>
      <w:r w:rsidR="003A583C">
        <w:t>R</w:t>
      </w:r>
      <w:r w:rsidR="00DD02C4">
        <w:t>ibonucleic acid</w:t>
      </w:r>
    </w:p>
    <w:p w14:paraId="6AEDB076" w14:textId="4BB3D252" w:rsidR="0083509D" w:rsidRDefault="0083509D" w:rsidP="00D43E74">
      <w:r w:rsidRPr="0083509D">
        <w:rPr>
          <w:b/>
          <w:bCs/>
        </w:rPr>
        <w:t>RT</w:t>
      </w:r>
      <w:r>
        <w:t xml:space="preserve"> </w:t>
      </w:r>
      <w:r w:rsidR="00A26C3D">
        <w:t xml:space="preserve">– </w:t>
      </w:r>
      <w:r>
        <w:t xml:space="preserve">Reverse transcriptase </w:t>
      </w:r>
    </w:p>
    <w:p w14:paraId="37A0BD6E" w14:textId="42614B12" w:rsidR="00E1346E" w:rsidRDefault="00E1346E" w:rsidP="00D43E74">
      <w:r w:rsidRPr="0083509D">
        <w:rPr>
          <w:b/>
          <w:bCs/>
        </w:rPr>
        <w:t>RT-PCR</w:t>
      </w:r>
      <w:r w:rsidR="00BE0113">
        <w:t xml:space="preserve"> </w:t>
      </w:r>
      <w:r w:rsidR="00A26C3D">
        <w:t xml:space="preserve">– </w:t>
      </w:r>
      <w:r w:rsidR="003A583C">
        <w:t>R</w:t>
      </w:r>
      <w:r w:rsidR="00BE0113">
        <w:t>everse transcription polymerase chain reaction</w:t>
      </w:r>
    </w:p>
    <w:p w14:paraId="53BE9BD0" w14:textId="74C635C1" w:rsidR="00C83210" w:rsidRDefault="00C83210" w:rsidP="00D43E74">
      <w:r w:rsidRPr="0083509D">
        <w:rPr>
          <w:b/>
          <w:bCs/>
        </w:rPr>
        <w:t>SBT</w:t>
      </w:r>
      <w:r>
        <w:t xml:space="preserve"> </w:t>
      </w:r>
      <w:r w:rsidR="00A26C3D">
        <w:t xml:space="preserve">– </w:t>
      </w:r>
      <w:r>
        <w:t>Sequence based typing</w:t>
      </w:r>
    </w:p>
    <w:p w14:paraId="12615D78" w14:textId="0FD5CCFC" w:rsidR="006A499C" w:rsidRDefault="006A499C" w:rsidP="00D43E74">
      <w:r w:rsidRPr="0083509D">
        <w:rPr>
          <w:b/>
          <w:bCs/>
        </w:rPr>
        <w:t>Serotype</w:t>
      </w:r>
      <w:r>
        <w:t xml:space="preserve"> –</w:t>
      </w:r>
      <w:r w:rsidR="00A26C3D">
        <w:t xml:space="preserve"> Pathogens</w:t>
      </w:r>
      <w:r w:rsidRPr="006A499C">
        <w:t xml:space="preserve"> of the same species that are antigenically different</w:t>
      </w:r>
    </w:p>
    <w:p w14:paraId="09B365F0" w14:textId="485653DD" w:rsidR="00C83210" w:rsidRDefault="00C83210" w:rsidP="00D43E74">
      <w:r w:rsidRPr="0083509D">
        <w:rPr>
          <w:b/>
          <w:bCs/>
        </w:rPr>
        <w:t>SNT</w:t>
      </w:r>
      <w:r>
        <w:t xml:space="preserve"> </w:t>
      </w:r>
      <w:r w:rsidR="00A26C3D">
        <w:t>–</w:t>
      </w:r>
      <w:r>
        <w:t xml:space="preserve"> Serum neutrali</w:t>
      </w:r>
      <w:r w:rsidR="00BB603E">
        <w:t>s</w:t>
      </w:r>
      <w:r>
        <w:t>ation</w:t>
      </w:r>
    </w:p>
    <w:p w14:paraId="7D184C64" w14:textId="70A6D74C" w:rsidR="00E1346E" w:rsidRDefault="00E1346E" w:rsidP="00D43E74">
      <w:r w:rsidRPr="0083509D">
        <w:rPr>
          <w:b/>
          <w:bCs/>
        </w:rPr>
        <w:t>SSBA</w:t>
      </w:r>
      <w:r>
        <w:t xml:space="preserve"> </w:t>
      </w:r>
      <w:r w:rsidR="00A26C3D">
        <w:t xml:space="preserve">– </w:t>
      </w:r>
      <w:r>
        <w:t xml:space="preserve">Security </w:t>
      </w:r>
      <w:r w:rsidR="0083509D">
        <w:t>s</w:t>
      </w:r>
      <w:r>
        <w:t xml:space="preserve">ensitive </w:t>
      </w:r>
      <w:r w:rsidR="0083509D">
        <w:t>b</w:t>
      </w:r>
      <w:r>
        <w:t xml:space="preserve">iological </w:t>
      </w:r>
      <w:r w:rsidR="0083509D">
        <w:t>a</w:t>
      </w:r>
      <w:r>
        <w:t>gent</w:t>
      </w:r>
    </w:p>
    <w:p w14:paraId="0C2FE9C8" w14:textId="689DE386" w:rsidR="00DD02C4" w:rsidRDefault="00DD02C4" w:rsidP="00D43E74">
      <w:r w:rsidRPr="0083509D">
        <w:rPr>
          <w:b/>
          <w:bCs/>
        </w:rPr>
        <w:t>STI</w:t>
      </w:r>
      <w:r>
        <w:t xml:space="preserve"> </w:t>
      </w:r>
      <w:r w:rsidR="00A26C3D">
        <w:t xml:space="preserve">– </w:t>
      </w:r>
      <w:r w:rsidR="003A583C">
        <w:t>S</w:t>
      </w:r>
      <w:r>
        <w:t>exually transmitted infection</w:t>
      </w:r>
    </w:p>
    <w:p w14:paraId="6E06593B" w14:textId="6EC50546" w:rsidR="006A499C" w:rsidRDefault="006A499C" w:rsidP="00D43E74">
      <w:r w:rsidRPr="0083509D">
        <w:rPr>
          <w:b/>
          <w:bCs/>
        </w:rPr>
        <w:t>Strain</w:t>
      </w:r>
      <w:r>
        <w:t xml:space="preserve"> </w:t>
      </w:r>
      <w:r w:rsidR="00A26C3D">
        <w:t xml:space="preserve">– </w:t>
      </w:r>
      <w:r w:rsidR="0083509D">
        <w:t>V</w:t>
      </w:r>
      <w:r w:rsidRPr="006A499C">
        <w:t>ariant that possesses unique and stable phenotypic characteristics</w:t>
      </w:r>
    </w:p>
    <w:p w14:paraId="703CB025" w14:textId="15C603D0" w:rsidR="00C83210" w:rsidRDefault="00C83210" w:rsidP="00D43E74">
      <w:r w:rsidRPr="0083509D">
        <w:rPr>
          <w:b/>
          <w:bCs/>
        </w:rPr>
        <w:t>SQAP</w:t>
      </w:r>
      <w:r>
        <w:t xml:space="preserve"> </w:t>
      </w:r>
      <w:r w:rsidR="00A26C3D">
        <w:t xml:space="preserve">– </w:t>
      </w:r>
      <w:r>
        <w:t>Serology quality assurance program</w:t>
      </w:r>
    </w:p>
    <w:p w14:paraId="52864775" w14:textId="018E5D68" w:rsidR="0083509D" w:rsidRDefault="0083509D" w:rsidP="00D43E74">
      <w:r w:rsidRPr="0083509D">
        <w:rPr>
          <w:b/>
          <w:bCs/>
        </w:rPr>
        <w:t>Test sensitivity</w:t>
      </w:r>
      <w:r w:rsidRPr="003A583C">
        <w:t xml:space="preserve"> </w:t>
      </w:r>
      <w:r w:rsidR="00A26C3D">
        <w:t xml:space="preserve">– </w:t>
      </w:r>
      <w:r>
        <w:t>A</w:t>
      </w:r>
      <w:r w:rsidRPr="003A583C">
        <w:t>bility of a test to correctly identify patients with a diseas</w:t>
      </w:r>
      <w:r>
        <w:t>e</w:t>
      </w:r>
    </w:p>
    <w:p w14:paraId="5DCB1234" w14:textId="5BE5B3B2" w:rsidR="0083509D" w:rsidRDefault="0083509D" w:rsidP="00D43E74">
      <w:r w:rsidRPr="0083509D">
        <w:rPr>
          <w:b/>
          <w:bCs/>
        </w:rPr>
        <w:t>Test specificity</w:t>
      </w:r>
      <w:r>
        <w:t xml:space="preserve"> </w:t>
      </w:r>
      <w:r w:rsidR="00A26C3D">
        <w:t xml:space="preserve">– </w:t>
      </w:r>
      <w:r>
        <w:t>A</w:t>
      </w:r>
      <w:r w:rsidRPr="003A583C">
        <w:t>bility of a test to correctly identify people without the disease</w:t>
      </w:r>
    </w:p>
    <w:p w14:paraId="3650C5EF" w14:textId="23BDBA31" w:rsidR="00D20A0B" w:rsidRDefault="00D20A0B" w:rsidP="00D43E74">
      <w:r w:rsidRPr="0083509D">
        <w:rPr>
          <w:b/>
          <w:bCs/>
        </w:rPr>
        <w:t>WGS</w:t>
      </w:r>
      <w:r>
        <w:t xml:space="preserve"> </w:t>
      </w:r>
      <w:r w:rsidR="00A26C3D">
        <w:t xml:space="preserve">– </w:t>
      </w:r>
      <w:r>
        <w:t>Whole genome sequencing</w:t>
      </w:r>
    </w:p>
    <w:p w14:paraId="7EB29846" w14:textId="14A1D57C" w:rsidR="00E1346E" w:rsidRDefault="00E1346E" w:rsidP="00D43E74">
      <w:r w:rsidRPr="0083509D">
        <w:rPr>
          <w:b/>
          <w:bCs/>
        </w:rPr>
        <w:t>WHO</w:t>
      </w:r>
      <w:r w:rsidR="00D20A0B">
        <w:t xml:space="preserve"> </w:t>
      </w:r>
      <w:r w:rsidR="00A26C3D">
        <w:t xml:space="preserve">– </w:t>
      </w:r>
      <w:r w:rsidR="00D20A0B">
        <w:t>World Health Organi</w:t>
      </w:r>
      <w:r w:rsidR="00BF5A7B">
        <w:t>z</w:t>
      </w:r>
      <w:r w:rsidR="00D20A0B">
        <w:t>ation</w:t>
      </w:r>
    </w:p>
    <w:p w14:paraId="73905932" w14:textId="7D5560EB" w:rsidR="0083509D" w:rsidRDefault="0083509D" w:rsidP="00D43E74">
      <w:r w:rsidRPr="0083509D">
        <w:rPr>
          <w:b/>
          <w:bCs/>
        </w:rPr>
        <w:t>WHO CC</w:t>
      </w:r>
      <w:r>
        <w:t xml:space="preserve"> </w:t>
      </w:r>
      <w:r w:rsidR="00A26C3D">
        <w:t xml:space="preserve">– </w:t>
      </w:r>
      <w:r>
        <w:t>WHO Collaborating Centre</w:t>
      </w:r>
    </w:p>
    <w:p w14:paraId="7C1BCFB7" w14:textId="2C4EA70D" w:rsidR="00617E04" w:rsidRDefault="00A26C3D" w:rsidP="006F349D">
      <w:r w:rsidRPr="00A26C3D">
        <w:rPr>
          <w:b/>
          <w:bCs/>
        </w:rPr>
        <w:t>XDR</w:t>
      </w:r>
      <w:r>
        <w:t xml:space="preserve"> – </w:t>
      </w:r>
      <w:r w:rsidRPr="00A26C3D">
        <w:t>Extensive</w:t>
      </w:r>
      <w:r>
        <w:t>ly</w:t>
      </w:r>
      <w:r w:rsidRPr="00A26C3D">
        <w:t xml:space="preserve"> drug resistan</w:t>
      </w:r>
      <w:r>
        <w:t xml:space="preserve">t </w:t>
      </w:r>
    </w:p>
    <w:sectPr w:rsidR="00617E04" w:rsidSect="00AE5C18">
      <w:footerReference w:type="default" r:id="rId11"/>
      <w:headerReference w:type="first" r:id="rId12"/>
      <w:pgSz w:w="11907" w:h="16840" w:code="9"/>
      <w:pgMar w:top="1440" w:right="1440" w:bottom="1440" w:left="1440" w:header="680" w:footer="457" w:gutter="0"/>
      <w:paperSrc w:first="2" w:other="2"/>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B2363A3" w14:textId="77777777" w:rsidR="00FD3CEE" w:rsidRDefault="00FD3CEE" w:rsidP="00A53F74">
      <w:r>
        <w:separator/>
      </w:r>
    </w:p>
    <w:p w14:paraId="57B23C7B" w14:textId="77777777" w:rsidR="00FD3CEE" w:rsidRDefault="00FD3CEE" w:rsidP="00A53F74"/>
  </w:endnote>
  <w:endnote w:type="continuationSeparator" w:id="0">
    <w:p w14:paraId="50FAB860" w14:textId="77777777" w:rsidR="00FD3CEE" w:rsidRDefault="00FD3CEE" w:rsidP="00A53F74">
      <w:r>
        <w:continuationSeparator/>
      </w:r>
    </w:p>
    <w:p w14:paraId="3D8016F6" w14:textId="77777777" w:rsidR="00FD3CEE" w:rsidRDefault="00FD3CEE" w:rsidP="00A53F7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Helvetica">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aramond">
    <w:panose1 w:val="02020404030301010803"/>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41599424"/>
      <w:docPartObj>
        <w:docPartGallery w:val="Page Numbers (Bottom of Page)"/>
        <w:docPartUnique/>
      </w:docPartObj>
    </w:sdtPr>
    <w:sdtEndPr>
      <w:rPr>
        <w:rFonts w:ascii="Arial" w:hAnsi="Arial" w:cs="Arial"/>
        <w:sz w:val="18"/>
        <w:szCs w:val="16"/>
      </w:rPr>
    </w:sdtEndPr>
    <w:sdtContent>
      <w:sdt>
        <w:sdtPr>
          <w:rPr>
            <w:rFonts w:ascii="Arial" w:hAnsi="Arial" w:cs="Arial"/>
            <w:sz w:val="18"/>
            <w:szCs w:val="16"/>
          </w:rPr>
          <w:id w:val="-1769616900"/>
          <w:docPartObj>
            <w:docPartGallery w:val="Page Numbers (Top of Page)"/>
            <w:docPartUnique/>
          </w:docPartObj>
        </w:sdtPr>
        <w:sdtContent>
          <w:p w14:paraId="638C4AB6" w14:textId="75327239" w:rsidR="0082092D" w:rsidRPr="00AE5C18" w:rsidRDefault="0082092D" w:rsidP="00A53F74">
            <w:pPr>
              <w:pStyle w:val="Footer"/>
              <w:rPr>
                <w:rFonts w:ascii="Arial" w:hAnsi="Arial" w:cs="Arial"/>
                <w:sz w:val="18"/>
                <w:szCs w:val="16"/>
              </w:rPr>
            </w:pPr>
            <w:r w:rsidRPr="00AE5C18">
              <w:rPr>
                <w:rFonts w:ascii="Arial" w:hAnsi="Arial" w:cs="Arial"/>
                <w:sz w:val="18"/>
                <w:szCs w:val="16"/>
              </w:rPr>
              <w:t xml:space="preserve">Page </w:t>
            </w:r>
            <w:r w:rsidRPr="00AE5C18">
              <w:rPr>
                <w:rFonts w:ascii="Arial" w:hAnsi="Arial" w:cs="Arial"/>
                <w:sz w:val="18"/>
                <w:szCs w:val="16"/>
              </w:rPr>
              <w:fldChar w:fldCharType="begin"/>
            </w:r>
            <w:r w:rsidRPr="00AE5C18">
              <w:rPr>
                <w:rFonts w:ascii="Arial" w:hAnsi="Arial" w:cs="Arial"/>
                <w:sz w:val="18"/>
                <w:szCs w:val="16"/>
              </w:rPr>
              <w:instrText xml:space="preserve"> PAGE </w:instrText>
            </w:r>
            <w:r w:rsidRPr="00AE5C18">
              <w:rPr>
                <w:rFonts w:ascii="Arial" w:hAnsi="Arial" w:cs="Arial"/>
                <w:sz w:val="18"/>
                <w:szCs w:val="16"/>
              </w:rPr>
              <w:fldChar w:fldCharType="separate"/>
            </w:r>
            <w:r w:rsidR="00B76FAF">
              <w:rPr>
                <w:rFonts w:ascii="Arial" w:hAnsi="Arial" w:cs="Arial"/>
                <w:noProof/>
                <w:sz w:val="18"/>
                <w:szCs w:val="16"/>
              </w:rPr>
              <w:t>8</w:t>
            </w:r>
            <w:r w:rsidRPr="00AE5C18">
              <w:rPr>
                <w:rFonts w:ascii="Arial" w:hAnsi="Arial" w:cs="Arial"/>
                <w:sz w:val="18"/>
                <w:szCs w:val="16"/>
              </w:rPr>
              <w:fldChar w:fldCharType="end"/>
            </w:r>
            <w:r w:rsidRPr="00AE5C18">
              <w:rPr>
                <w:rFonts w:ascii="Arial" w:hAnsi="Arial" w:cs="Arial"/>
                <w:sz w:val="18"/>
                <w:szCs w:val="16"/>
              </w:rPr>
              <w:t xml:space="preserve"> of </w:t>
            </w:r>
            <w:r w:rsidRPr="00AE5C18">
              <w:rPr>
                <w:rFonts w:ascii="Arial" w:hAnsi="Arial" w:cs="Arial"/>
                <w:sz w:val="18"/>
                <w:szCs w:val="16"/>
              </w:rPr>
              <w:fldChar w:fldCharType="begin"/>
            </w:r>
            <w:r w:rsidRPr="00AE5C18">
              <w:rPr>
                <w:rFonts w:ascii="Arial" w:hAnsi="Arial" w:cs="Arial"/>
                <w:sz w:val="18"/>
                <w:szCs w:val="16"/>
              </w:rPr>
              <w:instrText xml:space="preserve"> NUMPAGES  </w:instrText>
            </w:r>
            <w:r w:rsidRPr="00AE5C18">
              <w:rPr>
                <w:rFonts w:ascii="Arial" w:hAnsi="Arial" w:cs="Arial"/>
                <w:sz w:val="18"/>
                <w:szCs w:val="16"/>
              </w:rPr>
              <w:fldChar w:fldCharType="separate"/>
            </w:r>
            <w:r w:rsidR="00B76FAF">
              <w:rPr>
                <w:rFonts w:ascii="Arial" w:hAnsi="Arial" w:cs="Arial"/>
                <w:noProof/>
                <w:sz w:val="18"/>
                <w:szCs w:val="16"/>
              </w:rPr>
              <w:t>21</w:t>
            </w:r>
            <w:r w:rsidRPr="00AE5C18">
              <w:rPr>
                <w:rFonts w:ascii="Arial" w:hAnsi="Arial" w:cs="Arial"/>
                <w:sz w:val="18"/>
                <w:szCs w:val="16"/>
              </w:rPr>
              <w:fldChar w:fldCharType="end"/>
            </w:r>
          </w:p>
        </w:sdtContent>
      </w:sdt>
    </w:sdtContent>
  </w:sdt>
  <w:p w14:paraId="59C91BA3" w14:textId="55CDED85" w:rsidR="0082092D" w:rsidRPr="00AE5C18" w:rsidRDefault="0080470A" w:rsidP="00AE5C18">
    <w:pPr>
      <w:pStyle w:val="Footer"/>
      <w:rPr>
        <w:rFonts w:ascii="Arial" w:hAnsi="Arial" w:cs="Arial"/>
        <w:sz w:val="18"/>
        <w:szCs w:val="16"/>
      </w:rPr>
    </w:pPr>
    <w:r>
      <w:rPr>
        <w:rFonts w:ascii="Arial" w:hAnsi="Arial" w:cs="Arial"/>
        <w:sz w:val="18"/>
        <w:szCs w:val="16"/>
      </w:rPr>
      <w:t>Leprosy</w:t>
    </w:r>
    <w:r w:rsidR="0082092D" w:rsidRPr="00AE5C18">
      <w:rPr>
        <w:rFonts w:ascii="Arial" w:hAnsi="Arial" w:cs="Arial"/>
        <w:sz w:val="18"/>
        <w:szCs w:val="16"/>
      </w:rPr>
      <w:t xml:space="preserve"> – Laboratory case definition – Version </w:t>
    </w:r>
    <w:r>
      <w:rPr>
        <w:rFonts w:ascii="Arial" w:hAnsi="Arial" w:cs="Arial"/>
        <w:sz w:val="18"/>
        <w:szCs w:val="16"/>
      </w:rPr>
      <w:t>1.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128B533" w14:textId="77777777" w:rsidR="00FD3CEE" w:rsidRDefault="00FD3CEE" w:rsidP="00A53F74">
      <w:r>
        <w:separator/>
      </w:r>
    </w:p>
    <w:p w14:paraId="01BC3A6D" w14:textId="77777777" w:rsidR="00FD3CEE" w:rsidRDefault="00FD3CEE" w:rsidP="00A53F74"/>
  </w:footnote>
  <w:footnote w:type="continuationSeparator" w:id="0">
    <w:p w14:paraId="5C6566E5" w14:textId="77777777" w:rsidR="00FD3CEE" w:rsidRDefault="00FD3CEE" w:rsidP="00A53F74">
      <w:r>
        <w:continuationSeparator/>
      </w:r>
    </w:p>
    <w:p w14:paraId="3929520F" w14:textId="77777777" w:rsidR="00FD3CEE" w:rsidRDefault="00FD3CEE" w:rsidP="00A53F7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581F466" w14:textId="6C821626" w:rsidR="0082092D" w:rsidRDefault="0082092D">
    <w:pPr>
      <w:pStyle w:val="Header"/>
    </w:pPr>
    <w:r>
      <w:rPr>
        <w:noProof/>
        <w:lang w:val="en-AU" w:eastAsia="en-AU"/>
      </w:rPr>
      <w:drawing>
        <wp:inline distT="0" distB="0" distL="0" distR="0" wp14:anchorId="55988EBD" wp14:editId="58A8C7E5">
          <wp:extent cx="3240000" cy="132076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HLN logo.JPG"/>
                  <pic:cNvPicPr/>
                </pic:nvPicPr>
                <pic:blipFill>
                  <a:blip r:embed="rId1">
                    <a:extLst>
                      <a:ext uri="{28A0092B-C50C-407E-A947-70E740481C1C}">
                        <a14:useLocalDpi xmlns:a14="http://schemas.microsoft.com/office/drawing/2010/main" val="0"/>
                      </a:ext>
                    </a:extLst>
                  </a:blip>
                  <a:stretch>
                    <a:fillRect/>
                  </a:stretch>
                </pic:blipFill>
                <pic:spPr>
                  <a:xfrm>
                    <a:off x="0" y="0"/>
                    <a:ext cx="3240000" cy="1320764"/>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9D609B"/>
    <w:multiLevelType w:val="multilevel"/>
    <w:tmpl w:val="3D601560"/>
    <w:lvl w:ilvl="0">
      <w:start w:val="1"/>
      <w:numFmt w:val="decimal"/>
      <w:pStyle w:val="Heading1"/>
      <w:lvlText w:val="%1"/>
      <w:lvlJc w:val="left"/>
      <w:pPr>
        <w:ind w:left="397" w:hanging="397"/>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822" w:hanging="397"/>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823" w:hanging="397"/>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397" w:hanging="397"/>
      </w:pPr>
      <w:rPr>
        <w:rFonts w:hint="default"/>
      </w:rPr>
    </w:lvl>
    <w:lvl w:ilvl="4">
      <w:start w:val="1"/>
      <w:numFmt w:val="decimal"/>
      <w:lvlText w:val="%1.%2.%3.%4.%5."/>
      <w:lvlJc w:val="left"/>
      <w:pPr>
        <w:ind w:left="397" w:hanging="397"/>
      </w:pPr>
      <w:rPr>
        <w:rFonts w:hint="default"/>
      </w:rPr>
    </w:lvl>
    <w:lvl w:ilvl="5">
      <w:start w:val="1"/>
      <w:numFmt w:val="decimal"/>
      <w:lvlText w:val="%1.%2.%3.%4.%5.%6."/>
      <w:lvlJc w:val="left"/>
      <w:pPr>
        <w:ind w:left="397" w:hanging="397"/>
      </w:pPr>
      <w:rPr>
        <w:rFonts w:hint="default"/>
      </w:rPr>
    </w:lvl>
    <w:lvl w:ilvl="6">
      <w:start w:val="1"/>
      <w:numFmt w:val="decimal"/>
      <w:lvlText w:val="%1.%2.%3.%4.%5.%6.%7."/>
      <w:lvlJc w:val="left"/>
      <w:pPr>
        <w:ind w:left="397" w:hanging="397"/>
      </w:pPr>
      <w:rPr>
        <w:rFonts w:hint="default"/>
      </w:rPr>
    </w:lvl>
    <w:lvl w:ilvl="7">
      <w:start w:val="1"/>
      <w:numFmt w:val="decimal"/>
      <w:lvlText w:val="%1.%2.%3.%4.%5.%6.%7.%8."/>
      <w:lvlJc w:val="left"/>
      <w:pPr>
        <w:ind w:left="397" w:hanging="397"/>
      </w:pPr>
      <w:rPr>
        <w:rFonts w:hint="default"/>
      </w:rPr>
    </w:lvl>
    <w:lvl w:ilvl="8">
      <w:start w:val="1"/>
      <w:numFmt w:val="decimal"/>
      <w:lvlText w:val="%1.%2.%3.%4.%5.%6.%7.%8.%9."/>
      <w:lvlJc w:val="left"/>
      <w:pPr>
        <w:ind w:left="397" w:hanging="397"/>
      </w:pPr>
      <w:rPr>
        <w:rFonts w:hint="default"/>
      </w:rPr>
    </w:lvl>
  </w:abstractNum>
  <w:abstractNum w:abstractNumId="1" w15:restartNumberingAfterBreak="0">
    <w:nsid w:val="03615545"/>
    <w:multiLevelType w:val="hybridMultilevel"/>
    <w:tmpl w:val="F868772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4AF6E18"/>
    <w:multiLevelType w:val="hybridMultilevel"/>
    <w:tmpl w:val="D18A29F0"/>
    <w:lvl w:ilvl="0" w:tplc="0C090001">
      <w:start w:val="1"/>
      <w:numFmt w:val="bullet"/>
      <w:lvlText w:val=""/>
      <w:lvlJc w:val="left"/>
      <w:pPr>
        <w:ind w:left="1080" w:hanging="360"/>
      </w:pPr>
      <w:rPr>
        <w:rFonts w:ascii="Symbol" w:hAnsi="Symbol"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3" w15:restartNumberingAfterBreak="0">
    <w:nsid w:val="0697061D"/>
    <w:multiLevelType w:val="hybridMultilevel"/>
    <w:tmpl w:val="935841D6"/>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4" w15:restartNumberingAfterBreak="0">
    <w:nsid w:val="084E381E"/>
    <w:multiLevelType w:val="hybridMultilevel"/>
    <w:tmpl w:val="3D04362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08584384"/>
    <w:multiLevelType w:val="multilevel"/>
    <w:tmpl w:val="E084DE1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0D8A0824"/>
    <w:multiLevelType w:val="hybridMultilevel"/>
    <w:tmpl w:val="D80839B4"/>
    <w:lvl w:ilvl="0" w:tplc="8F0665E0">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0DD565BF"/>
    <w:multiLevelType w:val="hybridMultilevel"/>
    <w:tmpl w:val="44BAF7F8"/>
    <w:lvl w:ilvl="0" w:tplc="0C09000F">
      <w:start w:val="1"/>
      <w:numFmt w:val="decimal"/>
      <w:lvlText w:val="%1."/>
      <w:lvlJc w:val="left"/>
      <w:pPr>
        <w:ind w:left="2202" w:hanging="360"/>
      </w:pPr>
    </w:lvl>
    <w:lvl w:ilvl="1" w:tplc="0C090019" w:tentative="1">
      <w:start w:val="1"/>
      <w:numFmt w:val="lowerLetter"/>
      <w:lvlText w:val="%2."/>
      <w:lvlJc w:val="left"/>
      <w:pPr>
        <w:ind w:left="2922" w:hanging="360"/>
      </w:pPr>
    </w:lvl>
    <w:lvl w:ilvl="2" w:tplc="0C09001B" w:tentative="1">
      <w:start w:val="1"/>
      <w:numFmt w:val="lowerRoman"/>
      <w:lvlText w:val="%3."/>
      <w:lvlJc w:val="right"/>
      <w:pPr>
        <w:ind w:left="3642" w:hanging="180"/>
      </w:pPr>
    </w:lvl>
    <w:lvl w:ilvl="3" w:tplc="0C09000F" w:tentative="1">
      <w:start w:val="1"/>
      <w:numFmt w:val="decimal"/>
      <w:lvlText w:val="%4."/>
      <w:lvlJc w:val="left"/>
      <w:pPr>
        <w:ind w:left="4362" w:hanging="360"/>
      </w:pPr>
    </w:lvl>
    <w:lvl w:ilvl="4" w:tplc="0C090019" w:tentative="1">
      <w:start w:val="1"/>
      <w:numFmt w:val="lowerLetter"/>
      <w:lvlText w:val="%5."/>
      <w:lvlJc w:val="left"/>
      <w:pPr>
        <w:ind w:left="5082" w:hanging="360"/>
      </w:pPr>
    </w:lvl>
    <w:lvl w:ilvl="5" w:tplc="0C09001B" w:tentative="1">
      <w:start w:val="1"/>
      <w:numFmt w:val="lowerRoman"/>
      <w:lvlText w:val="%6."/>
      <w:lvlJc w:val="right"/>
      <w:pPr>
        <w:ind w:left="5802" w:hanging="180"/>
      </w:pPr>
    </w:lvl>
    <w:lvl w:ilvl="6" w:tplc="0C09000F" w:tentative="1">
      <w:start w:val="1"/>
      <w:numFmt w:val="decimal"/>
      <w:lvlText w:val="%7."/>
      <w:lvlJc w:val="left"/>
      <w:pPr>
        <w:ind w:left="6522" w:hanging="360"/>
      </w:pPr>
    </w:lvl>
    <w:lvl w:ilvl="7" w:tplc="0C090019" w:tentative="1">
      <w:start w:val="1"/>
      <w:numFmt w:val="lowerLetter"/>
      <w:lvlText w:val="%8."/>
      <w:lvlJc w:val="left"/>
      <w:pPr>
        <w:ind w:left="7242" w:hanging="360"/>
      </w:pPr>
    </w:lvl>
    <w:lvl w:ilvl="8" w:tplc="0C09001B" w:tentative="1">
      <w:start w:val="1"/>
      <w:numFmt w:val="lowerRoman"/>
      <w:lvlText w:val="%9."/>
      <w:lvlJc w:val="right"/>
      <w:pPr>
        <w:ind w:left="7962" w:hanging="180"/>
      </w:pPr>
    </w:lvl>
  </w:abstractNum>
  <w:abstractNum w:abstractNumId="8" w15:restartNumberingAfterBreak="0">
    <w:nsid w:val="0EDE166D"/>
    <w:multiLevelType w:val="hybridMultilevel"/>
    <w:tmpl w:val="6B9262DE"/>
    <w:lvl w:ilvl="0" w:tplc="15326F3A">
      <w:start w:val="1"/>
      <w:numFmt w:val="bullet"/>
      <w:pStyle w:val="ListParagraph"/>
      <w:lvlText w:val=""/>
      <w:lvlJc w:val="left"/>
      <w:pPr>
        <w:ind w:left="2202"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9" w15:restartNumberingAfterBreak="0">
    <w:nsid w:val="124D3511"/>
    <w:multiLevelType w:val="multilevel"/>
    <w:tmpl w:val="0CA8D3C0"/>
    <w:lvl w:ilvl="0">
      <w:start w:val="1"/>
      <w:numFmt w:val="bullet"/>
      <w:lvlText w:val=""/>
      <w:lvlJc w:val="left"/>
      <w:pPr>
        <w:ind w:left="689" w:hanging="405"/>
      </w:pPr>
      <w:rPr>
        <w:rFonts w:ascii="Symbol" w:hAnsi="Symbol" w:hint="default"/>
      </w:rPr>
    </w:lvl>
    <w:lvl w:ilvl="1">
      <w:start w:val="1"/>
      <w:numFmt w:val="decimal"/>
      <w:lvlText w:val="%1.%2"/>
      <w:lvlJc w:val="left"/>
      <w:pPr>
        <w:ind w:left="1288" w:hanging="72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2216" w:hanging="1080"/>
      </w:pPr>
      <w:rPr>
        <w:rFonts w:hint="default"/>
      </w:rPr>
    </w:lvl>
    <w:lvl w:ilvl="4">
      <w:start w:val="1"/>
      <w:numFmt w:val="decimal"/>
      <w:lvlText w:val="%1.%2.%3.%4.%5"/>
      <w:lvlJc w:val="left"/>
      <w:pPr>
        <w:ind w:left="2860" w:hanging="1440"/>
      </w:pPr>
      <w:rPr>
        <w:rFonts w:hint="default"/>
      </w:rPr>
    </w:lvl>
    <w:lvl w:ilvl="5">
      <w:start w:val="1"/>
      <w:numFmt w:val="decimal"/>
      <w:lvlText w:val="%1.%2.%3.%4.%5.%6"/>
      <w:lvlJc w:val="left"/>
      <w:pPr>
        <w:ind w:left="3144" w:hanging="1440"/>
      </w:pPr>
      <w:rPr>
        <w:rFonts w:hint="default"/>
      </w:rPr>
    </w:lvl>
    <w:lvl w:ilvl="6">
      <w:start w:val="1"/>
      <w:numFmt w:val="decimal"/>
      <w:lvlText w:val="%1.%2.%3.%4.%5.%6.%7"/>
      <w:lvlJc w:val="left"/>
      <w:pPr>
        <w:ind w:left="3788" w:hanging="1800"/>
      </w:pPr>
      <w:rPr>
        <w:rFonts w:hint="default"/>
      </w:rPr>
    </w:lvl>
    <w:lvl w:ilvl="7">
      <w:start w:val="1"/>
      <w:numFmt w:val="decimal"/>
      <w:lvlText w:val="%1.%2.%3.%4.%5.%6.%7.%8"/>
      <w:lvlJc w:val="left"/>
      <w:pPr>
        <w:ind w:left="4072" w:hanging="1800"/>
      </w:pPr>
      <w:rPr>
        <w:rFonts w:hint="default"/>
      </w:rPr>
    </w:lvl>
    <w:lvl w:ilvl="8">
      <w:start w:val="1"/>
      <w:numFmt w:val="decimal"/>
      <w:lvlText w:val="%1.%2.%3.%4.%5.%6.%7.%8.%9"/>
      <w:lvlJc w:val="left"/>
      <w:pPr>
        <w:ind w:left="4716" w:hanging="2160"/>
      </w:pPr>
      <w:rPr>
        <w:rFonts w:hint="default"/>
      </w:rPr>
    </w:lvl>
  </w:abstractNum>
  <w:abstractNum w:abstractNumId="10" w15:restartNumberingAfterBreak="0">
    <w:nsid w:val="16AC07E2"/>
    <w:multiLevelType w:val="hybridMultilevel"/>
    <w:tmpl w:val="88F6E84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17DA2FBB"/>
    <w:multiLevelType w:val="hybridMultilevel"/>
    <w:tmpl w:val="A0043C6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1A961154"/>
    <w:multiLevelType w:val="multilevel"/>
    <w:tmpl w:val="E37E1F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1BAF4385"/>
    <w:multiLevelType w:val="hybridMultilevel"/>
    <w:tmpl w:val="4A82D9FC"/>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4" w15:restartNumberingAfterBreak="0">
    <w:nsid w:val="1DE51632"/>
    <w:multiLevelType w:val="hybridMultilevel"/>
    <w:tmpl w:val="1E82C26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20BC71D7"/>
    <w:multiLevelType w:val="hybridMultilevel"/>
    <w:tmpl w:val="1D7C8398"/>
    <w:lvl w:ilvl="0" w:tplc="04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6" w15:restartNumberingAfterBreak="0">
    <w:nsid w:val="231C273A"/>
    <w:multiLevelType w:val="multilevel"/>
    <w:tmpl w:val="252457A6"/>
    <w:lvl w:ilvl="0">
      <w:start w:val="1"/>
      <w:numFmt w:val="decimal"/>
      <w:lvlText w:val="%1"/>
      <w:lvlJc w:val="left"/>
      <w:pPr>
        <w:ind w:left="720" w:hanging="720"/>
      </w:pPr>
      <w:rPr>
        <w:rFonts w:hint="default"/>
        <w:b/>
      </w:rPr>
    </w:lvl>
    <w:lvl w:ilvl="1">
      <w:start w:val="1"/>
      <w:numFmt w:val="decimal"/>
      <w:lvlText w:val="%1.%2"/>
      <w:lvlJc w:val="left"/>
      <w:pPr>
        <w:ind w:left="720" w:hanging="72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720" w:hanging="72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080" w:hanging="108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440" w:hanging="1440"/>
      </w:pPr>
      <w:rPr>
        <w:rFonts w:hint="default"/>
        <w:b/>
      </w:rPr>
    </w:lvl>
  </w:abstractNum>
  <w:abstractNum w:abstractNumId="17" w15:restartNumberingAfterBreak="0">
    <w:nsid w:val="263214E2"/>
    <w:multiLevelType w:val="multilevel"/>
    <w:tmpl w:val="E808F7CC"/>
    <w:lvl w:ilvl="0">
      <w:start w:val="1"/>
      <w:numFmt w:val="decimal"/>
      <w:lvlText w:val="%1"/>
      <w:lvlJc w:val="left"/>
      <w:pPr>
        <w:ind w:left="405" w:hanging="405"/>
      </w:pPr>
      <w:rPr>
        <w:rFonts w:hint="default"/>
      </w:rPr>
    </w:lvl>
    <w:lvl w:ilvl="1">
      <w:start w:val="1"/>
      <w:numFmt w:val="decimal"/>
      <w:lvlText w:val="%1.%2"/>
      <w:lvlJc w:val="left"/>
      <w:pPr>
        <w:ind w:left="1004" w:hanging="720"/>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1932" w:hanging="1080"/>
      </w:pPr>
      <w:rPr>
        <w:rFonts w:hint="default"/>
      </w:rPr>
    </w:lvl>
    <w:lvl w:ilvl="4">
      <w:start w:val="1"/>
      <w:numFmt w:val="decimal"/>
      <w:lvlText w:val="%1.%2.%3.%4.%5"/>
      <w:lvlJc w:val="left"/>
      <w:pPr>
        <w:ind w:left="2576" w:hanging="1440"/>
      </w:pPr>
      <w:rPr>
        <w:rFonts w:hint="default"/>
      </w:rPr>
    </w:lvl>
    <w:lvl w:ilvl="5">
      <w:start w:val="1"/>
      <w:numFmt w:val="decimal"/>
      <w:lvlText w:val="%1.%2.%3.%4.%5.%6"/>
      <w:lvlJc w:val="left"/>
      <w:pPr>
        <w:ind w:left="2860" w:hanging="1440"/>
      </w:pPr>
      <w:rPr>
        <w:rFonts w:hint="default"/>
      </w:rPr>
    </w:lvl>
    <w:lvl w:ilvl="6">
      <w:start w:val="1"/>
      <w:numFmt w:val="decimal"/>
      <w:lvlText w:val="%1.%2.%3.%4.%5.%6.%7"/>
      <w:lvlJc w:val="left"/>
      <w:pPr>
        <w:ind w:left="3504" w:hanging="1800"/>
      </w:pPr>
      <w:rPr>
        <w:rFonts w:hint="default"/>
      </w:rPr>
    </w:lvl>
    <w:lvl w:ilvl="7">
      <w:start w:val="1"/>
      <w:numFmt w:val="decimal"/>
      <w:lvlText w:val="%1.%2.%3.%4.%5.%6.%7.%8"/>
      <w:lvlJc w:val="left"/>
      <w:pPr>
        <w:ind w:left="3788" w:hanging="1800"/>
      </w:pPr>
      <w:rPr>
        <w:rFonts w:hint="default"/>
      </w:rPr>
    </w:lvl>
    <w:lvl w:ilvl="8">
      <w:start w:val="1"/>
      <w:numFmt w:val="decimal"/>
      <w:lvlText w:val="%1.%2.%3.%4.%5.%6.%7.%8.%9"/>
      <w:lvlJc w:val="left"/>
      <w:pPr>
        <w:ind w:left="4432" w:hanging="2160"/>
      </w:pPr>
      <w:rPr>
        <w:rFonts w:hint="default"/>
      </w:rPr>
    </w:lvl>
  </w:abstractNum>
  <w:abstractNum w:abstractNumId="18" w15:restartNumberingAfterBreak="0">
    <w:nsid w:val="289D3C51"/>
    <w:multiLevelType w:val="hybridMultilevel"/>
    <w:tmpl w:val="3D3C78A2"/>
    <w:lvl w:ilvl="0" w:tplc="0C090001">
      <w:start w:val="1"/>
      <w:numFmt w:val="bullet"/>
      <w:lvlText w:val=""/>
      <w:lvlJc w:val="left"/>
      <w:pPr>
        <w:tabs>
          <w:tab w:val="num" w:pos="1080"/>
        </w:tabs>
        <w:ind w:left="1080" w:hanging="360"/>
      </w:pPr>
      <w:rPr>
        <w:rFonts w:ascii="Symbol" w:hAnsi="Symbol" w:hint="default"/>
      </w:rPr>
    </w:lvl>
    <w:lvl w:ilvl="1" w:tplc="0C090003">
      <w:start w:val="1"/>
      <w:numFmt w:val="bullet"/>
      <w:lvlText w:val="o"/>
      <w:lvlJc w:val="left"/>
      <w:pPr>
        <w:tabs>
          <w:tab w:val="num" w:pos="1800"/>
        </w:tabs>
        <w:ind w:left="1800" w:hanging="360"/>
      </w:pPr>
      <w:rPr>
        <w:rFonts w:ascii="Courier New" w:hAnsi="Courier New" w:cs="Courier New" w:hint="default"/>
      </w:rPr>
    </w:lvl>
    <w:lvl w:ilvl="2" w:tplc="0C090005" w:tentative="1">
      <w:start w:val="1"/>
      <w:numFmt w:val="bullet"/>
      <w:lvlText w:val=""/>
      <w:lvlJc w:val="left"/>
      <w:pPr>
        <w:tabs>
          <w:tab w:val="num" w:pos="2520"/>
        </w:tabs>
        <w:ind w:left="2520" w:hanging="360"/>
      </w:pPr>
      <w:rPr>
        <w:rFonts w:ascii="Wingdings" w:hAnsi="Wingdings" w:hint="default"/>
      </w:rPr>
    </w:lvl>
    <w:lvl w:ilvl="3" w:tplc="0C090001" w:tentative="1">
      <w:start w:val="1"/>
      <w:numFmt w:val="bullet"/>
      <w:lvlText w:val=""/>
      <w:lvlJc w:val="left"/>
      <w:pPr>
        <w:tabs>
          <w:tab w:val="num" w:pos="3240"/>
        </w:tabs>
        <w:ind w:left="3240" w:hanging="360"/>
      </w:pPr>
      <w:rPr>
        <w:rFonts w:ascii="Symbol" w:hAnsi="Symbol" w:hint="default"/>
      </w:rPr>
    </w:lvl>
    <w:lvl w:ilvl="4" w:tplc="0C090003" w:tentative="1">
      <w:start w:val="1"/>
      <w:numFmt w:val="bullet"/>
      <w:lvlText w:val="o"/>
      <w:lvlJc w:val="left"/>
      <w:pPr>
        <w:tabs>
          <w:tab w:val="num" w:pos="3960"/>
        </w:tabs>
        <w:ind w:left="3960" w:hanging="360"/>
      </w:pPr>
      <w:rPr>
        <w:rFonts w:ascii="Courier New" w:hAnsi="Courier New" w:cs="Courier New" w:hint="default"/>
      </w:rPr>
    </w:lvl>
    <w:lvl w:ilvl="5" w:tplc="0C090005" w:tentative="1">
      <w:start w:val="1"/>
      <w:numFmt w:val="bullet"/>
      <w:lvlText w:val=""/>
      <w:lvlJc w:val="left"/>
      <w:pPr>
        <w:tabs>
          <w:tab w:val="num" w:pos="4680"/>
        </w:tabs>
        <w:ind w:left="4680" w:hanging="360"/>
      </w:pPr>
      <w:rPr>
        <w:rFonts w:ascii="Wingdings" w:hAnsi="Wingdings" w:hint="default"/>
      </w:rPr>
    </w:lvl>
    <w:lvl w:ilvl="6" w:tplc="0C090001" w:tentative="1">
      <w:start w:val="1"/>
      <w:numFmt w:val="bullet"/>
      <w:lvlText w:val=""/>
      <w:lvlJc w:val="left"/>
      <w:pPr>
        <w:tabs>
          <w:tab w:val="num" w:pos="5400"/>
        </w:tabs>
        <w:ind w:left="5400" w:hanging="360"/>
      </w:pPr>
      <w:rPr>
        <w:rFonts w:ascii="Symbol" w:hAnsi="Symbol" w:hint="default"/>
      </w:rPr>
    </w:lvl>
    <w:lvl w:ilvl="7" w:tplc="0C090003" w:tentative="1">
      <w:start w:val="1"/>
      <w:numFmt w:val="bullet"/>
      <w:lvlText w:val="o"/>
      <w:lvlJc w:val="left"/>
      <w:pPr>
        <w:tabs>
          <w:tab w:val="num" w:pos="6120"/>
        </w:tabs>
        <w:ind w:left="6120" w:hanging="360"/>
      </w:pPr>
      <w:rPr>
        <w:rFonts w:ascii="Courier New" w:hAnsi="Courier New" w:cs="Courier New" w:hint="default"/>
      </w:rPr>
    </w:lvl>
    <w:lvl w:ilvl="8" w:tplc="0C090005" w:tentative="1">
      <w:start w:val="1"/>
      <w:numFmt w:val="bullet"/>
      <w:lvlText w:val=""/>
      <w:lvlJc w:val="left"/>
      <w:pPr>
        <w:tabs>
          <w:tab w:val="num" w:pos="6840"/>
        </w:tabs>
        <w:ind w:left="6840" w:hanging="360"/>
      </w:pPr>
      <w:rPr>
        <w:rFonts w:ascii="Wingdings" w:hAnsi="Wingdings" w:hint="default"/>
      </w:rPr>
    </w:lvl>
  </w:abstractNum>
  <w:abstractNum w:abstractNumId="19" w15:restartNumberingAfterBreak="0">
    <w:nsid w:val="2CD76CF1"/>
    <w:multiLevelType w:val="hybridMultilevel"/>
    <w:tmpl w:val="F1201BAE"/>
    <w:lvl w:ilvl="0" w:tplc="67BE4D6E">
      <w:start w:val="1"/>
      <w:numFmt w:val="bullet"/>
      <w:lvlText w:val=""/>
      <w:lvlJc w:val="left"/>
      <w:pPr>
        <w:ind w:left="720" w:firstLine="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2DD91B27"/>
    <w:multiLevelType w:val="hybridMultilevel"/>
    <w:tmpl w:val="E1E2238A"/>
    <w:lvl w:ilvl="0" w:tplc="829E7B70">
      <w:start w:val="1"/>
      <w:numFmt w:val="decimal"/>
      <w:lvlText w:val="%1."/>
      <w:lvlJc w:val="left"/>
      <w:pPr>
        <w:ind w:left="644" w:hanging="360"/>
      </w:pPr>
      <w:rPr>
        <w:rFonts w:hint="default"/>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21" w15:restartNumberingAfterBreak="0">
    <w:nsid w:val="2ECD3108"/>
    <w:multiLevelType w:val="hybridMultilevel"/>
    <w:tmpl w:val="9DF89D64"/>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2" w15:restartNumberingAfterBreak="0">
    <w:nsid w:val="32604E1C"/>
    <w:multiLevelType w:val="hybridMultilevel"/>
    <w:tmpl w:val="994A1D0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331D224E"/>
    <w:multiLevelType w:val="hybridMultilevel"/>
    <w:tmpl w:val="8FAC340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3FCE0C5A"/>
    <w:multiLevelType w:val="hybridMultilevel"/>
    <w:tmpl w:val="E134232E"/>
    <w:lvl w:ilvl="0" w:tplc="0C090001">
      <w:start w:val="1"/>
      <w:numFmt w:val="bullet"/>
      <w:lvlText w:val=""/>
      <w:lvlJc w:val="left"/>
      <w:pPr>
        <w:ind w:left="757" w:hanging="360"/>
      </w:pPr>
      <w:rPr>
        <w:rFonts w:ascii="Symbol" w:hAnsi="Symbol" w:hint="default"/>
      </w:rPr>
    </w:lvl>
    <w:lvl w:ilvl="1" w:tplc="0C090003" w:tentative="1">
      <w:start w:val="1"/>
      <w:numFmt w:val="bullet"/>
      <w:lvlText w:val="o"/>
      <w:lvlJc w:val="left"/>
      <w:pPr>
        <w:ind w:left="1477" w:hanging="360"/>
      </w:pPr>
      <w:rPr>
        <w:rFonts w:ascii="Courier New" w:hAnsi="Courier New" w:cs="Courier New" w:hint="default"/>
      </w:rPr>
    </w:lvl>
    <w:lvl w:ilvl="2" w:tplc="0C090005" w:tentative="1">
      <w:start w:val="1"/>
      <w:numFmt w:val="bullet"/>
      <w:lvlText w:val=""/>
      <w:lvlJc w:val="left"/>
      <w:pPr>
        <w:ind w:left="2197" w:hanging="360"/>
      </w:pPr>
      <w:rPr>
        <w:rFonts w:ascii="Wingdings" w:hAnsi="Wingdings" w:hint="default"/>
      </w:rPr>
    </w:lvl>
    <w:lvl w:ilvl="3" w:tplc="0C090001" w:tentative="1">
      <w:start w:val="1"/>
      <w:numFmt w:val="bullet"/>
      <w:lvlText w:val=""/>
      <w:lvlJc w:val="left"/>
      <w:pPr>
        <w:ind w:left="2917" w:hanging="360"/>
      </w:pPr>
      <w:rPr>
        <w:rFonts w:ascii="Symbol" w:hAnsi="Symbol" w:hint="default"/>
      </w:rPr>
    </w:lvl>
    <w:lvl w:ilvl="4" w:tplc="0C090003" w:tentative="1">
      <w:start w:val="1"/>
      <w:numFmt w:val="bullet"/>
      <w:lvlText w:val="o"/>
      <w:lvlJc w:val="left"/>
      <w:pPr>
        <w:ind w:left="3637" w:hanging="360"/>
      </w:pPr>
      <w:rPr>
        <w:rFonts w:ascii="Courier New" w:hAnsi="Courier New" w:cs="Courier New" w:hint="default"/>
      </w:rPr>
    </w:lvl>
    <w:lvl w:ilvl="5" w:tplc="0C090005" w:tentative="1">
      <w:start w:val="1"/>
      <w:numFmt w:val="bullet"/>
      <w:lvlText w:val=""/>
      <w:lvlJc w:val="left"/>
      <w:pPr>
        <w:ind w:left="4357" w:hanging="360"/>
      </w:pPr>
      <w:rPr>
        <w:rFonts w:ascii="Wingdings" w:hAnsi="Wingdings" w:hint="default"/>
      </w:rPr>
    </w:lvl>
    <w:lvl w:ilvl="6" w:tplc="0C090001" w:tentative="1">
      <w:start w:val="1"/>
      <w:numFmt w:val="bullet"/>
      <w:lvlText w:val=""/>
      <w:lvlJc w:val="left"/>
      <w:pPr>
        <w:ind w:left="5077" w:hanging="360"/>
      </w:pPr>
      <w:rPr>
        <w:rFonts w:ascii="Symbol" w:hAnsi="Symbol" w:hint="default"/>
      </w:rPr>
    </w:lvl>
    <w:lvl w:ilvl="7" w:tplc="0C090003" w:tentative="1">
      <w:start w:val="1"/>
      <w:numFmt w:val="bullet"/>
      <w:lvlText w:val="o"/>
      <w:lvlJc w:val="left"/>
      <w:pPr>
        <w:ind w:left="5797" w:hanging="360"/>
      </w:pPr>
      <w:rPr>
        <w:rFonts w:ascii="Courier New" w:hAnsi="Courier New" w:cs="Courier New" w:hint="default"/>
      </w:rPr>
    </w:lvl>
    <w:lvl w:ilvl="8" w:tplc="0C090005" w:tentative="1">
      <w:start w:val="1"/>
      <w:numFmt w:val="bullet"/>
      <w:lvlText w:val=""/>
      <w:lvlJc w:val="left"/>
      <w:pPr>
        <w:ind w:left="6517" w:hanging="360"/>
      </w:pPr>
      <w:rPr>
        <w:rFonts w:ascii="Wingdings" w:hAnsi="Wingdings" w:hint="default"/>
      </w:rPr>
    </w:lvl>
  </w:abstractNum>
  <w:abstractNum w:abstractNumId="25" w15:restartNumberingAfterBreak="0">
    <w:nsid w:val="409375E5"/>
    <w:multiLevelType w:val="multilevel"/>
    <w:tmpl w:val="618CD1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451D1A04"/>
    <w:multiLevelType w:val="multilevel"/>
    <w:tmpl w:val="E808F7CC"/>
    <w:lvl w:ilvl="0">
      <w:start w:val="1"/>
      <w:numFmt w:val="decimal"/>
      <w:lvlText w:val="%1"/>
      <w:lvlJc w:val="left"/>
      <w:pPr>
        <w:ind w:left="405" w:hanging="405"/>
      </w:pPr>
      <w:rPr>
        <w:rFonts w:hint="default"/>
      </w:rPr>
    </w:lvl>
    <w:lvl w:ilvl="1">
      <w:start w:val="1"/>
      <w:numFmt w:val="decimal"/>
      <w:lvlText w:val="%1.%2"/>
      <w:lvlJc w:val="left"/>
      <w:pPr>
        <w:ind w:left="1004" w:hanging="720"/>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1932" w:hanging="1080"/>
      </w:pPr>
      <w:rPr>
        <w:rFonts w:hint="default"/>
      </w:rPr>
    </w:lvl>
    <w:lvl w:ilvl="4">
      <w:start w:val="1"/>
      <w:numFmt w:val="decimal"/>
      <w:lvlText w:val="%1.%2.%3.%4.%5"/>
      <w:lvlJc w:val="left"/>
      <w:pPr>
        <w:ind w:left="2576" w:hanging="1440"/>
      </w:pPr>
      <w:rPr>
        <w:rFonts w:hint="default"/>
      </w:rPr>
    </w:lvl>
    <w:lvl w:ilvl="5">
      <w:start w:val="1"/>
      <w:numFmt w:val="decimal"/>
      <w:lvlText w:val="%1.%2.%3.%4.%5.%6"/>
      <w:lvlJc w:val="left"/>
      <w:pPr>
        <w:ind w:left="2860" w:hanging="1440"/>
      </w:pPr>
      <w:rPr>
        <w:rFonts w:hint="default"/>
      </w:rPr>
    </w:lvl>
    <w:lvl w:ilvl="6">
      <w:start w:val="1"/>
      <w:numFmt w:val="decimal"/>
      <w:lvlText w:val="%1.%2.%3.%4.%5.%6.%7"/>
      <w:lvlJc w:val="left"/>
      <w:pPr>
        <w:ind w:left="3504" w:hanging="1800"/>
      </w:pPr>
      <w:rPr>
        <w:rFonts w:hint="default"/>
      </w:rPr>
    </w:lvl>
    <w:lvl w:ilvl="7">
      <w:start w:val="1"/>
      <w:numFmt w:val="decimal"/>
      <w:lvlText w:val="%1.%2.%3.%4.%5.%6.%7.%8"/>
      <w:lvlJc w:val="left"/>
      <w:pPr>
        <w:ind w:left="3788" w:hanging="1800"/>
      </w:pPr>
      <w:rPr>
        <w:rFonts w:hint="default"/>
      </w:rPr>
    </w:lvl>
    <w:lvl w:ilvl="8">
      <w:start w:val="1"/>
      <w:numFmt w:val="decimal"/>
      <w:lvlText w:val="%1.%2.%3.%4.%5.%6.%7.%8.%9"/>
      <w:lvlJc w:val="left"/>
      <w:pPr>
        <w:ind w:left="4432" w:hanging="2160"/>
      </w:pPr>
      <w:rPr>
        <w:rFonts w:hint="default"/>
      </w:rPr>
    </w:lvl>
  </w:abstractNum>
  <w:abstractNum w:abstractNumId="27" w15:restartNumberingAfterBreak="0">
    <w:nsid w:val="454404B7"/>
    <w:multiLevelType w:val="hybridMultilevel"/>
    <w:tmpl w:val="0DCA4B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46C82B69"/>
    <w:multiLevelType w:val="hybridMultilevel"/>
    <w:tmpl w:val="36E2E8C0"/>
    <w:lvl w:ilvl="0" w:tplc="CACA53F4">
      <w:start w:val="13"/>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4C1F7F25"/>
    <w:multiLevelType w:val="hybridMultilevel"/>
    <w:tmpl w:val="6252389E"/>
    <w:lvl w:ilvl="0" w:tplc="1292AA22">
      <w:start w:val="1"/>
      <w:numFmt w:val="bullet"/>
      <w:lvlText w:val="–"/>
      <w:lvlJc w:val="left"/>
      <w:pPr>
        <w:ind w:left="720" w:hanging="360"/>
      </w:pPr>
      <w:rPr>
        <w:rFonts w:ascii="Arial" w:eastAsia="Times New Roman"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4E8E60F2"/>
    <w:multiLevelType w:val="hybridMultilevel"/>
    <w:tmpl w:val="E2A68462"/>
    <w:lvl w:ilvl="0" w:tplc="3E466006">
      <w:start w:val="1"/>
      <w:numFmt w:val="bullet"/>
      <w:pStyle w:val="NoSpacing"/>
      <w:lvlText w:val=""/>
      <w:lvlJc w:val="left"/>
      <w:pPr>
        <w:ind w:left="1077" w:hanging="360"/>
      </w:pPr>
      <w:rPr>
        <w:rFonts w:ascii="Symbol" w:hAnsi="Symbol" w:hint="default"/>
      </w:rPr>
    </w:lvl>
    <w:lvl w:ilvl="1" w:tplc="0C090003" w:tentative="1">
      <w:start w:val="1"/>
      <w:numFmt w:val="bullet"/>
      <w:lvlText w:val="o"/>
      <w:lvlJc w:val="left"/>
      <w:pPr>
        <w:ind w:left="1797" w:hanging="360"/>
      </w:pPr>
      <w:rPr>
        <w:rFonts w:ascii="Courier New" w:hAnsi="Courier New" w:cs="Courier New" w:hint="default"/>
      </w:rPr>
    </w:lvl>
    <w:lvl w:ilvl="2" w:tplc="0C090005" w:tentative="1">
      <w:start w:val="1"/>
      <w:numFmt w:val="bullet"/>
      <w:lvlText w:val=""/>
      <w:lvlJc w:val="left"/>
      <w:pPr>
        <w:ind w:left="2517" w:hanging="360"/>
      </w:pPr>
      <w:rPr>
        <w:rFonts w:ascii="Wingdings" w:hAnsi="Wingdings" w:hint="default"/>
      </w:rPr>
    </w:lvl>
    <w:lvl w:ilvl="3" w:tplc="0C090001" w:tentative="1">
      <w:start w:val="1"/>
      <w:numFmt w:val="bullet"/>
      <w:lvlText w:val=""/>
      <w:lvlJc w:val="left"/>
      <w:pPr>
        <w:ind w:left="3237" w:hanging="360"/>
      </w:pPr>
      <w:rPr>
        <w:rFonts w:ascii="Symbol" w:hAnsi="Symbol" w:hint="default"/>
      </w:rPr>
    </w:lvl>
    <w:lvl w:ilvl="4" w:tplc="0C090003" w:tentative="1">
      <w:start w:val="1"/>
      <w:numFmt w:val="bullet"/>
      <w:lvlText w:val="o"/>
      <w:lvlJc w:val="left"/>
      <w:pPr>
        <w:ind w:left="3957" w:hanging="360"/>
      </w:pPr>
      <w:rPr>
        <w:rFonts w:ascii="Courier New" w:hAnsi="Courier New" w:cs="Courier New" w:hint="default"/>
      </w:rPr>
    </w:lvl>
    <w:lvl w:ilvl="5" w:tplc="0C090005" w:tentative="1">
      <w:start w:val="1"/>
      <w:numFmt w:val="bullet"/>
      <w:lvlText w:val=""/>
      <w:lvlJc w:val="left"/>
      <w:pPr>
        <w:ind w:left="4677" w:hanging="360"/>
      </w:pPr>
      <w:rPr>
        <w:rFonts w:ascii="Wingdings" w:hAnsi="Wingdings" w:hint="default"/>
      </w:rPr>
    </w:lvl>
    <w:lvl w:ilvl="6" w:tplc="0C090001" w:tentative="1">
      <w:start w:val="1"/>
      <w:numFmt w:val="bullet"/>
      <w:lvlText w:val=""/>
      <w:lvlJc w:val="left"/>
      <w:pPr>
        <w:ind w:left="5397" w:hanging="360"/>
      </w:pPr>
      <w:rPr>
        <w:rFonts w:ascii="Symbol" w:hAnsi="Symbol" w:hint="default"/>
      </w:rPr>
    </w:lvl>
    <w:lvl w:ilvl="7" w:tplc="0C090003" w:tentative="1">
      <w:start w:val="1"/>
      <w:numFmt w:val="bullet"/>
      <w:lvlText w:val="o"/>
      <w:lvlJc w:val="left"/>
      <w:pPr>
        <w:ind w:left="6117" w:hanging="360"/>
      </w:pPr>
      <w:rPr>
        <w:rFonts w:ascii="Courier New" w:hAnsi="Courier New" w:cs="Courier New" w:hint="default"/>
      </w:rPr>
    </w:lvl>
    <w:lvl w:ilvl="8" w:tplc="0C090005" w:tentative="1">
      <w:start w:val="1"/>
      <w:numFmt w:val="bullet"/>
      <w:lvlText w:val=""/>
      <w:lvlJc w:val="left"/>
      <w:pPr>
        <w:ind w:left="6837" w:hanging="360"/>
      </w:pPr>
      <w:rPr>
        <w:rFonts w:ascii="Wingdings" w:hAnsi="Wingdings" w:hint="default"/>
      </w:rPr>
    </w:lvl>
  </w:abstractNum>
  <w:abstractNum w:abstractNumId="31" w15:restartNumberingAfterBreak="0">
    <w:nsid w:val="51A32831"/>
    <w:multiLevelType w:val="multilevel"/>
    <w:tmpl w:val="0FA80D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2" w15:restartNumberingAfterBreak="0">
    <w:nsid w:val="5A152346"/>
    <w:multiLevelType w:val="multilevel"/>
    <w:tmpl w:val="E808F7CC"/>
    <w:lvl w:ilvl="0">
      <w:start w:val="1"/>
      <w:numFmt w:val="decimal"/>
      <w:lvlText w:val="%1"/>
      <w:lvlJc w:val="left"/>
      <w:pPr>
        <w:ind w:left="405" w:hanging="405"/>
      </w:pPr>
      <w:rPr>
        <w:rFonts w:hint="default"/>
      </w:rPr>
    </w:lvl>
    <w:lvl w:ilvl="1">
      <w:start w:val="1"/>
      <w:numFmt w:val="decimal"/>
      <w:lvlText w:val="%1.%2"/>
      <w:lvlJc w:val="left"/>
      <w:pPr>
        <w:ind w:left="1004" w:hanging="720"/>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1932" w:hanging="1080"/>
      </w:pPr>
      <w:rPr>
        <w:rFonts w:hint="default"/>
      </w:rPr>
    </w:lvl>
    <w:lvl w:ilvl="4">
      <w:start w:val="1"/>
      <w:numFmt w:val="decimal"/>
      <w:lvlText w:val="%1.%2.%3.%4.%5"/>
      <w:lvlJc w:val="left"/>
      <w:pPr>
        <w:ind w:left="2576" w:hanging="1440"/>
      </w:pPr>
      <w:rPr>
        <w:rFonts w:hint="default"/>
      </w:rPr>
    </w:lvl>
    <w:lvl w:ilvl="5">
      <w:start w:val="1"/>
      <w:numFmt w:val="decimal"/>
      <w:lvlText w:val="%1.%2.%3.%4.%5.%6"/>
      <w:lvlJc w:val="left"/>
      <w:pPr>
        <w:ind w:left="2860" w:hanging="1440"/>
      </w:pPr>
      <w:rPr>
        <w:rFonts w:hint="default"/>
      </w:rPr>
    </w:lvl>
    <w:lvl w:ilvl="6">
      <w:start w:val="1"/>
      <w:numFmt w:val="decimal"/>
      <w:lvlText w:val="%1.%2.%3.%4.%5.%6.%7"/>
      <w:lvlJc w:val="left"/>
      <w:pPr>
        <w:ind w:left="3504" w:hanging="1800"/>
      </w:pPr>
      <w:rPr>
        <w:rFonts w:hint="default"/>
      </w:rPr>
    </w:lvl>
    <w:lvl w:ilvl="7">
      <w:start w:val="1"/>
      <w:numFmt w:val="decimal"/>
      <w:lvlText w:val="%1.%2.%3.%4.%5.%6.%7.%8"/>
      <w:lvlJc w:val="left"/>
      <w:pPr>
        <w:ind w:left="3788" w:hanging="1800"/>
      </w:pPr>
      <w:rPr>
        <w:rFonts w:hint="default"/>
      </w:rPr>
    </w:lvl>
    <w:lvl w:ilvl="8">
      <w:start w:val="1"/>
      <w:numFmt w:val="decimal"/>
      <w:lvlText w:val="%1.%2.%3.%4.%5.%6.%7.%8.%9"/>
      <w:lvlJc w:val="left"/>
      <w:pPr>
        <w:ind w:left="4432" w:hanging="2160"/>
      </w:pPr>
      <w:rPr>
        <w:rFonts w:hint="default"/>
      </w:rPr>
    </w:lvl>
  </w:abstractNum>
  <w:abstractNum w:abstractNumId="33" w15:restartNumberingAfterBreak="0">
    <w:nsid w:val="5A941B89"/>
    <w:multiLevelType w:val="hybridMultilevel"/>
    <w:tmpl w:val="F80C816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60E4673D"/>
    <w:multiLevelType w:val="hybridMultilevel"/>
    <w:tmpl w:val="27A8A674"/>
    <w:lvl w:ilvl="0" w:tplc="CACA53F4">
      <w:start w:val="13"/>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64433016"/>
    <w:multiLevelType w:val="multilevel"/>
    <w:tmpl w:val="BEBE38D2"/>
    <w:lvl w:ilvl="0">
      <w:start w:val="1"/>
      <w:numFmt w:val="decimal"/>
      <w:lvlText w:val="%1"/>
      <w:lvlJc w:val="left"/>
      <w:pPr>
        <w:ind w:left="405" w:hanging="405"/>
      </w:pPr>
      <w:rPr>
        <w:rFonts w:hint="default"/>
      </w:rPr>
    </w:lvl>
    <w:lvl w:ilvl="1">
      <w:start w:val="1"/>
      <w:numFmt w:val="decimal"/>
      <w:lvlText w:val="%1.%2"/>
      <w:lvlJc w:val="left"/>
      <w:pPr>
        <w:ind w:left="1004" w:hanging="720"/>
      </w:pPr>
      <w:rPr>
        <w:rFonts w:hint="default"/>
      </w:rPr>
    </w:lvl>
    <w:lvl w:ilvl="2">
      <w:start w:val="1"/>
      <w:numFmt w:val="decimal"/>
      <w:lvlText w:val="%1.%2.%3"/>
      <w:lvlJc w:val="left"/>
      <w:pPr>
        <w:ind w:left="1288" w:hanging="720"/>
      </w:pPr>
    </w:lvl>
    <w:lvl w:ilvl="3">
      <w:start w:val="1"/>
      <w:numFmt w:val="decimal"/>
      <w:lvlText w:val="%1.%2.%3.%4"/>
      <w:lvlJc w:val="left"/>
      <w:pPr>
        <w:ind w:left="1932" w:hanging="1080"/>
      </w:pPr>
      <w:rPr>
        <w:rFonts w:hint="default"/>
      </w:rPr>
    </w:lvl>
    <w:lvl w:ilvl="4">
      <w:start w:val="1"/>
      <w:numFmt w:val="decimal"/>
      <w:lvlText w:val="%1.%2.%3.%4.%5"/>
      <w:lvlJc w:val="left"/>
      <w:pPr>
        <w:ind w:left="2576" w:hanging="1440"/>
      </w:pPr>
      <w:rPr>
        <w:rFonts w:hint="default"/>
      </w:rPr>
    </w:lvl>
    <w:lvl w:ilvl="5">
      <w:start w:val="1"/>
      <w:numFmt w:val="decimal"/>
      <w:lvlText w:val="%1.%2.%3.%4.%5.%6"/>
      <w:lvlJc w:val="left"/>
      <w:pPr>
        <w:ind w:left="2860" w:hanging="1440"/>
      </w:pPr>
      <w:rPr>
        <w:rFonts w:hint="default"/>
      </w:rPr>
    </w:lvl>
    <w:lvl w:ilvl="6">
      <w:start w:val="1"/>
      <w:numFmt w:val="decimal"/>
      <w:lvlText w:val="%1.%2.%3.%4.%5.%6.%7"/>
      <w:lvlJc w:val="left"/>
      <w:pPr>
        <w:ind w:left="3504" w:hanging="1800"/>
      </w:pPr>
      <w:rPr>
        <w:rFonts w:hint="default"/>
      </w:rPr>
    </w:lvl>
    <w:lvl w:ilvl="7">
      <w:start w:val="1"/>
      <w:numFmt w:val="decimal"/>
      <w:lvlText w:val="%1.%2.%3.%4.%5.%6.%7.%8"/>
      <w:lvlJc w:val="left"/>
      <w:pPr>
        <w:ind w:left="3788" w:hanging="1800"/>
      </w:pPr>
      <w:rPr>
        <w:rFonts w:hint="default"/>
      </w:rPr>
    </w:lvl>
    <w:lvl w:ilvl="8">
      <w:start w:val="1"/>
      <w:numFmt w:val="decimal"/>
      <w:lvlText w:val="%1.%2.%3.%4.%5.%6.%7.%8.%9"/>
      <w:lvlJc w:val="left"/>
      <w:pPr>
        <w:ind w:left="4432" w:hanging="2160"/>
      </w:pPr>
      <w:rPr>
        <w:rFonts w:hint="default"/>
      </w:rPr>
    </w:lvl>
  </w:abstractNum>
  <w:abstractNum w:abstractNumId="36" w15:restartNumberingAfterBreak="0">
    <w:nsid w:val="73B11EA7"/>
    <w:multiLevelType w:val="multilevel"/>
    <w:tmpl w:val="E808F7CC"/>
    <w:lvl w:ilvl="0">
      <w:start w:val="1"/>
      <w:numFmt w:val="decimal"/>
      <w:lvlText w:val="%1"/>
      <w:lvlJc w:val="left"/>
      <w:pPr>
        <w:ind w:left="405" w:hanging="405"/>
      </w:pPr>
      <w:rPr>
        <w:rFonts w:hint="default"/>
      </w:rPr>
    </w:lvl>
    <w:lvl w:ilvl="1">
      <w:start w:val="1"/>
      <w:numFmt w:val="decimal"/>
      <w:lvlText w:val="%1.%2"/>
      <w:lvlJc w:val="left"/>
      <w:pPr>
        <w:ind w:left="1004" w:hanging="720"/>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1932" w:hanging="1080"/>
      </w:pPr>
      <w:rPr>
        <w:rFonts w:hint="default"/>
      </w:rPr>
    </w:lvl>
    <w:lvl w:ilvl="4">
      <w:start w:val="1"/>
      <w:numFmt w:val="decimal"/>
      <w:lvlText w:val="%1.%2.%3.%4.%5"/>
      <w:lvlJc w:val="left"/>
      <w:pPr>
        <w:ind w:left="2576" w:hanging="1440"/>
      </w:pPr>
      <w:rPr>
        <w:rFonts w:hint="default"/>
      </w:rPr>
    </w:lvl>
    <w:lvl w:ilvl="5">
      <w:start w:val="1"/>
      <w:numFmt w:val="decimal"/>
      <w:lvlText w:val="%1.%2.%3.%4.%5.%6"/>
      <w:lvlJc w:val="left"/>
      <w:pPr>
        <w:ind w:left="2860" w:hanging="1440"/>
      </w:pPr>
      <w:rPr>
        <w:rFonts w:hint="default"/>
      </w:rPr>
    </w:lvl>
    <w:lvl w:ilvl="6">
      <w:start w:val="1"/>
      <w:numFmt w:val="decimal"/>
      <w:lvlText w:val="%1.%2.%3.%4.%5.%6.%7"/>
      <w:lvlJc w:val="left"/>
      <w:pPr>
        <w:ind w:left="3504" w:hanging="1800"/>
      </w:pPr>
      <w:rPr>
        <w:rFonts w:hint="default"/>
      </w:rPr>
    </w:lvl>
    <w:lvl w:ilvl="7">
      <w:start w:val="1"/>
      <w:numFmt w:val="decimal"/>
      <w:lvlText w:val="%1.%2.%3.%4.%5.%6.%7.%8"/>
      <w:lvlJc w:val="left"/>
      <w:pPr>
        <w:ind w:left="3788" w:hanging="1800"/>
      </w:pPr>
      <w:rPr>
        <w:rFonts w:hint="default"/>
      </w:rPr>
    </w:lvl>
    <w:lvl w:ilvl="8">
      <w:start w:val="1"/>
      <w:numFmt w:val="decimal"/>
      <w:lvlText w:val="%1.%2.%3.%4.%5.%6.%7.%8.%9"/>
      <w:lvlJc w:val="left"/>
      <w:pPr>
        <w:ind w:left="4432" w:hanging="2160"/>
      </w:pPr>
      <w:rPr>
        <w:rFonts w:hint="default"/>
      </w:rPr>
    </w:lvl>
  </w:abstractNum>
  <w:abstractNum w:abstractNumId="37" w15:restartNumberingAfterBreak="0">
    <w:nsid w:val="73E746F4"/>
    <w:multiLevelType w:val="hybridMultilevel"/>
    <w:tmpl w:val="0CB84932"/>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8" w15:restartNumberingAfterBreak="0">
    <w:nsid w:val="75214679"/>
    <w:multiLevelType w:val="multilevel"/>
    <w:tmpl w:val="BAD4D1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9" w15:restartNumberingAfterBreak="0">
    <w:nsid w:val="7D8D70D6"/>
    <w:multiLevelType w:val="multilevel"/>
    <w:tmpl w:val="E808F7CC"/>
    <w:lvl w:ilvl="0">
      <w:start w:val="1"/>
      <w:numFmt w:val="decimal"/>
      <w:lvlText w:val="%1"/>
      <w:lvlJc w:val="left"/>
      <w:pPr>
        <w:ind w:left="405" w:hanging="405"/>
      </w:pPr>
      <w:rPr>
        <w:rFonts w:hint="default"/>
      </w:rPr>
    </w:lvl>
    <w:lvl w:ilvl="1">
      <w:start w:val="1"/>
      <w:numFmt w:val="decimal"/>
      <w:lvlText w:val="%1.%2"/>
      <w:lvlJc w:val="left"/>
      <w:pPr>
        <w:ind w:left="1004" w:hanging="720"/>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1932" w:hanging="1080"/>
      </w:pPr>
      <w:rPr>
        <w:rFonts w:hint="default"/>
      </w:rPr>
    </w:lvl>
    <w:lvl w:ilvl="4">
      <w:start w:val="1"/>
      <w:numFmt w:val="decimal"/>
      <w:lvlText w:val="%1.%2.%3.%4.%5"/>
      <w:lvlJc w:val="left"/>
      <w:pPr>
        <w:ind w:left="2576" w:hanging="1440"/>
      </w:pPr>
      <w:rPr>
        <w:rFonts w:hint="default"/>
      </w:rPr>
    </w:lvl>
    <w:lvl w:ilvl="5">
      <w:start w:val="1"/>
      <w:numFmt w:val="decimal"/>
      <w:lvlText w:val="%1.%2.%3.%4.%5.%6"/>
      <w:lvlJc w:val="left"/>
      <w:pPr>
        <w:ind w:left="2860" w:hanging="1440"/>
      </w:pPr>
      <w:rPr>
        <w:rFonts w:hint="default"/>
      </w:rPr>
    </w:lvl>
    <w:lvl w:ilvl="6">
      <w:start w:val="1"/>
      <w:numFmt w:val="decimal"/>
      <w:lvlText w:val="%1.%2.%3.%4.%5.%6.%7"/>
      <w:lvlJc w:val="left"/>
      <w:pPr>
        <w:ind w:left="3504" w:hanging="1800"/>
      </w:pPr>
      <w:rPr>
        <w:rFonts w:hint="default"/>
      </w:rPr>
    </w:lvl>
    <w:lvl w:ilvl="7">
      <w:start w:val="1"/>
      <w:numFmt w:val="decimal"/>
      <w:lvlText w:val="%1.%2.%3.%4.%5.%6.%7.%8"/>
      <w:lvlJc w:val="left"/>
      <w:pPr>
        <w:ind w:left="3788" w:hanging="1800"/>
      </w:pPr>
      <w:rPr>
        <w:rFonts w:hint="default"/>
      </w:rPr>
    </w:lvl>
    <w:lvl w:ilvl="8">
      <w:start w:val="1"/>
      <w:numFmt w:val="decimal"/>
      <w:lvlText w:val="%1.%2.%3.%4.%5.%6.%7.%8.%9"/>
      <w:lvlJc w:val="left"/>
      <w:pPr>
        <w:ind w:left="4432" w:hanging="2160"/>
      </w:pPr>
      <w:rPr>
        <w:rFonts w:hint="default"/>
      </w:rPr>
    </w:lvl>
  </w:abstractNum>
  <w:num w:numId="1" w16cid:durableId="693001025">
    <w:abstractNumId w:val="0"/>
  </w:num>
  <w:num w:numId="2" w16cid:durableId="1939286191">
    <w:abstractNumId w:val="8"/>
  </w:num>
  <w:num w:numId="3" w16cid:durableId="91636409">
    <w:abstractNumId w:val="18"/>
  </w:num>
  <w:num w:numId="4" w16cid:durableId="667293390">
    <w:abstractNumId w:val="10"/>
  </w:num>
  <w:num w:numId="5" w16cid:durableId="520514665">
    <w:abstractNumId w:val="16"/>
  </w:num>
  <w:num w:numId="6" w16cid:durableId="108743169">
    <w:abstractNumId w:val="21"/>
  </w:num>
  <w:num w:numId="7" w16cid:durableId="16856061">
    <w:abstractNumId w:val="2"/>
  </w:num>
  <w:num w:numId="8" w16cid:durableId="2097095471">
    <w:abstractNumId w:val="13"/>
  </w:num>
  <w:num w:numId="9" w16cid:durableId="1436755670">
    <w:abstractNumId w:val="15"/>
  </w:num>
  <w:num w:numId="10" w16cid:durableId="1380740139">
    <w:abstractNumId w:val="19"/>
  </w:num>
  <w:num w:numId="11" w16cid:durableId="1428381848">
    <w:abstractNumId w:val="37"/>
  </w:num>
  <w:num w:numId="12" w16cid:durableId="406539678">
    <w:abstractNumId w:val="4"/>
  </w:num>
  <w:num w:numId="13" w16cid:durableId="2072576931">
    <w:abstractNumId w:val="8"/>
  </w:num>
  <w:num w:numId="14" w16cid:durableId="1140809334">
    <w:abstractNumId w:val="8"/>
  </w:num>
  <w:num w:numId="15" w16cid:durableId="1821144366">
    <w:abstractNumId w:val="19"/>
    <w:lvlOverride w:ilvl="0">
      <w:startOverride w:val="1"/>
    </w:lvlOverride>
  </w:num>
  <w:num w:numId="16" w16cid:durableId="1009605771">
    <w:abstractNumId w:val="31"/>
  </w:num>
  <w:num w:numId="17" w16cid:durableId="803012772">
    <w:abstractNumId w:val="38"/>
  </w:num>
  <w:num w:numId="18" w16cid:durableId="1637834791">
    <w:abstractNumId w:val="5"/>
  </w:num>
  <w:num w:numId="19" w16cid:durableId="1177384126">
    <w:abstractNumId w:val="25"/>
  </w:num>
  <w:num w:numId="20" w16cid:durableId="468783219">
    <w:abstractNumId w:val="12"/>
  </w:num>
  <w:num w:numId="21" w16cid:durableId="1131635729">
    <w:abstractNumId w:val="0"/>
  </w:num>
  <w:num w:numId="22" w16cid:durableId="537624480">
    <w:abstractNumId w:val="0"/>
  </w:num>
  <w:num w:numId="23" w16cid:durableId="558396251">
    <w:abstractNumId w:val="0"/>
  </w:num>
  <w:num w:numId="24" w16cid:durableId="1613659919">
    <w:abstractNumId w:val="3"/>
  </w:num>
  <w:num w:numId="25" w16cid:durableId="786588538">
    <w:abstractNumId w:val="30"/>
  </w:num>
  <w:num w:numId="26" w16cid:durableId="146389007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456991178">
    <w:abstractNumId w:val="27"/>
  </w:num>
  <w:num w:numId="28" w16cid:durableId="558903642">
    <w:abstractNumId w:val="35"/>
  </w:num>
  <w:num w:numId="29" w16cid:durableId="590626675">
    <w:abstractNumId w:val="20"/>
  </w:num>
  <w:num w:numId="30" w16cid:durableId="1748069243">
    <w:abstractNumId w:val="1"/>
  </w:num>
  <w:num w:numId="31" w16cid:durableId="1745952235">
    <w:abstractNumId w:val="22"/>
  </w:num>
  <w:num w:numId="32" w16cid:durableId="1480071163">
    <w:abstractNumId w:val="9"/>
  </w:num>
  <w:num w:numId="33" w16cid:durableId="966548000">
    <w:abstractNumId w:val="36"/>
  </w:num>
  <w:num w:numId="34" w16cid:durableId="1444421589">
    <w:abstractNumId w:val="26"/>
  </w:num>
  <w:num w:numId="35" w16cid:durableId="275913534">
    <w:abstractNumId w:val="32"/>
  </w:num>
  <w:num w:numId="36" w16cid:durableId="671184048">
    <w:abstractNumId w:val="39"/>
  </w:num>
  <w:num w:numId="37" w16cid:durableId="1085616037">
    <w:abstractNumId w:val="17"/>
  </w:num>
  <w:num w:numId="38" w16cid:durableId="956907337">
    <w:abstractNumId w:val="7"/>
  </w:num>
  <w:num w:numId="39" w16cid:durableId="1007756686">
    <w:abstractNumId w:val="29"/>
  </w:num>
  <w:num w:numId="40" w16cid:durableId="969019812">
    <w:abstractNumId w:val="24"/>
  </w:num>
  <w:num w:numId="41" w16cid:durableId="49499716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16cid:durableId="203542475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16cid:durableId="1286692438">
    <w:abstractNumId w:val="34"/>
  </w:num>
  <w:num w:numId="44" w16cid:durableId="247269940">
    <w:abstractNumId w:val="28"/>
  </w:num>
  <w:num w:numId="45" w16cid:durableId="1560046056">
    <w:abstractNumId w:val="23"/>
  </w:num>
  <w:num w:numId="46" w16cid:durableId="328027405">
    <w:abstractNumId w:val="14"/>
  </w:num>
  <w:num w:numId="47" w16cid:durableId="1196427560">
    <w:abstractNumId w:val="6"/>
  </w:num>
  <w:num w:numId="48" w16cid:durableId="801773123">
    <w:abstractNumId w:val="11"/>
  </w:num>
  <w:num w:numId="49" w16cid:durableId="416950093">
    <w:abstractNumId w:val="0"/>
    <w:lvlOverride w:ilvl="0">
      <w:startOverride w:val="3"/>
    </w:lvlOverride>
    <w:lvlOverride w:ilvl="1">
      <w:startOverride w:val="1"/>
    </w:lvlOverride>
    <w:lvlOverride w:ilvl="2">
      <w:startOverride w:val="2"/>
    </w:lvlOverride>
  </w:num>
  <w:num w:numId="50" w16cid:durableId="66073091">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jK2MDWztDQyNTEzsTRW0lEKTi0uzszPAykwqQUAL7AvHCwAAAA="/>
    <w:docVar w:name="EN.InstantFormat" w:val="&lt;ENInstantFormat&gt;&lt;Enabled&gt;0&lt;/Enabled&gt;&lt;ScanUnformatted&gt;1&lt;/ScanUnformatted&gt;&lt;ScanChanges&gt;1&lt;/ScanChanges&gt;&lt;Suspended&gt;0&lt;/Suspended&gt;&lt;/ENInstantFormat&gt;"/>
    <w:docVar w:name="EN.Layout" w:val="&lt;ENLayout&gt;&lt;Style&gt;Pathology (RCPA) Cop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d9drxf0p0df9etsz4psxwd5vwrtxz0fvpt&quot;&gt;My EndNote Library-Converted&lt;record-ids&gt;&lt;item&gt;14946&lt;/item&gt;&lt;item&gt;14947&lt;/item&gt;&lt;item&gt;14948&lt;/item&gt;&lt;item&gt;14949&lt;/item&gt;&lt;item&gt;14950&lt;/item&gt;&lt;item&gt;14951&lt;/item&gt;&lt;item&gt;14952&lt;/item&gt;&lt;item&gt;14953&lt;/item&gt;&lt;item&gt;14954&lt;/item&gt;&lt;item&gt;14955&lt;/item&gt;&lt;item&gt;14956&lt;/item&gt;&lt;item&gt;14957&lt;/item&gt;&lt;item&gt;14958&lt;/item&gt;&lt;item&gt;14959&lt;/item&gt;&lt;item&gt;14960&lt;/item&gt;&lt;item&gt;14961&lt;/item&gt;&lt;item&gt;14962&lt;/item&gt;&lt;item&gt;14963&lt;/item&gt;&lt;item&gt;14964&lt;/item&gt;&lt;item&gt;14965&lt;/item&gt;&lt;item&gt;14966&lt;/item&gt;&lt;item&gt;14967&lt;/item&gt;&lt;item&gt;14968&lt;/item&gt;&lt;item&gt;14969&lt;/item&gt;&lt;item&gt;14970&lt;/item&gt;&lt;item&gt;14971&lt;/item&gt;&lt;item&gt;14972&lt;/item&gt;&lt;item&gt;14973&lt;/item&gt;&lt;item&gt;14974&lt;/item&gt;&lt;item&gt;14975&lt;/item&gt;&lt;item&gt;14976&lt;/item&gt;&lt;item&gt;14977&lt;/item&gt;&lt;item&gt;14978&lt;/item&gt;&lt;item&gt;14979&lt;/item&gt;&lt;item&gt;14980&lt;/item&gt;&lt;item&gt;14981&lt;/item&gt;&lt;item&gt;14982&lt;/item&gt;&lt;item&gt;14983&lt;/item&gt;&lt;item&gt;14984&lt;/item&gt;&lt;/record-ids&gt;&lt;/item&gt;&lt;/Libraries&gt;"/>
  </w:docVars>
  <w:rsids>
    <w:rsidRoot w:val="00F84FCD"/>
    <w:rsid w:val="000108BD"/>
    <w:rsid w:val="000109C1"/>
    <w:rsid w:val="00014770"/>
    <w:rsid w:val="00014BFA"/>
    <w:rsid w:val="0001619D"/>
    <w:rsid w:val="0001650F"/>
    <w:rsid w:val="00016861"/>
    <w:rsid w:val="0002709F"/>
    <w:rsid w:val="000305F3"/>
    <w:rsid w:val="00035693"/>
    <w:rsid w:val="00035D09"/>
    <w:rsid w:val="000431F5"/>
    <w:rsid w:val="000445BF"/>
    <w:rsid w:val="00051328"/>
    <w:rsid w:val="000540E8"/>
    <w:rsid w:val="0005453C"/>
    <w:rsid w:val="00060A02"/>
    <w:rsid w:val="000633F5"/>
    <w:rsid w:val="00063C9C"/>
    <w:rsid w:val="000646C3"/>
    <w:rsid w:val="000713F9"/>
    <w:rsid w:val="00075D9E"/>
    <w:rsid w:val="00080C12"/>
    <w:rsid w:val="00084E0D"/>
    <w:rsid w:val="00090CAA"/>
    <w:rsid w:val="00093265"/>
    <w:rsid w:val="000A2AFA"/>
    <w:rsid w:val="000B7DE0"/>
    <w:rsid w:val="000C4515"/>
    <w:rsid w:val="000C6829"/>
    <w:rsid w:val="000D069C"/>
    <w:rsid w:val="000D1C23"/>
    <w:rsid w:val="000D43D8"/>
    <w:rsid w:val="000D4B89"/>
    <w:rsid w:val="000E14FD"/>
    <w:rsid w:val="000E372E"/>
    <w:rsid w:val="000F10ED"/>
    <w:rsid w:val="000F20A1"/>
    <w:rsid w:val="000F350E"/>
    <w:rsid w:val="000F3D8B"/>
    <w:rsid w:val="000F4702"/>
    <w:rsid w:val="000F5DFA"/>
    <w:rsid w:val="000F667E"/>
    <w:rsid w:val="000F7BDE"/>
    <w:rsid w:val="001002A9"/>
    <w:rsid w:val="00103D52"/>
    <w:rsid w:val="00103DD9"/>
    <w:rsid w:val="00110BE3"/>
    <w:rsid w:val="00115E42"/>
    <w:rsid w:val="00132BD3"/>
    <w:rsid w:val="001331DA"/>
    <w:rsid w:val="00133204"/>
    <w:rsid w:val="00133E3F"/>
    <w:rsid w:val="00134C55"/>
    <w:rsid w:val="00134CD9"/>
    <w:rsid w:val="00134E53"/>
    <w:rsid w:val="00134F88"/>
    <w:rsid w:val="00136428"/>
    <w:rsid w:val="00136E77"/>
    <w:rsid w:val="00152556"/>
    <w:rsid w:val="00154072"/>
    <w:rsid w:val="0015635E"/>
    <w:rsid w:val="00156BFA"/>
    <w:rsid w:val="00157759"/>
    <w:rsid w:val="00164094"/>
    <w:rsid w:val="00166373"/>
    <w:rsid w:val="00170536"/>
    <w:rsid w:val="00171B4F"/>
    <w:rsid w:val="00172920"/>
    <w:rsid w:val="00181083"/>
    <w:rsid w:val="00183977"/>
    <w:rsid w:val="00184ACE"/>
    <w:rsid w:val="0019026C"/>
    <w:rsid w:val="0019085B"/>
    <w:rsid w:val="00196E25"/>
    <w:rsid w:val="00196F84"/>
    <w:rsid w:val="00197F8A"/>
    <w:rsid w:val="001A114E"/>
    <w:rsid w:val="001A1316"/>
    <w:rsid w:val="001A2330"/>
    <w:rsid w:val="001A322D"/>
    <w:rsid w:val="001A39C2"/>
    <w:rsid w:val="001A533A"/>
    <w:rsid w:val="001A5432"/>
    <w:rsid w:val="001A6677"/>
    <w:rsid w:val="001A6C3C"/>
    <w:rsid w:val="001A7090"/>
    <w:rsid w:val="001A72FC"/>
    <w:rsid w:val="001A7306"/>
    <w:rsid w:val="001A7D85"/>
    <w:rsid w:val="001B10DC"/>
    <w:rsid w:val="001B2294"/>
    <w:rsid w:val="001B5D7F"/>
    <w:rsid w:val="001B60D3"/>
    <w:rsid w:val="001C7137"/>
    <w:rsid w:val="001D04BF"/>
    <w:rsid w:val="001D29D0"/>
    <w:rsid w:val="001D2F02"/>
    <w:rsid w:val="001D6328"/>
    <w:rsid w:val="001E3976"/>
    <w:rsid w:val="001E5012"/>
    <w:rsid w:val="001E6276"/>
    <w:rsid w:val="001E62F7"/>
    <w:rsid w:val="001E7FCD"/>
    <w:rsid w:val="001F1E9B"/>
    <w:rsid w:val="001F316E"/>
    <w:rsid w:val="001F4B77"/>
    <w:rsid w:val="001F4F7F"/>
    <w:rsid w:val="002007BA"/>
    <w:rsid w:val="002013C3"/>
    <w:rsid w:val="002039E6"/>
    <w:rsid w:val="00213D4C"/>
    <w:rsid w:val="00213F05"/>
    <w:rsid w:val="002140DD"/>
    <w:rsid w:val="002148B8"/>
    <w:rsid w:val="00214AA3"/>
    <w:rsid w:val="00215261"/>
    <w:rsid w:val="00215A05"/>
    <w:rsid w:val="002237C2"/>
    <w:rsid w:val="00224834"/>
    <w:rsid w:val="002353FA"/>
    <w:rsid w:val="00237F0E"/>
    <w:rsid w:val="002412D5"/>
    <w:rsid w:val="00242007"/>
    <w:rsid w:val="00245852"/>
    <w:rsid w:val="0024776A"/>
    <w:rsid w:val="00250EAC"/>
    <w:rsid w:val="00254C59"/>
    <w:rsid w:val="00264695"/>
    <w:rsid w:val="00273946"/>
    <w:rsid w:val="002820FE"/>
    <w:rsid w:val="002838AD"/>
    <w:rsid w:val="00284286"/>
    <w:rsid w:val="00286031"/>
    <w:rsid w:val="0029162A"/>
    <w:rsid w:val="002A5FBA"/>
    <w:rsid w:val="002A7085"/>
    <w:rsid w:val="002B1323"/>
    <w:rsid w:val="002B3F19"/>
    <w:rsid w:val="002B4063"/>
    <w:rsid w:val="002B429F"/>
    <w:rsid w:val="002B4479"/>
    <w:rsid w:val="002B6BF5"/>
    <w:rsid w:val="002B7C37"/>
    <w:rsid w:val="002C15D8"/>
    <w:rsid w:val="002C542E"/>
    <w:rsid w:val="002C7B8A"/>
    <w:rsid w:val="002D72B1"/>
    <w:rsid w:val="002E63AA"/>
    <w:rsid w:val="002E7C0F"/>
    <w:rsid w:val="002F055E"/>
    <w:rsid w:val="002F0ACF"/>
    <w:rsid w:val="002F27E8"/>
    <w:rsid w:val="002F29D8"/>
    <w:rsid w:val="002F3539"/>
    <w:rsid w:val="002F7BC1"/>
    <w:rsid w:val="002F7E3E"/>
    <w:rsid w:val="003017EC"/>
    <w:rsid w:val="00301DE7"/>
    <w:rsid w:val="0030236C"/>
    <w:rsid w:val="003141B0"/>
    <w:rsid w:val="0031496C"/>
    <w:rsid w:val="0031544F"/>
    <w:rsid w:val="003161C6"/>
    <w:rsid w:val="00316382"/>
    <w:rsid w:val="00321A08"/>
    <w:rsid w:val="003245C1"/>
    <w:rsid w:val="00333F77"/>
    <w:rsid w:val="00334C1F"/>
    <w:rsid w:val="00340ED9"/>
    <w:rsid w:val="003444AF"/>
    <w:rsid w:val="00347E34"/>
    <w:rsid w:val="003641DB"/>
    <w:rsid w:val="003647B5"/>
    <w:rsid w:val="00367A25"/>
    <w:rsid w:val="00374337"/>
    <w:rsid w:val="00374BCE"/>
    <w:rsid w:val="003758CC"/>
    <w:rsid w:val="00375B49"/>
    <w:rsid w:val="0037724B"/>
    <w:rsid w:val="00380691"/>
    <w:rsid w:val="00380924"/>
    <w:rsid w:val="00390860"/>
    <w:rsid w:val="00391E58"/>
    <w:rsid w:val="00396246"/>
    <w:rsid w:val="003A00B9"/>
    <w:rsid w:val="003A13E3"/>
    <w:rsid w:val="003A4863"/>
    <w:rsid w:val="003A4E03"/>
    <w:rsid w:val="003A583C"/>
    <w:rsid w:val="003A713C"/>
    <w:rsid w:val="003B0A29"/>
    <w:rsid w:val="003B0B67"/>
    <w:rsid w:val="003B18CB"/>
    <w:rsid w:val="003B25E2"/>
    <w:rsid w:val="003C077E"/>
    <w:rsid w:val="003D1B99"/>
    <w:rsid w:val="003D2EB0"/>
    <w:rsid w:val="003D53FA"/>
    <w:rsid w:val="003D59D5"/>
    <w:rsid w:val="003D6A02"/>
    <w:rsid w:val="003E0A5A"/>
    <w:rsid w:val="003E2C90"/>
    <w:rsid w:val="003E3C84"/>
    <w:rsid w:val="003E672C"/>
    <w:rsid w:val="003F0FD5"/>
    <w:rsid w:val="003F19C0"/>
    <w:rsid w:val="003F32A0"/>
    <w:rsid w:val="004050C1"/>
    <w:rsid w:val="00406AD1"/>
    <w:rsid w:val="00407ADA"/>
    <w:rsid w:val="004140E2"/>
    <w:rsid w:val="00415085"/>
    <w:rsid w:val="00423443"/>
    <w:rsid w:val="00427CF4"/>
    <w:rsid w:val="00430420"/>
    <w:rsid w:val="00430E06"/>
    <w:rsid w:val="004317D1"/>
    <w:rsid w:val="00432FDE"/>
    <w:rsid w:val="0043330E"/>
    <w:rsid w:val="00437C24"/>
    <w:rsid w:val="00442EE7"/>
    <w:rsid w:val="004456FA"/>
    <w:rsid w:val="00453895"/>
    <w:rsid w:val="00455D90"/>
    <w:rsid w:val="00462F7A"/>
    <w:rsid w:val="00464694"/>
    <w:rsid w:val="00471EC1"/>
    <w:rsid w:val="00484566"/>
    <w:rsid w:val="0048613E"/>
    <w:rsid w:val="004929B2"/>
    <w:rsid w:val="00492F62"/>
    <w:rsid w:val="00494A08"/>
    <w:rsid w:val="00494A9D"/>
    <w:rsid w:val="00495A47"/>
    <w:rsid w:val="00495BE0"/>
    <w:rsid w:val="00496155"/>
    <w:rsid w:val="0049615E"/>
    <w:rsid w:val="004967B7"/>
    <w:rsid w:val="004A3F21"/>
    <w:rsid w:val="004B7A29"/>
    <w:rsid w:val="004C0577"/>
    <w:rsid w:val="004C0B40"/>
    <w:rsid w:val="004C43CF"/>
    <w:rsid w:val="004C5023"/>
    <w:rsid w:val="004C52D2"/>
    <w:rsid w:val="004C668A"/>
    <w:rsid w:val="004C7D12"/>
    <w:rsid w:val="004D022A"/>
    <w:rsid w:val="004D1528"/>
    <w:rsid w:val="004D1E6E"/>
    <w:rsid w:val="004D590B"/>
    <w:rsid w:val="004E2A36"/>
    <w:rsid w:val="004F0B66"/>
    <w:rsid w:val="004F61C6"/>
    <w:rsid w:val="004F6675"/>
    <w:rsid w:val="0050020D"/>
    <w:rsid w:val="005064FD"/>
    <w:rsid w:val="00514836"/>
    <w:rsid w:val="00516945"/>
    <w:rsid w:val="00517B7E"/>
    <w:rsid w:val="00521BA4"/>
    <w:rsid w:val="0052306E"/>
    <w:rsid w:val="005235F3"/>
    <w:rsid w:val="00524EB4"/>
    <w:rsid w:val="005268B6"/>
    <w:rsid w:val="00530A60"/>
    <w:rsid w:val="00532B5D"/>
    <w:rsid w:val="00533466"/>
    <w:rsid w:val="00533E4C"/>
    <w:rsid w:val="0053443C"/>
    <w:rsid w:val="005368CD"/>
    <w:rsid w:val="00536B7E"/>
    <w:rsid w:val="0054727D"/>
    <w:rsid w:val="00547282"/>
    <w:rsid w:val="00552484"/>
    <w:rsid w:val="0055287A"/>
    <w:rsid w:val="00553F79"/>
    <w:rsid w:val="00554DAB"/>
    <w:rsid w:val="005556CC"/>
    <w:rsid w:val="00560BEC"/>
    <w:rsid w:val="00565693"/>
    <w:rsid w:val="00577955"/>
    <w:rsid w:val="005819D8"/>
    <w:rsid w:val="00582D87"/>
    <w:rsid w:val="00584A1E"/>
    <w:rsid w:val="00587D07"/>
    <w:rsid w:val="00592EF5"/>
    <w:rsid w:val="00594DD7"/>
    <w:rsid w:val="00595758"/>
    <w:rsid w:val="005958C9"/>
    <w:rsid w:val="00595C20"/>
    <w:rsid w:val="00595C66"/>
    <w:rsid w:val="005973D9"/>
    <w:rsid w:val="005A06E2"/>
    <w:rsid w:val="005A2965"/>
    <w:rsid w:val="005A7620"/>
    <w:rsid w:val="005B087D"/>
    <w:rsid w:val="005B2D12"/>
    <w:rsid w:val="005B7429"/>
    <w:rsid w:val="005C5082"/>
    <w:rsid w:val="005C6171"/>
    <w:rsid w:val="005D2066"/>
    <w:rsid w:val="005D351E"/>
    <w:rsid w:val="005D5864"/>
    <w:rsid w:val="005D64D2"/>
    <w:rsid w:val="005E2A4A"/>
    <w:rsid w:val="005E55BC"/>
    <w:rsid w:val="005F248B"/>
    <w:rsid w:val="00601F8B"/>
    <w:rsid w:val="0060550E"/>
    <w:rsid w:val="00617E04"/>
    <w:rsid w:val="006218E8"/>
    <w:rsid w:val="006238A7"/>
    <w:rsid w:val="00623BB2"/>
    <w:rsid w:val="00623C64"/>
    <w:rsid w:val="00625C2F"/>
    <w:rsid w:val="0062702B"/>
    <w:rsid w:val="0063463E"/>
    <w:rsid w:val="006431D9"/>
    <w:rsid w:val="0064338D"/>
    <w:rsid w:val="00643C3E"/>
    <w:rsid w:val="00643CBB"/>
    <w:rsid w:val="00647A74"/>
    <w:rsid w:val="006545EF"/>
    <w:rsid w:val="00655B81"/>
    <w:rsid w:val="00661B31"/>
    <w:rsid w:val="00663BEE"/>
    <w:rsid w:val="00663E53"/>
    <w:rsid w:val="00664005"/>
    <w:rsid w:val="00664E48"/>
    <w:rsid w:val="0067425A"/>
    <w:rsid w:val="00676F64"/>
    <w:rsid w:val="00680584"/>
    <w:rsid w:val="00682CAB"/>
    <w:rsid w:val="00684251"/>
    <w:rsid w:val="00684719"/>
    <w:rsid w:val="00687850"/>
    <w:rsid w:val="00691C54"/>
    <w:rsid w:val="00692180"/>
    <w:rsid w:val="00696DAB"/>
    <w:rsid w:val="006A2F1E"/>
    <w:rsid w:val="006A499C"/>
    <w:rsid w:val="006A7A70"/>
    <w:rsid w:val="006B3878"/>
    <w:rsid w:val="006B446D"/>
    <w:rsid w:val="006B5DC9"/>
    <w:rsid w:val="006B7635"/>
    <w:rsid w:val="006C2E26"/>
    <w:rsid w:val="006C3123"/>
    <w:rsid w:val="006C7E2D"/>
    <w:rsid w:val="006C7EEA"/>
    <w:rsid w:val="006D0371"/>
    <w:rsid w:val="006D1A2A"/>
    <w:rsid w:val="006D1F86"/>
    <w:rsid w:val="006D2071"/>
    <w:rsid w:val="006D38EA"/>
    <w:rsid w:val="006D500D"/>
    <w:rsid w:val="006D70F9"/>
    <w:rsid w:val="006D71CE"/>
    <w:rsid w:val="006E2696"/>
    <w:rsid w:val="006E3D7D"/>
    <w:rsid w:val="006E725E"/>
    <w:rsid w:val="006E799F"/>
    <w:rsid w:val="006F007A"/>
    <w:rsid w:val="006F01BE"/>
    <w:rsid w:val="006F18EE"/>
    <w:rsid w:val="006F24C1"/>
    <w:rsid w:val="006F349D"/>
    <w:rsid w:val="006F4457"/>
    <w:rsid w:val="00703917"/>
    <w:rsid w:val="00704BC0"/>
    <w:rsid w:val="00705B7E"/>
    <w:rsid w:val="0071517B"/>
    <w:rsid w:val="007255C5"/>
    <w:rsid w:val="0072648B"/>
    <w:rsid w:val="007311D7"/>
    <w:rsid w:val="00736F23"/>
    <w:rsid w:val="007463AB"/>
    <w:rsid w:val="00747388"/>
    <w:rsid w:val="007507C3"/>
    <w:rsid w:val="00751598"/>
    <w:rsid w:val="00751676"/>
    <w:rsid w:val="007519CF"/>
    <w:rsid w:val="00752421"/>
    <w:rsid w:val="007548BA"/>
    <w:rsid w:val="00755334"/>
    <w:rsid w:val="007603A0"/>
    <w:rsid w:val="00762AA6"/>
    <w:rsid w:val="00764613"/>
    <w:rsid w:val="007712EA"/>
    <w:rsid w:val="00772720"/>
    <w:rsid w:val="00772FB6"/>
    <w:rsid w:val="0077386E"/>
    <w:rsid w:val="007747D1"/>
    <w:rsid w:val="00774C0C"/>
    <w:rsid w:val="00776113"/>
    <w:rsid w:val="00776CA6"/>
    <w:rsid w:val="00791AE5"/>
    <w:rsid w:val="007932F2"/>
    <w:rsid w:val="00795714"/>
    <w:rsid w:val="007A041D"/>
    <w:rsid w:val="007A2564"/>
    <w:rsid w:val="007A6FC7"/>
    <w:rsid w:val="007B17E0"/>
    <w:rsid w:val="007B32C6"/>
    <w:rsid w:val="007B4B50"/>
    <w:rsid w:val="007B4EBB"/>
    <w:rsid w:val="007C0904"/>
    <w:rsid w:val="007C3732"/>
    <w:rsid w:val="007D0923"/>
    <w:rsid w:val="007D2BE2"/>
    <w:rsid w:val="007E044D"/>
    <w:rsid w:val="007E0BDC"/>
    <w:rsid w:val="007E2E56"/>
    <w:rsid w:val="007E4024"/>
    <w:rsid w:val="007E57DA"/>
    <w:rsid w:val="007F44D0"/>
    <w:rsid w:val="007F7C76"/>
    <w:rsid w:val="00802B8D"/>
    <w:rsid w:val="0080470A"/>
    <w:rsid w:val="00806C3D"/>
    <w:rsid w:val="00810A41"/>
    <w:rsid w:val="00815F3B"/>
    <w:rsid w:val="0082092D"/>
    <w:rsid w:val="00824A3B"/>
    <w:rsid w:val="00830922"/>
    <w:rsid w:val="00831096"/>
    <w:rsid w:val="0083509D"/>
    <w:rsid w:val="0083620B"/>
    <w:rsid w:val="008379F3"/>
    <w:rsid w:val="00841F90"/>
    <w:rsid w:val="008450B3"/>
    <w:rsid w:val="00847862"/>
    <w:rsid w:val="00851A2F"/>
    <w:rsid w:val="008534DF"/>
    <w:rsid w:val="00855CE3"/>
    <w:rsid w:val="00857E62"/>
    <w:rsid w:val="00866892"/>
    <w:rsid w:val="008668DA"/>
    <w:rsid w:val="00866E8A"/>
    <w:rsid w:val="00871E00"/>
    <w:rsid w:val="008763B4"/>
    <w:rsid w:val="008801F9"/>
    <w:rsid w:val="00882A37"/>
    <w:rsid w:val="008861AB"/>
    <w:rsid w:val="00887CF6"/>
    <w:rsid w:val="008904BB"/>
    <w:rsid w:val="008958E0"/>
    <w:rsid w:val="00897825"/>
    <w:rsid w:val="008A0130"/>
    <w:rsid w:val="008A2113"/>
    <w:rsid w:val="008A4372"/>
    <w:rsid w:val="008A539D"/>
    <w:rsid w:val="008A79F9"/>
    <w:rsid w:val="008B0123"/>
    <w:rsid w:val="008B67CF"/>
    <w:rsid w:val="008B6E31"/>
    <w:rsid w:val="008C0E73"/>
    <w:rsid w:val="008D092C"/>
    <w:rsid w:val="008D12EF"/>
    <w:rsid w:val="008D2671"/>
    <w:rsid w:val="008D32D1"/>
    <w:rsid w:val="008E0B3C"/>
    <w:rsid w:val="008E25F2"/>
    <w:rsid w:val="008E2DC1"/>
    <w:rsid w:val="008E3010"/>
    <w:rsid w:val="008F4ACC"/>
    <w:rsid w:val="008F6B69"/>
    <w:rsid w:val="00902825"/>
    <w:rsid w:val="00906657"/>
    <w:rsid w:val="0090684C"/>
    <w:rsid w:val="00911CE3"/>
    <w:rsid w:val="009131DC"/>
    <w:rsid w:val="00921DB0"/>
    <w:rsid w:val="00921FCD"/>
    <w:rsid w:val="00933BA0"/>
    <w:rsid w:val="00936E66"/>
    <w:rsid w:val="009423C5"/>
    <w:rsid w:val="009427D5"/>
    <w:rsid w:val="00947582"/>
    <w:rsid w:val="00950DDC"/>
    <w:rsid w:val="0095154E"/>
    <w:rsid w:val="00951CCB"/>
    <w:rsid w:val="00952C41"/>
    <w:rsid w:val="00957AAC"/>
    <w:rsid w:val="00963E90"/>
    <w:rsid w:val="00965E77"/>
    <w:rsid w:val="00965F7A"/>
    <w:rsid w:val="00972647"/>
    <w:rsid w:val="00974507"/>
    <w:rsid w:val="00983726"/>
    <w:rsid w:val="009930F8"/>
    <w:rsid w:val="00996772"/>
    <w:rsid w:val="009972E6"/>
    <w:rsid w:val="009A15F9"/>
    <w:rsid w:val="009A20B5"/>
    <w:rsid w:val="009A2D51"/>
    <w:rsid w:val="009A4DB5"/>
    <w:rsid w:val="009B0D9D"/>
    <w:rsid w:val="009B1B23"/>
    <w:rsid w:val="009B23A5"/>
    <w:rsid w:val="009B32A2"/>
    <w:rsid w:val="009C25A8"/>
    <w:rsid w:val="009C2AD3"/>
    <w:rsid w:val="009C433C"/>
    <w:rsid w:val="009C6CC0"/>
    <w:rsid w:val="009D0AFD"/>
    <w:rsid w:val="009D264B"/>
    <w:rsid w:val="009D3877"/>
    <w:rsid w:val="009E25CE"/>
    <w:rsid w:val="009E43D6"/>
    <w:rsid w:val="009E687A"/>
    <w:rsid w:val="009F2252"/>
    <w:rsid w:val="009F2675"/>
    <w:rsid w:val="00A0005A"/>
    <w:rsid w:val="00A03EBA"/>
    <w:rsid w:val="00A055A5"/>
    <w:rsid w:val="00A06611"/>
    <w:rsid w:val="00A1120F"/>
    <w:rsid w:val="00A14D73"/>
    <w:rsid w:val="00A204C2"/>
    <w:rsid w:val="00A2164F"/>
    <w:rsid w:val="00A22F66"/>
    <w:rsid w:val="00A23F2A"/>
    <w:rsid w:val="00A26C3D"/>
    <w:rsid w:val="00A27B3C"/>
    <w:rsid w:val="00A27EA5"/>
    <w:rsid w:val="00A3169D"/>
    <w:rsid w:val="00A322EC"/>
    <w:rsid w:val="00A34F21"/>
    <w:rsid w:val="00A3629B"/>
    <w:rsid w:val="00A3735E"/>
    <w:rsid w:val="00A432D2"/>
    <w:rsid w:val="00A456F6"/>
    <w:rsid w:val="00A53F74"/>
    <w:rsid w:val="00A54778"/>
    <w:rsid w:val="00A54DFA"/>
    <w:rsid w:val="00A64531"/>
    <w:rsid w:val="00A651CE"/>
    <w:rsid w:val="00A654FC"/>
    <w:rsid w:val="00A655E8"/>
    <w:rsid w:val="00A73A49"/>
    <w:rsid w:val="00A7555F"/>
    <w:rsid w:val="00A80917"/>
    <w:rsid w:val="00A80F50"/>
    <w:rsid w:val="00A84F39"/>
    <w:rsid w:val="00A871A1"/>
    <w:rsid w:val="00A8727E"/>
    <w:rsid w:val="00A903FA"/>
    <w:rsid w:val="00A90418"/>
    <w:rsid w:val="00A952FD"/>
    <w:rsid w:val="00A968E9"/>
    <w:rsid w:val="00AA0E7C"/>
    <w:rsid w:val="00AA2F00"/>
    <w:rsid w:val="00AA2F43"/>
    <w:rsid w:val="00AA35A3"/>
    <w:rsid w:val="00AA5018"/>
    <w:rsid w:val="00AB08F7"/>
    <w:rsid w:val="00AB7598"/>
    <w:rsid w:val="00AB7C88"/>
    <w:rsid w:val="00AC2AFC"/>
    <w:rsid w:val="00AC5782"/>
    <w:rsid w:val="00AC5CC4"/>
    <w:rsid w:val="00AC7B8E"/>
    <w:rsid w:val="00AD0964"/>
    <w:rsid w:val="00AD1963"/>
    <w:rsid w:val="00AD4FF4"/>
    <w:rsid w:val="00AD60FB"/>
    <w:rsid w:val="00AE3BF4"/>
    <w:rsid w:val="00AE48B7"/>
    <w:rsid w:val="00AE5409"/>
    <w:rsid w:val="00AE5C18"/>
    <w:rsid w:val="00AE6472"/>
    <w:rsid w:val="00AF481E"/>
    <w:rsid w:val="00AF5F51"/>
    <w:rsid w:val="00AF7540"/>
    <w:rsid w:val="00B00D23"/>
    <w:rsid w:val="00B06C99"/>
    <w:rsid w:val="00B07B3C"/>
    <w:rsid w:val="00B12198"/>
    <w:rsid w:val="00B20AE2"/>
    <w:rsid w:val="00B32BBE"/>
    <w:rsid w:val="00B34DEA"/>
    <w:rsid w:val="00B3698D"/>
    <w:rsid w:val="00B4018F"/>
    <w:rsid w:val="00B47657"/>
    <w:rsid w:val="00B51592"/>
    <w:rsid w:val="00B51658"/>
    <w:rsid w:val="00B52FCD"/>
    <w:rsid w:val="00B53FA9"/>
    <w:rsid w:val="00B57968"/>
    <w:rsid w:val="00B75ED6"/>
    <w:rsid w:val="00B76B29"/>
    <w:rsid w:val="00B76FAF"/>
    <w:rsid w:val="00B81B77"/>
    <w:rsid w:val="00B827CB"/>
    <w:rsid w:val="00B86DF9"/>
    <w:rsid w:val="00BA01D8"/>
    <w:rsid w:val="00BA2BF5"/>
    <w:rsid w:val="00BA5F4A"/>
    <w:rsid w:val="00BA6513"/>
    <w:rsid w:val="00BA794D"/>
    <w:rsid w:val="00BB18C3"/>
    <w:rsid w:val="00BB603E"/>
    <w:rsid w:val="00BB65BC"/>
    <w:rsid w:val="00BC217C"/>
    <w:rsid w:val="00BC57AA"/>
    <w:rsid w:val="00BC71EC"/>
    <w:rsid w:val="00BD1E8C"/>
    <w:rsid w:val="00BD616A"/>
    <w:rsid w:val="00BE0113"/>
    <w:rsid w:val="00BF21D9"/>
    <w:rsid w:val="00BF371E"/>
    <w:rsid w:val="00BF544B"/>
    <w:rsid w:val="00BF5A7B"/>
    <w:rsid w:val="00C000BA"/>
    <w:rsid w:val="00C00855"/>
    <w:rsid w:val="00C00C7E"/>
    <w:rsid w:val="00C01FAD"/>
    <w:rsid w:val="00C04E5A"/>
    <w:rsid w:val="00C072F1"/>
    <w:rsid w:val="00C103AE"/>
    <w:rsid w:val="00C12814"/>
    <w:rsid w:val="00C12884"/>
    <w:rsid w:val="00C22C84"/>
    <w:rsid w:val="00C237C3"/>
    <w:rsid w:val="00C315DB"/>
    <w:rsid w:val="00C31CAC"/>
    <w:rsid w:val="00C36BE2"/>
    <w:rsid w:val="00C40B12"/>
    <w:rsid w:val="00C44280"/>
    <w:rsid w:val="00C44A1B"/>
    <w:rsid w:val="00C46834"/>
    <w:rsid w:val="00C5289D"/>
    <w:rsid w:val="00C57A22"/>
    <w:rsid w:val="00C60F4C"/>
    <w:rsid w:val="00C63747"/>
    <w:rsid w:val="00C64720"/>
    <w:rsid w:val="00C648DB"/>
    <w:rsid w:val="00C6655D"/>
    <w:rsid w:val="00C71095"/>
    <w:rsid w:val="00C716C5"/>
    <w:rsid w:val="00C74F53"/>
    <w:rsid w:val="00C809D7"/>
    <w:rsid w:val="00C80F3B"/>
    <w:rsid w:val="00C83210"/>
    <w:rsid w:val="00C86961"/>
    <w:rsid w:val="00C92C82"/>
    <w:rsid w:val="00C92D6A"/>
    <w:rsid w:val="00C94BC4"/>
    <w:rsid w:val="00C96641"/>
    <w:rsid w:val="00CA671C"/>
    <w:rsid w:val="00CA6839"/>
    <w:rsid w:val="00CB0F83"/>
    <w:rsid w:val="00CC3B96"/>
    <w:rsid w:val="00CC4175"/>
    <w:rsid w:val="00CC4FCD"/>
    <w:rsid w:val="00CC5CDD"/>
    <w:rsid w:val="00CD23B2"/>
    <w:rsid w:val="00CD6CF9"/>
    <w:rsid w:val="00CD7192"/>
    <w:rsid w:val="00CE7807"/>
    <w:rsid w:val="00CF2D40"/>
    <w:rsid w:val="00CF57A2"/>
    <w:rsid w:val="00CF7E97"/>
    <w:rsid w:val="00D05E16"/>
    <w:rsid w:val="00D078E8"/>
    <w:rsid w:val="00D10139"/>
    <w:rsid w:val="00D10862"/>
    <w:rsid w:val="00D13247"/>
    <w:rsid w:val="00D144B9"/>
    <w:rsid w:val="00D14711"/>
    <w:rsid w:val="00D14776"/>
    <w:rsid w:val="00D20A0B"/>
    <w:rsid w:val="00D268B5"/>
    <w:rsid w:val="00D34F31"/>
    <w:rsid w:val="00D3722D"/>
    <w:rsid w:val="00D4139C"/>
    <w:rsid w:val="00D427F6"/>
    <w:rsid w:val="00D43E74"/>
    <w:rsid w:val="00D45413"/>
    <w:rsid w:val="00D5198B"/>
    <w:rsid w:val="00D6304E"/>
    <w:rsid w:val="00D66887"/>
    <w:rsid w:val="00D707CE"/>
    <w:rsid w:val="00D73B67"/>
    <w:rsid w:val="00D81A08"/>
    <w:rsid w:val="00D8230C"/>
    <w:rsid w:val="00D842AA"/>
    <w:rsid w:val="00D94A99"/>
    <w:rsid w:val="00D97161"/>
    <w:rsid w:val="00DA072A"/>
    <w:rsid w:val="00DA17C7"/>
    <w:rsid w:val="00DA2574"/>
    <w:rsid w:val="00DA440A"/>
    <w:rsid w:val="00DA5919"/>
    <w:rsid w:val="00DA5AEE"/>
    <w:rsid w:val="00DB2F3C"/>
    <w:rsid w:val="00DB3735"/>
    <w:rsid w:val="00DC0018"/>
    <w:rsid w:val="00DC10C8"/>
    <w:rsid w:val="00DC24C4"/>
    <w:rsid w:val="00DC35E0"/>
    <w:rsid w:val="00DC37BA"/>
    <w:rsid w:val="00DC4077"/>
    <w:rsid w:val="00DC4218"/>
    <w:rsid w:val="00DC478F"/>
    <w:rsid w:val="00DC63DD"/>
    <w:rsid w:val="00DC76E0"/>
    <w:rsid w:val="00DD02C4"/>
    <w:rsid w:val="00DD175B"/>
    <w:rsid w:val="00DD3F5A"/>
    <w:rsid w:val="00DD5526"/>
    <w:rsid w:val="00DD6840"/>
    <w:rsid w:val="00DD790A"/>
    <w:rsid w:val="00DE0EEF"/>
    <w:rsid w:val="00DE13B1"/>
    <w:rsid w:val="00DE3078"/>
    <w:rsid w:val="00DE3240"/>
    <w:rsid w:val="00DE404C"/>
    <w:rsid w:val="00DE6ACD"/>
    <w:rsid w:val="00DE7034"/>
    <w:rsid w:val="00DE7B45"/>
    <w:rsid w:val="00DF18A1"/>
    <w:rsid w:val="00DF48B5"/>
    <w:rsid w:val="00DF6AFA"/>
    <w:rsid w:val="00E00677"/>
    <w:rsid w:val="00E019D5"/>
    <w:rsid w:val="00E03131"/>
    <w:rsid w:val="00E1066E"/>
    <w:rsid w:val="00E11F28"/>
    <w:rsid w:val="00E1346E"/>
    <w:rsid w:val="00E13DEB"/>
    <w:rsid w:val="00E14581"/>
    <w:rsid w:val="00E149E1"/>
    <w:rsid w:val="00E17216"/>
    <w:rsid w:val="00E218EB"/>
    <w:rsid w:val="00E22CAD"/>
    <w:rsid w:val="00E2764A"/>
    <w:rsid w:val="00E314B5"/>
    <w:rsid w:val="00E361EA"/>
    <w:rsid w:val="00E421D6"/>
    <w:rsid w:val="00E43003"/>
    <w:rsid w:val="00E44B13"/>
    <w:rsid w:val="00E513F7"/>
    <w:rsid w:val="00E51EF2"/>
    <w:rsid w:val="00E52B95"/>
    <w:rsid w:val="00E56F7E"/>
    <w:rsid w:val="00E60FAB"/>
    <w:rsid w:val="00E62318"/>
    <w:rsid w:val="00E63F2B"/>
    <w:rsid w:val="00E666EF"/>
    <w:rsid w:val="00E71D87"/>
    <w:rsid w:val="00E71F8C"/>
    <w:rsid w:val="00E73B65"/>
    <w:rsid w:val="00E74595"/>
    <w:rsid w:val="00E764AC"/>
    <w:rsid w:val="00E81D4F"/>
    <w:rsid w:val="00E821C1"/>
    <w:rsid w:val="00E87320"/>
    <w:rsid w:val="00E879CA"/>
    <w:rsid w:val="00E87D7A"/>
    <w:rsid w:val="00E9010F"/>
    <w:rsid w:val="00E91EE4"/>
    <w:rsid w:val="00E9276A"/>
    <w:rsid w:val="00E9473C"/>
    <w:rsid w:val="00EA0DDD"/>
    <w:rsid w:val="00EA60C6"/>
    <w:rsid w:val="00EB04C0"/>
    <w:rsid w:val="00EB2305"/>
    <w:rsid w:val="00EB2A93"/>
    <w:rsid w:val="00EB2FF1"/>
    <w:rsid w:val="00EB4A2C"/>
    <w:rsid w:val="00EC027B"/>
    <w:rsid w:val="00EC2664"/>
    <w:rsid w:val="00EC3B9A"/>
    <w:rsid w:val="00EC3CF4"/>
    <w:rsid w:val="00EC5D17"/>
    <w:rsid w:val="00EC7060"/>
    <w:rsid w:val="00ED14E3"/>
    <w:rsid w:val="00ED586D"/>
    <w:rsid w:val="00EE2576"/>
    <w:rsid w:val="00EF1B29"/>
    <w:rsid w:val="00EF1C3E"/>
    <w:rsid w:val="00EF7B0C"/>
    <w:rsid w:val="00F01D27"/>
    <w:rsid w:val="00F02FA1"/>
    <w:rsid w:val="00F03BC7"/>
    <w:rsid w:val="00F048D2"/>
    <w:rsid w:val="00F16A46"/>
    <w:rsid w:val="00F22517"/>
    <w:rsid w:val="00F25F93"/>
    <w:rsid w:val="00F32A1F"/>
    <w:rsid w:val="00F449A9"/>
    <w:rsid w:val="00F4769C"/>
    <w:rsid w:val="00F516F7"/>
    <w:rsid w:val="00F55B67"/>
    <w:rsid w:val="00F6178C"/>
    <w:rsid w:val="00F61DFB"/>
    <w:rsid w:val="00F625D2"/>
    <w:rsid w:val="00F62BFF"/>
    <w:rsid w:val="00F74ABD"/>
    <w:rsid w:val="00F7540A"/>
    <w:rsid w:val="00F82D6B"/>
    <w:rsid w:val="00F83015"/>
    <w:rsid w:val="00F833D0"/>
    <w:rsid w:val="00F8433B"/>
    <w:rsid w:val="00F84831"/>
    <w:rsid w:val="00F848B1"/>
    <w:rsid w:val="00F84FCD"/>
    <w:rsid w:val="00F85260"/>
    <w:rsid w:val="00F86520"/>
    <w:rsid w:val="00F8653A"/>
    <w:rsid w:val="00F87E6A"/>
    <w:rsid w:val="00FA0BA2"/>
    <w:rsid w:val="00FA126E"/>
    <w:rsid w:val="00FA2FDF"/>
    <w:rsid w:val="00FA5F2F"/>
    <w:rsid w:val="00FA76C6"/>
    <w:rsid w:val="00FB141C"/>
    <w:rsid w:val="00FB2432"/>
    <w:rsid w:val="00FB2EF9"/>
    <w:rsid w:val="00FB32B3"/>
    <w:rsid w:val="00FC0E30"/>
    <w:rsid w:val="00FC0E57"/>
    <w:rsid w:val="00FC3E78"/>
    <w:rsid w:val="00FD1B4F"/>
    <w:rsid w:val="00FD2969"/>
    <w:rsid w:val="00FD3A52"/>
    <w:rsid w:val="00FD3CEE"/>
    <w:rsid w:val="00FD6764"/>
    <w:rsid w:val="00FD67DD"/>
    <w:rsid w:val="00FD7DCA"/>
    <w:rsid w:val="00FE7547"/>
    <w:rsid w:val="00FF12C0"/>
    <w:rsid w:val="57E0ECD5"/>
    <w:rsid w:val="688DE336"/>
    <w:rsid w:val="7B86A4EC"/>
    <w:rsid w:val="7BE39548"/>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4AA88A3"/>
  <w15:chartTrackingRefBased/>
  <w15:docId w15:val="{C30B835C-7D77-4C6E-8072-936D63191B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C3B9A"/>
    <w:pPr>
      <w:spacing w:before="240" w:after="240" w:line="360" w:lineRule="auto"/>
    </w:pPr>
    <w:rPr>
      <w:rFonts w:ascii="Arial" w:hAnsi="Arial" w:cs="Arial"/>
      <w:lang w:eastAsia="en-AU"/>
    </w:rPr>
  </w:style>
  <w:style w:type="paragraph" w:styleId="Heading1">
    <w:name w:val="heading 1"/>
    <w:basedOn w:val="Normal"/>
    <w:link w:val="Heading1Char"/>
    <w:uiPriority w:val="9"/>
    <w:qFormat/>
    <w:rsid w:val="00E1066E"/>
    <w:pPr>
      <w:numPr>
        <w:numId w:val="1"/>
      </w:numPr>
      <w:shd w:val="clear" w:color="auto" w:fill="FFFFFF"/>
      <w:spacing w:after="120" w:line="240" w:lineRule="auto"/>
      <w:jc w:val="both"/>
      <w:outlineLvl w:val="0"/>
    </w:pPr>
    <w:rPr>
      <w:rFonts w:eastAsia="Times New Roman"/>
      <w:color w:val="000000"/>
      <w:sz w:val="36"/>
      <w:szCs w:val="36"/>
    </w:rPr>
  </w:style>
  <w:style w:type="paragraph" w:styleId="Heading2">
    <w:name w:val="heading 2"/>
    <w:basedOn w:val="Heading1"/>
    <w:next w:val="Normal"/>
    <w:link w:val="Heading2Char"/>
    <w:uiPriority w:val="9"/>
    <w:unhideWhenUsed/>
    <w:qFormat/>
    <w:rsid w:val="00C000BA"/>
    <w:pPr>
      <w:numPr>
        <w:ilvl w:val="1"/>
      </w:numPr>
      <w:ind w:left="397"/>
      <w:outlineLvl w:val="1"/>
    </w:pPr>
    <w:rPr>
      <w:sz w:val="28"/>
      <w:szCs w:val="27"/>
      <w:shd w:val="clear" w:color="auto" w:fill="FFFFFF"/>
    </w:rPr>
  </w:style>
  <w:style w:type="paragraph" w:styleId="Heading3">
    <w:name w:val="heading 3"/>
    <w:basedOn w:val="Heading1"/>
    <w:next w:val="Normal"/>
    <w:link w:val="Heading3Char"/>
    <w:uiPriority w:val="9"/>
    <w:unhideWhenUsed/>
    <w:qFormat/>
    <w:rsid w:val="005C6171"/>
    <w:pPr>
      <w:numPr>
        <w:ilvl w:val="2"/>
      </w:numPr>
      <w:ind w:left="397"/>
      <w:outlineLvl w:val="2"/>
    </w:pPr>
    <w:rPr>
      <w:sz w:val="24"/>
      <w:shd w:val="clear" w:color="auto" w:fill="FFFFFF"/>
    </w:rPr>
  </w:style>
  <w:style w:type="paragraph" w:styleId="Heading4">
    <w:name w:val="heading 4"/>
    <w:basedOn w:val="Heading1"/>
    <w:next w:val="Normal"/>
    <w:link w:val="Heading4Char"/>
    <w:uiPriority w:val="9"/>
    <w:unhideWhenUsed/>
    <w:qFormat/>
    <w:rsid w:val="00F84FCD"/>
    <w:pPr>
      <w:numPr>
        <w:ilvl w:val="3"/>
      </w:numPr>
      <w:outlineLvl w:val="3"/>
    </w:pPr>
    <w:rPr>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E1066E"/>
    <w:pPr>
      <w:ind w:left="360" w:hanging="360"/>
      <w:jc w:val="both"/>
    </w:pPr>
    <w:rPr>
      <w:sz w:val="48"/>
    </w:rPr>
  </w:style>
  <w:style w:type="character" w:customStyle="1" w:styleId="TitleChar">
    <w:name w:val="Title Char"/>
    <w:basedOn w:val="DefaultParagraphFont"/>
    <w:link w:val="Title"/>
    <w:uiPriority w:val="10"/>
    <w:rsid w:val="00E1066E"/>
    <w:rPr>
      <w:rFonts w:ascii="Arial" w:hAnsi="Arial" w:cs="Arial"/>
      <w:sz w:val="48"/>
      <w:lang w:eastAsia="en-AU"/>
    </w:rPr>
  </w:style>
  <w:style w:type="character" w:customStyle="1" w:styleId="Heading1Char">
    <w:name w:val="Heading 1 Char"/>
    <w:basedOn w:val="DefaultParagraphFont"/>
    <w:link w:val="Heading1"/>
    <w:uiPriority w:val="9"/>
    <w:rsid w:val="00E1066E"/>
    <w:rPr>
      <w:rFonts w:ascii="Arial" w:eastAsia="Times New Roman" w:hAnsi="Arial" w:cs="Arial"/>
      <w:color w:val="000000"/>
      <w:sz w:val="36"/>
      <w:szCs w:val="36"/>
      <w:shd w:val="clear" w:color="auto" w:fill="FFFFFF"/>
      <w:lang w:eastAsia="en-AU"/>
    </w:rPr>
  </w:style>
  <w:style w:type="character" w:customStyle="1" w:styleId="Heading2Char">
    <w:name w:val="Heading 2 Char"/>
    <w:basedOn w:val="DefaultParagraphFont"/>
    <w:link w:val="Heading2"/>
    <w:uiPriority w:val="9"/>
    <w:rsid w:val="00C000BA"/>
    <w:rPr>
      <w:rFonts w:ascii="Arial" w:eastAsia="Times New Roman" w:hAnsi="Arial" w:cs="Arial"/>
      <w:color w:val="000000"/>
      <w:sz w:val="28"/>
      <w:szCs w:val="27"/>
      <w:shd w:val="clear" w:color="auto" w:fill="FFFFFF"/>
      <w:lang w:eastAsia="en-AU"/>
    </w:rPr>
  </w:style>
  <w:style w:type="character" w:customStyle="1" w:styleId="Heading3Char">
    <w:name w:val="Heading 3 Char"/>
    <w:basedOn w:val="DefaultParagraphFont"/>
    <w:link w:val="Heading3"/>
    <w:uiPriority w:val="9"/>
    <w:rsid w:val="005C6171"/>
    <w:rPr>
      <w:rFonts w:ascii="Arial" w:eastAsia="Times New Roman" w:hAnsi="Arial" w:cs="Arial"/>
      <w:color w:val="000000"/>
      <w:sz w:val="24"/>
      <w:szCs w:val="36"/>
      <w:shd w:val="clear" w:color="auto" w:fill="FFFFFF"/>
      <w:lang w:eastAsia="en-AU"/>
    </w:rPr>
  </w:style>
  <w:style w:type="character" w:customStyle="1" w:styleId="Heading4Char">
    <w:name w:val="Heading 4 Char"/>
    <w:basedOn w:val="DefaultParagraphFont"/>
    <w:link w:val="Heading4"/>
    <w:uiPriority w:val="9"/>
    <w:rsid w:val="00F84FCD"/>
    <w:rPr>
      <w:rFonts w:ascii="Century Gothic" w:eastAsia="Times New Roman" w:hAnsi="Century Gothic" w:cs="Helvetica"/>
      <w:color w:val="000000"/>
      <w:szCs w:val="36"/>
      <w:shd w:val="clear" w:color="auto" w:fill="FFFFFF"/>
      <w:lang w:eastAsia="en-AU"/>
    </w:rPr>
  </w:style>
  <w:style w:type="paragraph" w:styleId="ListParagraph">
    <w:name w:val="List Paragraph"/>
    <w:basedOn w:val="Normal"/>
    <w:uiPriority w:val="34"/>
    <w:qFormat/>
    <w:rsid w:val="00871E00"/>
    <w:pPr>
      <w:numPr>
        <w:numId w:val="2"/>
      </w:numPr>
    </w:pPr>
  </w:style>
  <w:style w:type="paragraph" w:styleId="Subtitle">
    <w:name w:val="Subtitle"/>
    <w:basedOn w:val="Normal"/>
    <w:next w:val="Normal"/>
    <w:link w:val="SubtitleChar"/>
    <w:uiPriority w:val="11"/>
    <w:qFormat/>
    <w:rsid w:val="00D14776"/>
    <w:pPr>
      <w:shd w:val="clear" w:color="auto" w:fill="FFFFFF"/>
      <w:spacing w:after="160" w:line="240" w:lineRule="auto"/>
      <w:jc w:val="both"/>
    </w:pPr>
    <w:rPr>
      <w:rFonts w:ascii="Helvetica" w:eastAsia="Times New Roman" w:hAnsi="Helvetica" w:cs="Helvetica"/>
      <w:color w:val="707070"/>
      <w:szCs w:val="20"/>
    </w:rPr>
  </w:style>
  <w:style w:type="character" w:customStyle="1" w:styleId="SubtitleChar">
    <w:name w:val="Subtitle Char"/>
    <w:basedOn w:val="DefaultParagraphFont"/>
    <w:link w:val="Subtitle"/>
    <w:uiPriority w:val="11"/>
    <w:rsid w:val="00D14776"/>
    <w:rPr>
      <w:rFonts w:ascii="Helvetica" w:eastAsia="Times New Roman" w:hAnsi="Helvetica" w:cs="Helvetica"/>
      <w:color w:val="707070"/>
      <w:sz w:val="20"/>
      <w:szCs w:val="20"/>
      <w:shd w:val="clear" w:color="auto" w:fill="FFFFFF"/>
      <w:lang w:eastAsia="en-AU"/>
    </w:rPr>
  </w:style>
  <w:style w:type="paragraph" w:styleId="Header">
    <w:name w:val="header"/>
    <w:basedOn w:val="Normal"/>
    <w:link w:val="HeaderChar"/>
    <w:rsid w:val="00D14776"/>
    <w:pPr>
      <w:tabs>
        <w:tab w:val="center" w:pos="4153"/>
        <w:tab w:val="right" w:pos="8306"/>
      </w:tabs>
      <w:spacing w:after="0" w:line="240" w:lineRule="auto"/>
    </w:pPr>
    <w:rPr>
      <w:rFonts w:ascii="Times New Roman" w:eastAsia="Times New Roman" w:hAnsi="Times New Roman" w:cs="Times New Roman"/>
      <w:szCs w:val="20"/>
      <w:lang w:val="en-US" w:eastAsia="en-US"/>
    </w:rPr>
  </w:style>
  <w:style w:type="character" w:customStyle="1" w:styleId="HeaderChar">
    <w:name w:val="Header Char"/>
    <w:basedOn w:val="DefaultParagraphFont"/>
    <w:link w:val="Header"/>
    <w:rsid w:val="00D14776"/>
    <w:rPr>
      <w:rFonts w:ascii="Times New Roman" w:eastAsia="Times New Roman" w:hAnsi="Times New Roman" w:cs="Times New Roman"/>
      <w:sz w:val="20"/>
      <w:szCs w:val="20"/>
      <w:lang w:val="en-US"/>
    </w:rPr>
  </w:style>
  <w:style w:type="paragraph" w:styleId="Footer">
    <w:name w:val="footer"/>
    <w:basedOn w:val="Normal"/>
    <w:link w:val="FooterChar"/>
    <w:uiPriority w:val="99"/>
    <w:rsid w:val="00D14776"/>
    <w:pPr>
      <w:tabs>
        <w:tab w:val="center" w:pos="4153"/>
        <w:tab w:val="right" w:pos="8306"/>
      </w:tabs>
      <w:spacing w:after="0" w:line="240" w:lineRule="auto"/>
    </w:pPr>
    <w:rPr>
      <w:rFonts w:ascii="Times New Roman" w:eastAsia="Times New Roman" w:hAnsi="Times New Roman" w:cs="Times New Roman"/>
      <w:szCs w:val="20"/>
      <w:lang w:val="en-US" w:eastAsia="en-US"/>
    </w:rPr>
  </w:style>
  <w:style w:type="character" w:customStyle="1" w:styleId="FooterChar">
    <w:name w:val="Footer Char"/>
    <w:basedOn w:val="DefaultParagraphFont"/>
    <w:link w:val="Footer"/>
    <w:uiPriority w:val="99"/>
    <w:rsid w:val="00D14776"/>
    <w:rPr>
      <w:rFonts w:ascii="Times New Roman" w:eastAsia="Times New Roman" w:hAnsi="Times New Roman" w:cs="Times New Roman"/>
      <w:sz w:val="20"/>
      <w:szCs w:val="20"/>
      <w:lang w:val="en-US"/>
    </w:rPr>
  </w:style>
  <w:style w:type="character" w:styleId="Hyperlink">
    <w:name w:val="Hyperlink"/>
    <w:rsid w:val="00D14776"/>
    <w:rPr>
      <w:color w:val="0000FF"/>
      <w:u w:val="single"/>
    </w:rPr>
  </w:style>
  <w:style w:type="paragraph" w:styleId="NoSpacing">
    <w:name w:val="No Spacing"/>
    <w:basedOn w:val="ListParagraph"/>
    <w:uiPriority w:val="1"/>
    <w:qFormat/>
    <w:rsid w:val="00A53F74"/>
    <w:pPr>
      <w:numPr>
        <w:numId w:val="25"/>
      </w:numPr>
      <w:ind w:left="723"/>
    </w:pPr>
    <w:rPr>
      <w:shd w:val="clear" w:color="auto" w:fill="FFFFFF"/>
    </w:rPr>
  </w:style>
  <w:style w:type="paragraph" w:styleId="BalloonText">
    <w:name w:val="Balloon Text"/>
    <w:basedOn w:val="Normal"/>
    <w:link w:val="BalloonTextChar"/>
    <w:uiPriority w:val="99"/>
    <w:semiHidden/>
    <w:unhideWhenUsed/>
    <w:rsid w:val="00FD1B4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D1B4F"/>
    <w:rPr>
      <w:rFonts w:ascii="Segoe UI" w:hAnsi="Segoe UI" w:cs="Segoe UI"/>
      <w:sz w:val="18"/>
      <w:szCs w:val="18"/>
      <w:lang w:eastAsia="en-AU"/>
    </w:rPr>
  </w:style>
  <w:style w:type="character" w:styleId="CommentReference">
    <w:name w:val="annotation reference"/>
    <w:basedOn w:val="DefaultParagraphFont"/>
    <w:uiPriority w:val="99"/>
    <w:semiHidden/>
    <w:unhideWhenUsed/>
    <w:rsid w:val="0001619D"/>
    <w:rPr>
      <w:sz w:val="16"/>
      <w:szCs w:val="16"/>
    </w:rPr>
  </w:style>
  <w:style w:type="paragraph" w:styleId="CommentText">
    <w:name w:val="annotation text"/>
    <w:basedOn w:val="Normal"/>
    <w:link w:val="CommentTextChar"/>
    <w:uiPriority w:val="99"/>
    <w:unhideWhenUsed/>
    <w:rsid w:val="0001619D"/>
    <w:pPr>
      <w:spacing w:line="240" w:lineRule="auto"/>
    </w:pPr>
    <w:rPr>
      <w:sz w:val="20"/>
      <w:szCs w:val="20"/>
    </w:rPr>
  </w:style>
  <w:style w:type="character" w:customStyle="1" w:styleId="CommentTextChar">
    <w:name w:val="Comment Text Char"/>
    <w:basedOn w:val="DefaultParagraphFont"/>
    <w:link w:val="CommentText"/>
    <w:uiPriority w:val="99"/>
    <w:rsid w:val="0001619D"/>
    <w:rPr>
      <w:rFonts w:ascii="Garamond" w:hAnsi="Garamond"/>
      <w:sz w:val="20"/>
      <w:szCs w:val="20"/>
      <w:lang w:eastAsia="en-AU"/>
    </w:rPr>
  </w:style>
  <w:style w:type="paragraph" w:styleId="CommentSubject">
    <w:name w:val="annotation subject"/>
    <w:basedOn w:val="CommentText"/>
    <w:next w:val="CommentText"/>
    <w:link w:val="CommentSubjectChar"/>
    <w:uiPriority w:val="99"/>
    <w:semiHidden/>
    <w:unhideWhenUsed/>
    <w:rsid w:val="0001619D"/>
    <w:rPr>
      <w:b/>
      <w:bCs/>
    </w:rPr>
  </w:style>
  <w:style w:type="character" w:customStyle="1" w:styleId="CommentSubjectChar">
    <w:name w:val="Comment Subject Char"/>
    <w:basedOn w:val="CommentTextChar"/>
    <w:link w:val="CommentSubject"/>
    <w:uiPriority w:val="99"/>
    <w:semiHidden/>
    <w:rsid w:val="0001619D"/>
    <w:rPr>
      <w:rFonts w:ascii="Garamond" w:hAnsi="Garamond"/>
      <w:b/>
      <w:bCs/>
      <w:sz w:val="20"/>
      <w:szCs w:val="20"/>
      <w:lang w:eastAsia="en-AU"/>
    </w:rPr>
  </w:style>
  <w:style w:type="table" w:styleId="TableGrid">
    <w:name w:val="Table Grid"/>
    <w:basedOn w:val="TableNormal"/>
    <w:uiPriority w:val="59"/>
    <w:rsid w:val="00CD23B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7507C3"/>
    <w:rPr>
      <w:color w:val="808080"/>
    </w:rPr>
  </w:style>
  <w:style w:type="table" w:styleId="ListTable3-Accent1">
    <w:name w:val="List Table 3 Accent 1"/>
    <w:basedOn w:val="TableNormal"/>
    <w:uiPriority w:val="48"/>
    <w:rsid w:val="00A53F74"/>
    <w:pPr>
      <w:spacing w:after="0" w:line="240" w:lineRule="auto"/>
    </w:pPr>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character" w:styleId="SubtleEmphasis">
    <w:name w:val="Subtle Emphasis"/>
    <w:basedOn w:val="DefaultParagraphFont"/>
    <w:uiPriority w:val="19"/>
    <w:qFormat/>
    <w:rsid w:val="00C000BA"/>
    <w:rPr>
      <w:i/>
      <w:iCs/>
      <w:color w:val="404040" w:themeColor="text1" w:themeTint="BF"/>
    </w:rPr>
  </w:style>
  <w:style w:type="character" w:styleId="Emphasis">
    <w:name w:val="Emphasis"/>
    <w:basedOn w:val="DefaultParagraphFont"/>
    <w:uiPriority w:val="20"/>
    <w:qFormat/>
    <w:rsid w:val="00C000BA"/>
    <w:rPr>
      <w:i/>
      <w:iCs/>
    </w:rPr>
  </w:style>
  <w:style w:type="paragraph" w:styleId="Caption">
    <w:name w:val="caption"/>
    <w:basedOn w:val="Normal"/>
    <w:next w:val="Normal"/>
    <w:uiPriority w:val="35"/>
    <w:unhideWhenUsed/>
    <w:qFormat/>
    <w:rsid w:val="00C000BA"/>
    <w:pPr>
      <w:spacing w:before="0" w:after="200" w:line="240" w:lineRule="auto"/>
    </w:pPr>
    <w:rPr>
      <w:i/>
      <w:iCs/>
      <w:color w:val="1F497D" w:themeColor="text2"/>
      <w:sz w:val="18"/>
      <w:szCs w:val="18"/>
    </w:rPr>
  </w:style>
  <w:style w:type="character" w:styleId="Strong">
    <w:name w:val="Strong"/>
    <w:basedOn w:val="DefaultParagraphFont"/>
    <w:uiPriority w:val="22"/>
    <w:qFormat/>
    <w:rsid w:val="00BE0113"/>
    <w:rPr>
      <w:b/>
      <w:bCs/>
    </w:rPr>
  </w:style>
  <w:style w:type="character" w:styleId="FollowedHyperlink">
    <w:name w:val="FollowedHyperlink"/>
    <w:basedOn w:val="DefaultParagraphFont"/>
    <w:uiPriority w:val="99"/>
    <w:semiHidden/>
    <w:unhideWhenUsed/>
    <w:rsid w:val="00A1120F"/>
    <w:rPr>
      <w:color w:val="800080" w:themeColor="followedHyperlink"/>
      <w:u w:val="single"/>
    </w:rPr>
  </w:style>
  <w:style w:type="character" w:customStyle="1" w:styleId="mixed-citation">
    <w:name w:val="mixed-citation"/>
    <w:basedOn w:val="DefaultParagraphFont"/>
    <w:rsid w:val="00BB65BC"/>
  </w:style>
  <w:style w:type="character" w:customStyle="1" w:styleId="ref-title">
    <w:name w:val="ref-title"/>
    <w:basedOn w:val="DefaultParagraphFont"/>
    <w:rsid w:val="00BB65BC"/>
  </w:style>
  <w:style w:type="character" w:customStyle="1" w:styleId="ref-journal">
    <w:name w:val="ref-journal"/>
    <w:basedOn w:val="DefaultParagraphFont"/>
    <w:rsid w:val="00BB65BC"/>
  </w:style>
  <w:style w:type="character" w:customStyle="1" w:styleId="ref-vol">
    <w:name w:val="ref-vol"/>
    <w:basedOn w:val="DefaultParagraphFont"/>
    <w:rsid w:val="00BB65BC"/>
  </w:style>
  <w:style w:type="character" w:customStyle="1" w:styleId="nowrap">
    <w:name w:val="nowrap"/>
    <w:basedOn w:val="DefaultParagraphFont"/>
    <w:rsid w:val="00BB65BC"/>
  </w:style>
  <w:style w:type="character" w:customStyle="1" w:styleId="UnresolvedMention1">
    <w:name w:val="Unresolved Mention1"/>
    <w:basedOn w:val="DefaultParagraphFont"/>
    <w:uiPriority w:val="99"/>
    <w:semiHidden/>
    <w:unhideWhenUsed/>
    <w:rsid w:val="00F7540A"/>
    <w:rPr>
      <w:color w:val="605E5C"/>
      <w:shd w:val="clear" w:color="auto" w:fill="E1DFDD"/>
    </w:rPr>
  </w:style>
  <w:style w:type="paragraph" w:customStyle="1" w:styleId="EndNoteBibliographyTitle">
    <w:name w:val="EndNote Bibliography Title"/>
    <w:basedOn w:val="Normal"/>
    <w:link w:val="EndNoteBibliographyTitleChar"/>
    <w:rsid w:val="0083620B"/>
    <w:pPr>
      <w:spacing w:after="0"/>
      <w:jc w:val="center"/>
    </w:pPr>
    <w:rPr>
      <w:noProof/>
    </w:rPr>
  </w:style>
  <w:style w:type="character" w:customStyle="1" w:styleId="EndNoteBibliographyTitleChar">
    <w:name w:val="EndNote Bibliography Title Char"/>
    <w:basedOn w:val="DefaultParagraphFont"/>
    <w:link w:val="EndNoteBibliographyTitle"/>
    <w:rsid w:val="0083620B"/>
    <w:rPr>
      <w:rFonts w:ascii="Arial" w:hAnsi="Arial" w:cs="Arial"/>
      <w:noProof/>
      <w:lang w:eastAsia="en-AU"/>
    </w:rPr>
  </w:style>
  <w:style w:type="paragraph" w:customStyle="1" w:styleId="EndNoteBibliography">
    <w:name w:val="EndNote Bibliography"/>
    <w:basedOn w:val="Normal"/>
    <w:link w:val="EndNoteBibliographyChar"/>
    <w:rsid w:val="0083620B"/>
    <w:pPr>
      <w:spacing w:line="240" w:lineRule="auto"/>
    </w:pPr>
    <w:rPr>
      <w:noProof/>
    </w:rPr>
  </w:style>
  <w:style w:type="character" w:customStyle="1" w:styleId="EndNoteBibliographyChar">
    <w:name w:val="EndNote Bibliography Char"/>
    <w:basedOn w:val="DefaultParagraphFont"/>
    <w:link w:val="EndNoteBibliography"/>
    <w:rsid w:val="0083620B"/>
    <w:rPr>
      <w:rFonts w:ascii="Arial" w:hAnsi="Arial" w:cs="Arial"/>
      <w:noProof/>
      <w:lang w:eastAsia="en-AU"/>
    </w:rPr>
  </w:style>
  <w:style w:type="paragraph" w:styleId="Revision">
    <w:name w:val="Revision"/>
    <w:hidden/>
    <w:uiPriority w:val="99"/>
    <w:semiHidden/>
    <w:rsid w:val="00957AAC"/>
    <w:pPr>
      <w:spacing w:after="0" w:line="240" w:lineRule="auto"/>
    </w:pPr>
    <w:rPr>
      <w:rFonts w:ascii="Arial" w:hAnsi="Arial" w:cs="Arial"/>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23758133">
      <w:bodyDiv w:val="1"/>
      <w:marLeft w:val="0"/>
      <w:marRight w:val="0"/>
      <w:marTop w:val="0"/>
      <w:marBottom w:val="0"/>
      <w:divBdr>
        <w:top w:val="none" w:sz="0" w:space="0" w:color="auto"/>
        <w:left w:val="none" w:sz="0" w:space="0" w:color="auto"/>
        <w:bottom w:val="none" w:sz="0" w:space="0" w:color="auto"/>
        <w:right w:val="none" w:sz="0" w:space="0" w:color="auto"/>
      </w:divBdr>
    </w:div>
    <w:div w:id="20445964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SharedWithUsers xmlns="d48bfc06-5762-4cfb-85f8-969387ebc8ab">
      <UserInfo>
        <DisplayName>Norelle Sherry</DisplayName>
        <AccountId>56</AccountId>
        <AccountType/>
      </UserInfo>
    </SharedWithUser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DBF22E431BBE12409AFF64C86A6197B7" ma:contentTypeVersion="7" ma:contentTypeDescription="Create a new document." ma:contentTypeScope="" ma:versionID="b0cb394a09027cb113278862a58f0b25">
  <xsd:schema xmlns:xsd="http://www.w3.org/2001/XMLSchema" xmlns:xs="http://www.w3.org/2001/XMLSchema" xmlns:p="http://schemas.microsoft.com/office/2006/metadata/properties" xmlns:ns2="0ebf5690-dfa9-46aa-9761-8b851342f711" xmlns:ns3="d48bfc06-5762-4cfb-85f8-969387ebc8ab" targetNamespace="http://schemas.microsoft.com/office/2006/metadata/properties" ma:root="true" ma:fieldsID="c91a5327445b8a4e39ca9aa0430f10cc" ns2:_="" ns3:_="">
    <xsd:import namespace="0ebf5690-dfa9-46aa-9761-8b851342f711"/>
    <xsd:import namespace="d48bfc06-5762-4cfb-85f8-969387ebc8ab"/>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ebf5690-dfa9-46aa-9761-8b851342f71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ObjectDetectorVersions" ma:index="14"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d48bfc06-5762-4cfb-85f8-969387ebc8ab"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901760DF-926E-45CF-A1B1-2FF6E14576DE}">
  <ds:schemaRefs>
    <ds:schemaRef ds:uri="http://schemas.microsoft.com/office/2006/metadata/properties"/>
    <ds:schemaRef ds:uri="http://schemas.microsoft.com/office/infopath/2007/PartnerControls"/>
    <ds:schemaRef ds:uri="d48bfc06-5762-4cfb-85f8-969387ebc8ab"/>
  </ds:schemaRefs>
</ds:datastoreItem>
</file>

<file path=customXml/itemProps2.xml><?xml version="1.0" encoding="utf-8"?>
<ds:datastoreItem xmlns:ds="http://schemas.openxmlformats.org/officeDocument/2006/customXml" ds:itemID="{9419BC04-FA2D-46AC-AF79-1A7801D76CB6}">
  <ds:schemaRefs>
    <ds:schemaRef ds:uri="http://schemas.microsoft.com/sharepoint/v3/contenttype/forms"/>
  </ds:schemaRefs>
</ds:datastoreItem>
</file>

<file path=customXml/itemProps3.xml><?xml version="1.0" encoding="utf-8"?>
<ds:datastoreItem xmlns:ds="http://schemas.openxmlformats.org/officeDocument/2006/customXml" ds:itemID="{FB7447F4-B071-4ACA-9E18-2BE339DAB6FA}">
  <ds:schemaRefs>
    <ds:schemaRef ds:uri="http://schemas.openxmlformats.org/officeDocument/2006/bibliography"/>
  </ds:schemaRefs>
</ds:datastoreItem>
</file>

<file path=customXml/itemProps4.xml><?xml version="1.0" encoding="utf-8"?>
<ds:datastoreItem xmlns:ds="http://schemas.openxmlformats.org/officeDocument/2006/customXml" ds:itemID="{9B90A384-1A0D-4353-8DDC-08797EBB42F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ebf5690-dfa9-46aa-9761-8b851342f711"/>
    <ds:schemaRef ds:uri="d48bfc06-5762-4cfb-85f8-969387ebc8a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0</Pages>
  <Words>14241</Words>
  <Characters>81176</Characters>
  <DocSecurity>0</DocSecurity>
  <Lines>676</Lines>
  <Paragraphs>1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2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eprosy – Laboratory case definition</dc:title>
  <dc:subject>Communicable diseases</dc:subject>
  <dc:creator>Public Health Laboratory Network (PHLN)</dc:creator>
  <cp:keywords>Public Health Laboratory Network (PHLN)</cp:keywords>
  <dc:description/>
  <cp:lastPrinted>2021-07-01T01:09:00Z</cp:lastPrinted>
  <dcterms:created xsi:type="dcterms:W3CDTF">2024-12-17T07:56:00Z</dcterms:created>
  <dcterms:modified xsi:type="dcterms:W3CDTF">2024-12-17T07:56:00Z</dcterms:modified>
</cp:coreProperties>
</file>